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4052DA7" w:rsidR="006E4797" w:rsidRPr="00F370C4" w:rsidRDefault="00551D82" w:rsidP="00F370C4">
      <w:pPr>
        <w:pBdr>
          <w:top w:val="nil"/>
          <w:left w:val="nil"/>
          <w:bottom w:val="nil"/>
          <w:right w:val="nil"/>
          <w:between w:val="nil"/>
        </w:pBdr>
        <w:rPr>
          <w:lang w:val="en-GB"/>
        </w:rPr>
      </w:pPr>
      <w:r w:rsidRPr="00F370C4">
        <w:rPr>
          <w:b/>
          <w:lang w:val="en-GB"/>
        </w:rPr>
        <w:t>TITLE:</w:t>
      </w:r>
    </w:p>
    <w:p w14:paraId="59AAC127" w14:textId="79637986" w:rsidR="006E4797" w:rsidRPr="00F370C4" w:rsidRDefault="000E7AF7" w:rsidP="00F370C4">
      <w:pPr>
        <w:rPr>
          <w:lang w:val="en-GB"/>
        </w:rPr>
      </w:pPr>
      <w:r w:rsidRPr="00F370C4">
        <w:rPr>
          <w:lang w:val="en-GB"/>
        </w:rPr>
        <w:t xml:space="preserve">Therapy </w:t>
      </w:r>
      <w:r w:rsidR="00851CC7" w:rsidRPr="00F370C4">
        <w:rPr>
          <w:lang w:val="en-GB"/>
        </w:rPr>
        <w:t xml:space="preserve">Interventions </w:t>
      </w:r>
      <w:r w:rsidR="00851CC7">
        <w:rPr>
          <w:lang w:val="en-GB"/>
        </w:rPr>
        <w:t>f</w:t>
      </w:r>
      <w:r w:rsidR="00851CC7" w:rsidRPr="00F370C4">
        <w:rPr>
          <w:lang w:val="en-GB"/>
        </w:rPr>
        <w:t>or Upper Limb Amputees Undergoing Selective Nerve Transfers</w:t>
      </w:r>
    </w:p>
    <w:p w14:paraId="06C0C87E" w14:textId="77777777" w:rsidR="006E4797" w:rsidRPr="00F370C4" w:rsidRDefault="006E4797" w:rsidP="00F370C4">
      <w:pPr>
        <w:rPr>
          <w:b/>
          <w:lang w:val="en-GB"/>
        </w:rPr>
      </w:pPr>
    </w:p>
    <w:p w14:paraId="2CD8481E" w14:textId="340AE520" w:rsidR="006E4797" w:rsidRPr="00F370C4" w:rsidRDefault="00551D82" w:rsidP="00F370C4">
      <w:pPr>
        <w:rPr>
          <w:lang w:val="en-GB"/>
        </w:rPr>
      </w:pPr>
      <w:r w:rsidRPr="00F370C4">
        <w:rPr>
          <w:b/>
          <w:lang w:val="en-GB"/>
        </w:rPr>
        <w:t>AUTHORS AND AFFILIATIONS:</w:t>
      </w:r>
    </w:p>
    <w:p w14:paraId="3F7E66C1" w14:textId="02B26838" w:rsidR="003F5C35" w:rsidRPr="00C37598" w:rsidRDefault="003F5C35" w:rsidP="00F370C4">
      <w:pPr>
        <w:rPr>
          <w:bCs/>
          <w:lang w:val="en-GB"/>
        </w:rPr>
      </w:pPr>
      <w:r w:rsidRPr="00F370C4">
        <w:rPr>
          <w:bCs/>
          <w:lang w:val="en-GB"/>
        </w:rPr>
        <w:t>Agnes Sturma</w:t>
      </w:r>
      <w:r w:rsidRPr="00F370C4">
        <w:rPr>
          <w:bCs/>
          <w:vertAlign w:val="superscript"/>
          <w:lang w:val="en-GB"/>
        </w:rPr>
        <w:t>1,2</w:t>
      </w:r>
      <w:r w:rsidRPr="00F370C4">
        <w:rPr>
          <w:bCs/>
          <w:lang w:val="en-GB"/>
        </w:rPr>
        <w:t>, Laura A. Hruby</w:t>
      </w:r>
      <w:r w:rsidRPr="00F370C4">
        <w:rPr>
          <w:bCs/>
          <w:vertAlign w:val="superscript"/>
          <w:lang w:val="en-GB"/>
        </w:rPr>
        <w:t>1,</w:t>
      </w:r>
      <w:r w:rsidR="00CD07E5" w:rsidRPr="00F370C4">
        <w:rPr>
          <w:bCs/>
          <w:vertAlign w:val="superscript"/>
          <w:lang w:val="en-GB"/>
        </w:rPr>
        <w:t>3</w:t>
      </w:r>
      <w:r w:rsidRPr="00F370C4">
        <w:rPr>
          <w:bCs/>
          <w:lang w:val="en-GB"/>
        </w:rPr>
        <w:t>, Anna Boesendorfer</w:t>
      </w:r>
      <w:r w:rsidRPr="00F370C4">
        <w:rPr>
          <w:bCs/>
          <w:vertAlign w:val="superscript"/>
          <w:lang w:val="en-GB"/>
        </w:rPr>
        <w:t>1</w:t>
      </w:r>
      <w:r w:rsidRPr="00F370C4">
        <w:rPr>
          <w:bCs/>
          <w:lang w:val="en-GB"/>
        </w:rPr>
        <w:t>, Clemens Gstoettner</w:t>
      </w:r>
      <w:r w:rsidRPr="00F370C4">
        <w:rPr>
          <w:bCs/>
          <w:vertAlign w:val="superscript"/>
          <w:lang w:val="en-GB"/>
        </w:rPr>
        <w:t>1</w:t>
      </w:r>
      <w:r w:rsidRPr="00F370C4">
        <w:rPr>
          <w:bCs/>
          <w:lang w:val="en-GB"/>
        </w:rPr>
        <w:t>, Dario Farina</w:t>
      </w:r>
      <w:r w:rsidRPr="00F370C4">
        <w:rPr>
          <w:bCs/>
          <w:vertAlign w:val="superscript"/>
          <w:lang w:val="en-GB"/>
        </w:rPr>
        <w:t>2</w:t>
      </w:r>
      <w:r w:rsidRPr="00F370C4">
        <w:rPr>
          <w:bCs/>
          <w:lang w:val="en-GB"/>
        </w:rPr>
        <w:t>, Oskar C. Aszmann</w:t>
      </w:r>
      <w:r w:rsidRPr="00F370C4">
        <w:rPr>
          <w:bCs/>
          <w:vertAlign w:val="superscript"/>
          <w:lang w:val="en-GB"/>
        </w:rPr>
        <w:t>1,</w:t>
      </w:r>
      <w:r w:rsidR="00CD07E5" w:rsidRPr="00F370C4">
        <w:rPr>
          <w:bCs/>
          <w:vertAlign w:val="superscript"/>
          <w:lang w:val="en-GB"/>
        </w:rPr>
        <w:t>4</w:t>
      </w:r>
      <w:r w:rsidR="00C37598">
        <w:rPr>
          <w:bCs/>
          <w:lang w:val="en-GB"/>
        </w:rPr>
        <w:t>*</w:t>
      </w:r>
    </w:p>
    <w:p w14:paraId="6F38DC44" w14:textId="77777777" w:rsidR="003F5C35" w:rsidRPr="00F370C4" w:rsidRDefault="003F5C35" w:rsidP="00F370C4">
      <w:pPr>
        <w:rPr>
          <w:bCs/>
          <w:lang w:val="en-GB"/>
        </w:rPr>
      </w:pPr>
    </w:p>
    <w:p w14:paraId="73671AF4" w14:textId="576D7B03" w:rsidR="003F5C35" w:rsidRPr="00F370C4" w:rsidRDefault="003F5C35" w:rsidP="00F370C4">
      <w:pPr>
        <w:rPr>
          <w:bCs/>
          <w:lang w:val="en-GB"/>
        </w:rPr>
      </w:pPr>
      <w:r w:rsidRPr="00F370C4">
        <w:rPr>
          <w:bCs/>
          <w:vertAlign w:val="superscript"/>
          <w:lang w:val="en-GB"/>
        </w:rPr>
        <w:t>1</w:t>
      </w:r>
      <w:r w:rsidRPr="00F370C4">
        <w:rPr>
          <w:bCs/>
          <w:lang w:val="en-GB"/>
        </w:rPr>
        <w:t>Clinical Laboratory for Restoration of Extremity Function, Medical University of Vienna, Vienna, Austria</w:t>
      </w:r>
    </w:p>
    <w:p w14:paraId="55820564" w14:textId="77777777" w:rsidR="003F5C35" w:rsidRPr="00F370C4" w:rsidRDefault="003F5C35" w:rsidP="00F370C4">
      <w:pPr>
        <w:rPr>
          <w:bCs/>
          <w:lang w:val="en-GB"/>
        </w:rPr>
      </w:pPr>
      <w:r w:rsidRPr="00F370C4">
        <w:rPr>
          <w:bCs/>
          <w:vertAlign w:val="superscript"/>
          <w:lang w:val="en-GB"/>
        </w:rPr>
        <w:t>2</w:t>
      </w:r>
      <w:r w:rsidRPr="00F370C4">
        <w:rPr>
          <w:bCs/>
          <w:lang w:val="en-GB"/>
        </w:rPr>
        <w:t>Bioengineering Department, Imperial College London, London, UK</w:t>
      </w:r>
    </w:p>
    <w:p w14:paraId="7187309E" w14:textId="47EDB9B7" w:rsidR="003F5C35" w:rsidRPr="00F370C4" w:rsidRDefault="00CD07E5" w:rsidP="00F370C4">
      <w:pPr>
        <w:rPr>
          <w:bCs/>
          <w:lang w:val="en-GB"/>
        </w:rPr>
      </w:pPr>
      <w:r w:rsidRPr="00F370C4">
        <w:rPr>
          <w:bCs/>
          <w:vertAlign w:val="superscript"/>
          <w:lang w:val="en-GB"/>
        </w:rPr>
        <w:t>3</w:t>
      </w:r>
      <w:r w:rsidR="003F5C35" w:rsidRPr="00F370C4">
        <w:rPr>
          <w:bCs/>
          <w:lang w:val="en-GB"/>
        </w:rPr>
        <w:t xml:space="preserve">Department of </w:t>
      </w:r>
      <w:r w:rsidR="0035210B" w:rsidRPr="00F370C4">
        <w:rPr>
          <w:bCs/>
          <w:lang w:val="en-GB"/>
        </w:rPr>
        <w:t>Orthopaedics</w:t>
      </w:r>
      <w:r w:rsidR="003F5C35" w:rsidRPr="00F370C4">
        <w:rPr>
          <w:bCs/>
          <w:lang w:val="en-GB"/>
        </w:rPr>
        <w:t xml:space="preserve"> and Trauma Surgery, Medical University of Vienna, Vienna, Austria</w:t>
      </w:r>
    </w:p>
    <w:p w14:paraId="6A611A9A" w14:textId="38092719" w:rsidR="003F5C35" w:rsidRDefault="00CD07E5" w:rsidP="00F370C4">
      <w:pPr>
        <w:rPr>
          <w:bCs/>
          <w:lang w:val="en-GB"/>
        </w:rPr>
      </w:pPr>
      <w:r w:rsidRPr="00F370C4">
        <w:rPr>
          <w:bCs/>
          <w:vertAlign w:val="superscript"/>
          <w:lang w:val="en-GB"/>
        </w:rPr>
        <w:t>4</w:t>
      </w:r>
      <w:r w:rsidR="003F5C35" w:rsidRPr="00F370C4">
        <w:rPr>
          <w:bCs/>
          <w:lang w:val="en-GB"/>
        </w:rPr>
        <w:t>Department of Plastic and Reconstructive Surgery, Medical University of Vienna, Vienna, Austria</w:t>
      </w:r>
    </w:p>
    <w:p w14:paraId="522DBE87" w14:textId="68CE0A2B" w:rsidR="00196E38" w:rsidRDefault="00196E38" w:rsidP="00F370C4">
      <w:pPr>
        <w:rPr>
          <w:bCs/>
          <w:lang w:val="en-GB"/>
        </w:rPr>
      </w:pPr>
    </w:p>
    <w:p w14:paraId="253B86AF" w14:textId="77777777" w:rsidR="00196E38" w:rsidRPr="00765333" w:rsidRDefault="00196E38" w:rsidP="00765333">
      <w:r w:rsidRPr="00765333">
        <w:t>Email addresses of the authors:</w:t>
      </w:r>
    </w:p>
    <w:p w14:paraId="4EE43E61" w14:textId="32D95A51" w:rsidR="00196E38" w:rsidRDefault="00196E38" w:rsidP="00765333">
      <w:r w:rsidRPr="00765333">
        <w:t xml:space="preserve">Agnes </w:t>
      </w:r>
      <w:proofErr w:type="spellStart"/>
      <w:r w:rsidRPr="00765333">
        <w:t>Sturma</w:t>
      </w:r>
      <w:proofErr w:type="spellEnd"/>
      <w:r w:rsidR="00765333" w:rsidRPr="00765333">
        <w:tab/>
      </w:r>
      <w:r w:rsidR="00765333" w:rsidRPr="00765333">
        <w:tab/>
      </w:r>
      <w:r w:rsidR="00765333" w:rsidRPr="00765333">
        <w:tab/>
      </w:r>
      <w:r w:rsidR="00935330">
        <w:t>(</w:t>
      </w:r>
      <w:hyperlink r:id="rId8" w:history="1">
        <w:r w:rsidR="00935330" w:rsidRPr="00FA2D9C">
          <w:rPr>
            <w:rStyle w:val="Hyperlink"/>
          </w:rPr>
          <w:t>agnes.sturma@meduniwien.ac.at</w:t>
        </w:r>
      </w:hyperlink>
      <w:r w:rsidR="00935330">
        <w:t>)</w:t>
      </w:r>
    </w:p>
    <w:p w14:paraId="37303C51" w14:textId="04D1EFA7" w:rsidR="00196E38" w:rsidRDefault="00196E38" w:rsidP="00765333">
      <w:r w:rsidRPr="00765333">
        <w:t>Laura A. Hruby</w:t>
      </w:r>
      <w:r w:rsidR="00765333" w:rsidRPr="00765333">
        <w:tab/>
      </w:r>
      <w:r w:rsidR="00765333" w:rsidRPr="00765333">
        <w:tab/>
      </w:r>
      <w:r w:rsidR="00935330">
        <w:t>(</w:t>
      </w:r>
      <w:hyperlink r:id="rId9" w:history="1">
        <w:r w:rsidR="00935330" w:rsidRPr="00FA2D9C">
          <w:rPr>
            <w:rStyle w:val="Hyperlink"/>
          </w:rPr>
          <w:t>laura.hruby@meduniwien.ac.at</w:t>
        </w:r>
      </w:hyperlink>
      <w:r w:rsidR="00935330">
        <w:t>)</w:t>
      </w:r>
    </w:p>
    <w:p w14:paraId="2DAF2EEA" w14:textId="6C1CBACA" w:rsidR="00196E38" w:rsidRDefault="00196E38" w:rsidP="00765333">
      <w:r w:rsidRPr="00765333">
        <w:t xml:space="preserve">Anna </w:t>
      </w:r>
      <w:proofErr w:type="spellStart"/>
      <w:r w:rsidRPr="00765333">
        <w:t>Boesendorfer</w:t>
      </w:r>
      <w:proofErr w:type="spellEnd"/>
      <w:r w:rsidR="00765333" w:rsidRPr="00765333">
        <w:tab/>
      </w:r>
      <w:r w:rsidR="00765333" w:rsidRPr="00765333">
        <w:tab/>
      </w:r>
      <w:r w:rsidR="00935330">
        <w:t>(</w:t>
      </w:r>
      <w:hyperlink r:id="rId10" w:history="1">
        <w:r w:rsidR="00935330" w:rsidRPr="00FA2D9C">
          <w:rPr>
            <w:rStyle w:val="Hyperlink"/>
          </w:rPr>
          <w:t>anna.boesendorfer@meduniwien.ac.at</w:t>
        </w:r>
      </w:hyperlink>
      <w:r w:rsidR="00935330">
        <w:t>)</w:t>
      </w:r>
    </w:p>
    <w:p w14:paraId="60CA65D3" w14:textId="4513D23A" w:rsidR="00196E38" w:rsidRDefault="00196E38" w:rsidP="00765333">
      <w:r w:rsidRPr="00765333">
        <w:t xml:space="preserve">Clemens </w:t>
      </w:r>
      <w:proofErr w:type="spellStart"/>
      <w:r w:rsidRPr="00765333">
        <w:t>Gstoettner</w:t>
      </w:r>
      <w:proofErr w:type="spellEnd"/>
      <w:r w:rsidR="00765333" w:rsidRPr="00765333">
        <w:tab/>
      </w:r>
      <w:r w:rsidR="00765333" w:rsidRPr="00765333">
        <w:tab/>
      </w:r>
      <w:r w:rsidR="00935330">
        <w:t>(</w:t>
      </w:r>
      <w:hyperlink r:id="rId11" w:history="1">
        <w:r w:rsidR="00935330" w:rsidRPr="00FA2D9C">
          <w:rPr>
            <w:rStyle w:val="Hyperlink"/>
          </w:rPr>
          <w:t>clemens.gstoettner@meduniwien.ac.at</w:t>
        </w:r>
      </w:hyperlink>
      <w:r w:rsidR="00935330">
        <w:t>)</w:t>
      </w:r>
    </w:p>
    <w:p w14:paraId="0FFF1DA3" w14:textId="6E7BAA54" w:rsidR="00196E38" w:rsidRDefault="00196E38" w:rsidP="00765333">
      <w:r w:rsidRPr="00765333">
        <w:t>Dario Farina</w:t>
      </w:r>
      <w:r w:rsidR="00765333" w:rsidRPr="00765333">
        <w:tab/>
      </w:r>
      <w:r w:rsidR="00765333" w:rsidRPr="00765333">
        <w:tab/>
      </w:r>
      <w:r w:rsidR="00765333" w:rsidRPr="00765333">
        <w:tab/>
      </w:r>
      <w:r w:rsidR="00935330">
        <w:t>(</w:t>
      </w:r>
      <w:hyperlink r:id="rId12" w:history="1">
        <w:r w:rsidR="00935330" w:rsidRPr="00FA2D9C">
          <w:rPr>
            <w:rStyle w:val="Hyperlink"/>
          </w:rPr>
          <w:t>d.farina@imperial.ac.uk</w:t>
        </w:r>
      </w:hyperlink>
      <w:r w:rsidR="00935330">
        <w:t>)</w:t>
      </w:r>
    </w:p>
    <w:p w14:paraId="7662874F" w14:textId="268BDC85" w:rsidR="00765333" w:rsidRDefault="00196E38" w:rsidP="00765333">
      <w:r w:rsidRPr="00765333">
        <w:t xml:space="preserve">Oskar C. </w:t>
      </w:r>
      <w:proofErr w:type="spellStart"/>
      <w:r w:rsidRPr="00765333">
        <w:t>Aszmann</w:t>
      </w:r>
      <w:proofErr w:type="spellEnd"/>
      <w:r w:rsidR="00765333" w:rsidRPr="00765333">
        <w:tab/>
      </w:r>
      <w:r w:rsidR="00765333" w:rsidRPr="00765333">
        <w:tab/>
      </w:r>
      <w:r w:rsidR="00935330">
        <w:t>(</w:t>
      </w:r>
      <w:hyperlink r:id="rId13" w:history="1">
        <w:r w:rsidR="00935330" w:rsidRPr="00FA2D9C">
          <w:rPr>
            <w:rStyle w:val="Hyperlink"/>
          </w:rPr>
          <w:t>oskar.aszmann@meduniwien.ac.at</w:t>
        </w:r>
      </w:hyperlink>
      <w:r w:rsidR="00935330">
        <w:t>)</w:t>
      </w:r>
    </w:p>
    <w:p w14:paraId="3EDA1FAD" w14:textId="0D8C2A6F" w:rsidR="00935330" w:rsidRDefault="00935330" w:rsidP="00765333"/>
    <w:p w14:paraId="66FB90E6" w14:textId="00A5844A" w:rsidR="00C37598" w:rsidRPr="00E117E2" w:rsidRDefault="00C37598" w:rsidP="00C37598">
      <w:pPr>
        <w:rPr>
          <w:color w:val="000000" w:themeColor="text1"/>
        </w:rPr>
      </w:pPr>
      <w:r w:rsidRPr="00E117E2">
        <w:rPr>
          <w:color w:val="000000" w:themeColor="text1"/>
        </w:rPr>
        <w:t>*Email address</w:t>
      </w:r>
      <w:r>
        <w:rPr>
          <w:color w:val="000000" w:themeColor="text1"/>
        </w:rPr>
        <w:t>es</w:t>
      </w:r>
      <w:r w:rsidRPr="00E117E2">
        <w:rPr>
          <w:color w:val="000000" w:themeColor="text1"/>
        </w:rPr>
        <w:t xml:space="preserve"> of the corresponding author:</w:t>
      </w:r>
    </w:p>
    <w:p w14:paraId="7F284E83" w14:textId="60CA3DA6" w:rsidR="00A51966" w:rsidRPr="00BE78B8" w:rsidRDefault="00A51966" w:rsidP="00A51966">
      <w:pPr>
        <w:rPr>
          <w:lang w:val="de-AT"/>
        </w:rPr>
      </w:pPr>
      <w:r w:rsidRPr="00BE78B8">
        <w:rPr>
          <w:lang w:val="de-AT"/>
        </w:rPr>
        <w:t>Oskar C. Aszmann</w:t>
      </w:r>
      <w:r w:rsidRPr="00BE78B8">
        <w:rPr>
          <w:lang w:val="de-AT"/>
        </w:rPr>
        <w:tab/>
      </w:r>
      <w:r w:rsidRPr="00BE78B8">
        <w:rPr>
          <w:lang w:val="de-AT"/>
        </w:rPr>
        <w:tab/>
        <w:t>(</w:t>
      </w:r>
      <w:r w:rsidR="006E6F8D">
        <w:fldChar w:fldCharType="begin"/>
      </w:r>
      <w:r w:rsidR="006E6F8D">
        <w:instrText xml:space="preserve"> HYPERLINK "mailto:oskar.aszmann@meduniwien.ac.at" </w:instrText>
      </w:r>
      <w:r w:rsidR="006E6F8D">
        <w:fldChar w:fldCharType="separate"/>
      </w:r>
      <w:r w:rsidRPr="00BE78B8">
        <w:rPr>
          <w:rStyle w:val="Hyperlink"/>
          <w:lang w:val="de-AT"/>
        </w:rPr>
        <w:t>oskar.aszmann@meduniwien.ac.at</w:t>
      </w:r>
      <w:r w:rsidR="006E6F8D">
        <w:rPr>
          <w:rStyle w:val="Hyperlink"/>
          <w:lang w:val="de-AT"/>
        </w:rPr>
        <w:fldChar w:fldCharType="end"/>
      </w:r>
      <w:r w:rsidRPr="00BE78B8">
        <w:rPr>
          <w:lang w:val="de-AT"/>
        </w:rPr>
        <w:t>)</w:t>
      </w:r>
    </w:p>
    <w:p w14:paraId="5544A2BD" w14:textId="77777777" w:rsidR="00C37598" w:rsidRPr="00BE78B8" w:rsidRDefault="00C37598" w:rsidP="00765333">
      <w:pPr>
        <w:rPr>
          <w:lang w:val="de-AT"/>
        </w:rPr>
      </w:pPr>
    </w:p>
    <w:p w14:paraId="0039DB42" w14:textId="2104C71B" w:rsidR="006E4797" w:rsidRPr="00F370C4" w:rsidRDefault="00551D82" w:rsidP="00F370C4">
      <w:pPr>
        <w:pBdr>
          <w:top w:val="nil"/>
          <w:left w:val="nil"/>
          <w:bottom w:val="nil"/>
          <w:right w:val="nil"/>
          <w:between w:val="nil"/>
        </w:pBdr>
        <w:rPr>
          <w:lang w:val="en-GB"/>
        </w:rPr>
      </w:pPr>
      <w:r w:rsidRPr="00F370C4">
        <w:rPr>
          <w:b/>
          <w:lang w:val="en-GB"/>
        </w:rPr>
        <w:t>KEYWORDS:</w:t>
      </w:r>
    </w:p>
    <w:p w14:paraId="469D1AD2" w14:textId="4F571F6A" w:rsidR="006E4797" w:rsidRPr="00F370C4" w:rsidRDefault="000E7AF7" w:rsidP="00F370C4">
      <w:pPr>
        <w:rPr>
          <w:lang w:val="en-GB"/>
        </w:rPr>
      </w:pPr>
      <w:r w:rsidRPr="00F370C4">
        <w:rPr>
          <w:lang w:val="en-GB"/>
        </w:rPr>
        <w:t>Rehabilitation</w:t>
      </w:r>
      <w:r w:rsidR="003666B3">
        <w:rPr>
          <w:lang w:val="en-GB"/>
        </w:rPr>
        <w:t>,</w:t>
      </w:r>
      <w:r w:rsidRPr="00F370C4">
        <w:rPr>
          <w:lang w:val="en-GB"/>
        </w:rPr>
        <w:t xml:space="preserve"> upper limb amputation</w:t>
      </w:r>
      <w:r w:rsidR="003666B3">
        <w:rPr>
          <w:lang w:val="en-GB"/>
        </w:rPr>
        <w:t xml:space="preserve">, </w:t>
      </w:r>
      <w:r w:rsidRPr="00F370C4">
        <w:rPr>
          <w:lang w:val="en-GB"/>
        </w:rPr>
        <w:t xml:space="preserve">nerve </w:t>
      </w:r>
      <w:r w:rsidR="00E76510" w:rsidRPr="00F370C4">
        <w:rPr>
          <w:lang w:val="en-GB"/>
        </w:rPr>
        <w:t>transfer</w:t>
      </w:r>
      <w:r w:rsidR="003666B3">
        <w:rPr>
          <w:lang w:val="en-GB"/>
        </w:rPr>
        <w:t xml:space="preserve">, </w:t>
      </w:r>
      <w:r w:rsidRPr="00F370C4">
        <w:rPr>
          <w:lang w:val="en-GB"/>
        </w:rPr>
        <w:t>arm prosthesis</w:t>
      </w:r>
      <w:r w:rsidR="003666B3">
        <w:rPr>
          <w:lang w:val="en-GB"/>
        </w:rPr>
        <w:t>,</w:t>
      </w:r>
      <w:r w:rsidRPr="00F370C4">
        <w:rPr>
          <w:lang w:val="en-GB"/>
        </w:rPr>
        <w:t xml:space="preserve"> EMG biofeedback</w:t>
      </w:r>
      <w:r w:rsidR="003666B3">
        <w:rPr>
          <w:lang w:val="en-GB"/>
        </w:rPr>
        <w:t>,</w:t>
      </w:r>
      <w:r w:rsidRPr="00F370C4">
        <w:rPr>
          <w:lang w:val="en-GB"/>
        </w:rPr>
        <w:t xml:space="preserve"> </w:t>
      </w:r>
      <w:r w:rsidR="00E76510" w:rsidRPr="00F370C4">
        <w:rPr>
          <w:lang w:val="en-GB"/>
        </w:rPr>
        <w:t>prosthetic</w:t>
      </w:r>
      <w:r w:rsidRPr="00F370C4">
        <w:rPr>
          <w:lang w:val="en-GB"/>
        </w:rPr>
        <w:t xml:space="preserve"> training</w:t>
      </w:r>
      <w:r w:rsidR="003666B3">
        <w:rPr>
          <w:lang w:val="en-GB"/>
        </w:rPr>
        <w:t>,</w:t>
      </w:r>
      <w:r w:rsidRPr="00F370C4">
        <w:rPr>
          <w:lang w:val="en-GB"/>
        </w:rPr>
        <w:t xml:space="preserve"> targeted muscle reinnervation</w:t>
      </w:r>
      <w:r w:rsidR="00B9520A" w:rsidRPr="00F370C4">
        <w:rPr>
          <w:lang w:val="en-GB"/>
        </w:rPr>
        <w:t xml:space="preserve"> </w:t>
      </w:r>
      <w:r w:rsidR="00965CF9">
        <w:rPr>
          <w:lang w:val="en-GB"/>
        </w:rPr>
        <w:t>(</w:t>
      </w:r>
      <w:r w:rsidR="00B9520A" w:rsidRPr="00F370C4">
        <w:rPr>
          <w:lang w:val="en-GB"/>
        </w:rPr>
        <w:t>TMR</w:t>
      </w:r>
      <w:r w:rsidR="00965CF9">
        <w:rPr>
          <w:lang w:val="en-GB"/>
        </w:rPr>
        <w:t>)</w:t>
      </w:r>
    </w:p>
    <w:p w14:paraId="141ABDE5" w14:textId="77777777" w:rsidR="006E4797" w:rsidRPr="00F370C4" w:rsidRDefault="006E4797" w:rsidP="00F370C4">
      <w:pPr>
        <w:pBdr>
          <w:top w:val="nil"/>
          <w:left w:val="nil"/>
          <w:bottom w:val="nil"/>
          <w:right w:val="nil"/>
          <w:between w:val="nil"/>
        </w:pBdr>
        <w:rPr>
          <w:lang w:val="en-GB"/>
        </w:rPr>
      </w:pPr>
    </w:p>
    <w:p w14:paraId="60F3B8D4" w14:textId="5C5CFFB8" w:rsidR="006E4797" w:rsidRPr="00F370C4" w:rsidRDefault="00551D82" w:rsidP="00F370C4">
      <w:pPr>
        <w:rPr>
          <w:lang w:val="en-GB"/>
        </w:rPr>
      </w:pPr>
      <w:r w:rsidRPr="00F370C4">
        <w:rPr>
          <w:b/>
          <w:lang w:val="en-GB"/>
        </w:rPr>
        <w:t>SUMMARY:</w:t>
      </w:r>
    </w:p>
    <w:p w14:paraId="01069787" w14:textId="67AF17C5" w:rsidR="006E4797" w:rsidRPr="00F370C4" w:rsidRDefault="0030366E" w:rsidP="00F370C4">
      <w:pPr>
        <w:rPr>
          <w:lang w:val="en-GB"/>
        </w:rPr>
      </w:pPr>
      <w:r>
        <w:rPr>
          <w:lang w:val="en-GB"/>
        </w:rPr>
        <w:t xml:space="preserve">This work </w:t>
      </w:r>
      <w:r w:rsidR="00B843DA" w:rsidRPr="00F370C4">
        <w:rPr>
          <w:lang w:val="en-GB"/>
        </w:rPr>
        <w:t>present</w:t>
      </w:r>
      <w:r>
        <w:rPr>
          <w:lang w:val="en-GB"/>
        </w:rPr>
        <w:t>s</w:t>
      </w:r>
      <w:r w:rsidR="00B843DA" w:rsidRPr="00F370C4">
        <w:rPr>
          <w:lang w:val="en-GB"/>
        </w:rPr>
        <w:t xml:space="preserve"> a protocol </w:t>
      </w:r>
      <w:r w:rsidR="004A2E03" w:rsidRPr="00F370C4">
        <w:rPr>
          <w:lang w:val="en-GB"/>
        </w:rPr>
        <w:t>to enhance</w:t>
      </w:r>
      <w:r w:rsidR="00377FE9" w:rsidRPr="00F370C4">
        <w:rPr>
          <w:lang w:val="en-GB"/>
        </w:rPr>
        <w:t xml:space="preserve"> prosthetic function after </w:t>
      </w:r>
      <w:r w:rsidR="0024539E" w:rsidRPr="00F370C4">
        <w:rPr>
          <w:lang w:val="en-GB"/>
        </w:rPr>
        <w:t>selective nerve transfer</w:t>
      </w:r>
      <w:r w:rsidR="004A2E03" w:rsidRPr="00F370C4">
        <w:rPr>
          <w:lang w:val="en-GB"/>
        </w:rPr>
        <w:t xml:space="preserve"> </w:t>
      </w:r>
      <w:r w:rsidR="0024539E" w:rsidRPr="00F370C4">
        <w:rPr>
          <w:lang w:val="en-GB"/>
        </w:rPr>
        <w:t>s</w:t>
      </w:r>
      <w:r w:rsidR="004A2E03" w:rsidRPr="00F370C4">
        <w:rPr>
          <w:lang w:val="en-GB"/>
        </w:rPr>
        <w:t>urgery</w:t>
      </w:r>
      <w:r w:rsidR="00377FE9" w:rsidRPr="00F370C4">
        <w:rPr>
          <w:lang w:val="en-GB"/>
        </w:rPr>
        <w:t xml:space="preserve">. </w:t>
      </w:r>
      <w:r w:rsidR="00E76510" w:rsidRPr="00F370C4">
        <w:rPr>
          <w:lang w:val="en-GB"/>
        </w:rPr>
        <w:t>Rehabilitation</w:t>
      </w:r>
      <w:r w:rsidR="00377FE9" w:rsidRPr="00F370C4">
        <w:rPr>
          <w:lang w:val="en-GB"/>
        </w:rPr>
        <w:t xml:space="preserve"> interventions </w:t>
      </w:r>
      <w:r w:rsidR="00B843DA" w:rsidRPr="00F370C4">
        <w:rPr>
          <w:lang w:val="en-GB"/>
        </w:rPr>
        <w:t>include</w:t>
      </w:r>
      <w:r w:rsidR="004A2E03" w:rsidRPr="00F370C4">
        <w:rPr>
          <w:lang w:val="en-GB"/>
        </w:rPr>
        <w:t xml:space="preserve"> </w:t>
      </w:r>
      <w:r w:rsidR="00B9520A" w:rsidRPr="00F370C4">
        <w:rPr>
          <w:lang w:val="en-GB"/>
        </w:rPr>
        <w:t xml:space="preserve">patient </w:t>
      </w:r>
      <w:r w:rsidR="00E441A9" w:rsidRPr="00F370C4">
        <w:rPr>
          <w:lang w:val="en-GB"/>
        </w:rPr>
        <w:t>information</w:t>
      </w:r>
      <w:r w:rsidR="004A2E03" w:rsidRPr="00F370C4">
        <w:rPr>
          <w:lang w:val="en-GB"/>
        </w:rPr>
        <w:t xml:space="preserve"> and </w:t>
      </w:r>
      <w:r w:rsidR="00B843DA" w:rsidRPr="00F370C4">
        <w:rPr>
          <w:lang w:val="en-GB"/>
        </w:rPr>
        <w:t>selection</w:t>
      </w:r>
      <w:r w:rsidR="00EE6EAE" w:rsidRPr="00F370C4">
        <w:rPr>
          <w:lang w:val="en-GB"/>
        </w:rPr>
        <w:t>,</w:t>
      </w:r>
      <w:r w:rsidR="004A2E03" w:rsidRPr="00F370C4">
        <w:rPr>
          <w:lang w:val="en-GB"/>
        </w:rPr>
        <w:t xml:space="preserve"> </w:t>
      </w:r>
      <w:r w:rsidR="00377FE9" w:rsidRPr="00F370C4">
        <w:rPr>
          <w:lang w:val="en-GB"/>
        </w:rPr>
        <w:t>support</w:t>
      </w:r>
      <w:r w:rsidR="00F552A4" w:rsidRPr="00F370C4">
        <w:rPr>
          <w:lang w:val="en-GB"/>
        </w:rPr>
        <w:t xml:space="preserve"> of</w:t>
      </w:r>
      <w:r w:rsidR="00377FE9" w:rsidRPr="00F370C4">
        <w:rPr>
          <w:lang w:val="en-GB"/>
        </w:rPr>
        <w:t xml:space="preserve"> wound healing</w:t>
      </w:r>
      <w:r w:rsidR="00127410" w:rsidRPr="00F370C4">
        <w:rPr>
          <w:lang w:val="en-GB"/>
        </w:rPr>
        <w:t>,</w:t>
      </w:r>
      <w:r w:rsidR="00377FE9" w:rsidRPr="00F370C4">
        <w:rPr>
          <w:lang w:val="en-GB"/>
        </w:rPr>
        <w:t xml:space="preserve"> cortical </w:t>
      </w:r>
      <w:r w:rsidR="004A2E03" w:rsidRPr="00F370C4">
        <w:rPr>
          <w:lang w:val="en-GB"/>
        </w:rPr>
        <w:t>re-</w:t>
      </w:r>
      <w:r w:rsidR="00377FE9" w:rsidRPr="00F370C4">
        <w:rPr>
          <w:lang w:val="en-GB"/>
        </w:rPr>
        <w:t xml:space="preserve">activation of </w:t>
      </w:r>
      <w:r w:rsidR="000915B8" w:rsidRPr="00F370C4">
        <w:rPr>
          <w:lang w:val="en-GB"/>
        </w:rPr>
        <w:t xml:space="preserve">sensory-motor areas of </w:t>
      </w:r>
      <w:r w:rsidR="004A2E03" w:rsidRPr="00F370C4">
        <w:rPr>
          <w:lang w:val="en-GB"/>
        </w:rPr>
        <w:t xml:space="preserve">the </w:t>
      </w:r>
      <w:r w:rsidR="00377FE9" w:rsidRPr="00F370C4">
        <w:rPr>
          <w:lang w:val="en-GB"/>
        </w:rPr>
        <w:t xml:space="preserve">upper limb, training of selective </w:t>
      </w:r>
      <w:r w:rsidR="00E76510" w:rsidRPr="00F370C4">
        <w:rPr>
          <w:lang w:val="en-GB"/>
        </w:rPr>
        <w:t>muscle</w:t>
      </w:r>
      <w:r w:rsidR="00377FE9" w:rsidRPr="00F370C4">
        <w:rPr>
          <w:lang w:val="en-GB"/>
        </w:rPr>
        <w:t xml:space="preserve"> activation, prosthetic </w:t>
      </w:r>
      <w:r w:rsidR="004A2E03" w:rsidRPr="00F370C4">
        <w:rPr>
          <w:lang w:val="en-GB"/>
        </w:rPr>
        <w:t>handling in daily life</w:t>
      </w:r>
      <w:r w:rsidR="00DD1BD5">
        <w:rPr>
          <w:lang w:val="en-GB"/>
        </w:rPr>
        <w:t>,</w:t>
      </w:r>
      <w:r w:rsidR="004A2E03" w:rsidRPr="00F370C4">
        <w:rPr>
          <w:lang w:val="en-GB"/>
        </w:rPr>
        <w:t xml:space="preserve"> </w:t>
      </w:r>
      <w:r w:rsidR="00377FE9" w:rsidRPr="00F370C4">
        <w:rPr>
          <w:lang w:val="en-GB"/>
        </w:rPr>
        <w:t xml:space="preserve">and </w:t>
      </w:r>
      <w:r w:rsidR="00F552A4" w:rsidRPr="00F370C4">
        <w:rPr>
          <w:lang w:val="en-GB"/>
        </w:rPr>
        <w:t xml:space="preserve">regular </w:t>
      </w:r>
      <w:r w:rsidR="00377FE9" w:rsidRPr="00F370C4">
        <w:rPr>
          <w:lang w:val="en-GB"/>
        </w:rPr>
        <w:t>follow-up assessments.</w:t>
      </w:r>
    </w:p>
    <w:p w14:paraId="74EFC8D7" w14:textId="77777777" w:rsidR="006E4797" w:rsidRPr="00F370C4" w:rsidRDefault="006E4797" w:rsidP="00F370C4">
      <w:pPr>
        <w:rPr>
          <w:lang w:val="en-GB"/>
        </w:rPr>
      </w:pPr>
    </w:p>
    <w:p w14:paraId="2DF8E628" w14:textId="76CB2A5B" w:rsidR="006E4797" w:rsidRPr="00F370C4" w:rsidRDefault="00551D82" w:rsidP="00F370C4">
      <w:pPr>
        <w:rPr>
          <w:lang w:val="en-GB"/>
        </w:rPr>
      </w:pPr>
      <w:r w:rsidRPr="00F370C4">
        <w:rPr>
          <w:b/>
          <w:lang w:val="en-GB"/>
        </w:rPr>
        <w:t>ABSTRACT:</w:t>
      </w:r>
    </w:p>
    <w:p w14:paraId="40A249E6" w14:textId="4F46DE48" w:rsidR="006E4797" w:rsidRPr="00F370C4" w:rsidRDefault="000C2C23" w:rsidP="00F370C4">
      <w:pPr>
        <w:rPr>
          <w:lang w:val="en-GB"/>
        </w:rPr>
      </w:pPr>
      <w:r w:rsidRPr="00F370C4">
        <w:rPr>
          <w:lang w:val="en-GB"/>
        </w:rPr>
        <w:t xml:space="preserve">Targeted Muscle Reinnervation (TMR) </w:t>
      </w:r>
      <w:r w:rsidR="00BA3B74">
        <w:rPr>
          <w:lang w:val="en-GB"/>
        </w:rPr>
        <w:t>improves</w:t>
      </w:r>
      <w:r w:rsidR="00F622F1" w:rsidRPr="00F370C4">
        <w:rPr>
          <w:lang w:val="en-GB"/>
        </w:rPr>
        <w:t xml:space="preserve"> the </w:t>
      </w:r>
      <w:r w:rsidR="005849FC" w:rsidRPr="00F370C4">
        <w:rPr>
          <w:lang w:val="en-GB"/>
        </w:rPr>
        <w:t xml:space="preserve">biological </w:t>
      </w:r>
      <w:r w:rsidR="00F622F1" w:rsidRPr="00F370C4">
        <w:rPr>
          <w:lang w:val="en-GB"/>
        </w:rPr>
        <w:t xml:space="preserve">control interface for myoelectric prostheses after </w:t>
      </w:r>
      <w:r w:rsidR="005849FC" w:rsidRPr="00F370C4">
        <w:rPr>
          <w:lang w:val="en-GB"/>
        </w:rPr>
        <w:t>above-elbow</w:t>
      </w:r>
      <w:r w:rsidR="00F622F1" w:rsidRPr="00F370C4">
        <w:rPr>
          <w:lang w:val="en-GB"/>
        </w:rPr>
        <w:t xml:space="preserve"> amputation. </w:t>
      </w:r>
      <w:r w:rsidR="00E322DE">
        <w:rPr>
          <w:lang w:val="en-GB"/>
        </w:rPr>
        <w:t>S</w:t>
      </w:r>
      <w:r w:rsidR="00BA3B74">
        <w:rPr>
          <w:lang w:val="en-GB"/>
        </w:rPr>
        <w:t>elective activation of muscle units is made possible by surgically re-routing nerves</w:t>
      </w:r>
      <w:r w:rsidR="00F622F1" w:rsidRPr="00F370C4">
        <w:rPr>
          <w:lang w:val="en-GB"/>
        </w:rPr>
        <w:t xml:space="preserve">, </w:t>
      </w:r>
      <w:r w:rsidR="005849FC" w:rsidRPr="00F370C4">
        <w:rPr>
          <w:lang w:val="en-GB"/>
        </w:rPr>
        <w:t>yielding</w:t>
      </w:r>
      <w:r w:rsidR="00F622F1" w:rsidRPr="00F370C4">
        <w:rPr>
          <w:lang w:val="en-GB"/>
        </w:rPr>
        <w:t xml:space="preserve"> </w:t>
      </w:r>
      <w:r w:rsidR="005849FC" w:rsidRPr="00F370C4">
        <w:rPr>
          <w:lang w:val="en-GB"/>
        </w:rPr>
        <w:t>a high number of</w:t>
      </w:r>
      <w:r w:rsidR="00F622F1" w:rsidRPr="00F370C4">
        <w:rPr>
          <w:lang w:val="en-GB"/>
        </w:rPr>
        <w:t xml:space="preserve"> </w:t>
      </w:r>
      <w:r w:rsidR="00E441A9" w:rsidRPr="00F370C4">
        <w:rPr>
          <w:lang w:val="en-GB"/>
        </w:rPr>
        <w:t xml:space="preserve">independent </w:t>
      </w:r>
      <w:r w:rsidR="005849FC" w:rsidRPr="00F370C4">
        <w:rPr>
          <w:lang w:val="en-GB"/>
        </w:rPr>
        <w:t xml:space="preserve">myoelectric control </w:t>
      </w:r>
      <w:r w:rsidR="00F622F1" w:rsidRPr="00F370C4">
        <w:rPr>
          <w:lang w:val="en-GB"/>
        </w:rPr>
        <w:t xml:space="preserve">signals. </w:t>
      </w:r>
      <w:r w:rsidR="00E441A9" w:rsidRPr="00F370C4">
        <w:rPr>
          <w:lang w:val="en-GB"/>
        </w:rPr>
        <w:t>However, this</w:t>
      </w:r>
      <w:r w:rsidR="005849FC" w:rsidRPr="00F370C4">
        <w:rPr>
          <w:lang w:val="en-GB"/>
        </w:rPr>
        <w:t xml:space="preserve"> intervention</w:t>
      </w:r>
      <w:r w:rsidR="00E441A9" w:rsidRPr="00F370C4">
        <w:rPr>
          <w:lang w:val="en-GB"/>
        </w:rPr>
        <w:t xml:space="preserve"> requires </w:t>
      </w:r>
      <w:r w:rsidR="00566591">
        <w:rPr>
          <w:lang w:val="en-GB"/>
        </w:rPr>
        <w:t xml:space="preserve">the </w:t>
      </w:r>
      <w:r w:rsidR="00E441A9" w:rsidRPr="00F370C4">
        <w:rPr>
          <w:lang w:val="en-GB"/>
        </w:rPr>
        <w:t>careful</w:t>
      </w:r>
      <w:r w:rsidR="005849FC" w:rsidRPr="00F370C4">
        <w:rPr>
          <w:lang w:val="en-GB"/>
        </w:rPr>
        <w:t xml:space="preserve"> patient selection and </w:t>
      </w:r>
      <w:r w:rsidR="004638F2" w:rsidRPr="00F370C4">
        <w:rPr>
          <w:lang w:val="en-GB"/>
        </w:rPr>
        <w:t xml:space="preserve">specific </w:t>
      </w:r>
      <w:r w:rsidR="005849FC" w:rsidRPr="00F370C4">
        <w:rPr>
          <w:lang w:val="en-GB"/>
        </w:rPr>
        <w:t xml:space="preserve">rehabilitation </w:t>
      </w:r>
      <w:r w:rsidR="004638F2" w:rsidRPr="00F370C4">
        <w:rPr>
          <w:lang w:val="en-GB"/>
        </w:rPr>
        <w:t xml:space="preserve">therapy. </w:t>
      </w:r>
      <w:r w:rsidR="005849FC" w:rsidRPr="00F370C4">
        <w:rPr>
          <w:lang w:val="en-GB"/>
        </w:rPr>
        <w:t>H</w:t>
      </w:r>
      <w:r w:rsidR="001E6356" w:rsidRPr="00F370C4">
        <w:rPr>
          <w:lang w:val="en-GB"/>
        </w:rPr>
        <w:t>ere</w:t>
      </w:r>
      <w:r w:rsidR="001D0853">
        <w:rPr>
          <w:lang w:val="en-GB"/>
        </w:rPr>
        <w:t xml:space="preserve"> </w:t>
      </w:r>
      <w:r w:rsidR="001E6356" w:rsidRPr="00F370C4">
        <w:rPr>
          <w:lang w:val="en-GB"/>
        </w:rPr>
        <w:t xml:space="preserve">a </w:t>
      </w:r>
      <w:r w:rsidR="00E76510" w:rsidRPr="00F370C4">
        <w:rPr>
          <w:lang w:val="en-GB"/>
        </w:rPr>
        <w:t>rehabilitation</w:t>
      </w:r>
      <w:r w:rsidR="001E6356" w:rsidRPr="00F370C4">
        <w:rPr>
          <w:lang w:val="en-GB"/>
        </w:rPr>
        <w:t xml:space="preserve"> protocol </w:t>
      </w:r>
      <w:r w:rsidR="001D0853">
        <w:rPr>
          <w:lang w:val="en-GB"/>
        </w:rPr>
        <w:t xml:space="preserve">is presented </w:t>
      </w:r>
      <w:r w:rsidR="00EA105C" w:rsidRPr="00F370C4">
        <w:rPr>
          <w:lang w:val="en-GB"/>
        </w:rPr>
        <w:t>for high</w:t>
      </w:r>
      <w:r w:rsidR="005849FC" w:rsidRPr="00F370C4">
        <w:rPr>
          <w:lang w:val="en-GB"/>
        </w:rPr>
        <w:t>-level</w:t>
      </w:r>
      <w:r w:rsidR="00EA105C" w:rsidRPr="00F370C4">
        <w:rPr>
          <w:lang w:val="en-GB"/>
        </w:rPr>
        <w:t xml:space="preserve"> upper limb amputees undergoing TMR</w:t>
      </w:r>
      <w:r w:rsidR="005849FC" w:rsidRPr="00F370C4">
        <w:rPr>
          <w:lang w:val="en-GB"/>
        </w:rPr>
        <w:t xml:space="preserve">, based on an expert Delphi study. </w:t>
      </w:r>
      <w:r w:rsidR="004C677E" w:rsidRPr="00F370C4">
        <w:rPr>
          <w:lang w:val="en-GB"/>
        </w:rPr>
        <w:t xml:space="preserve">Interventions </w:t>
      </w:r>
      <w:r w:rsidR="00D6321F">
        <w:rPr>
          <w:lang w:val="en-GB"/>
        </w:rPr>
        <w:t>before</w:t>
      </w:r>
      <w:r w:rsidR="00F552A4" w:rsidRPr="00F370C4">
        <w:rPr>
          <w:lang w:val="en-GB"/>
        </w:rPr>
        <w:t xml:space="preserve"> </w:t>
      </w:r>
      <w:r w:rsidR="004C677E" w:rsidRPr="00F370C4">
        <w:rPr>
          <w:lang w:val="en-GB"/>
        </w:rPr>
        <w:t xml:space="preserve">surgery </w:t>
      </w:r>
      <w:r w:rsidR="00003A57" w:rsidRPr="00F370C4">
        <w:rPr>
          <w:lang w:val="en-GB"/>
        </w:rPr>
        <w:t xml:space="preserve">include detailed </w:t>
      </w:r>
      <w:r w:rsidR="00F552A4" w:rsidRPr="00F370C4">
        <w:rPr>
          <w:lang w:val="en-GB"/>
        </w:rPr>
        <w:t xml:space="preserve">patient </w:t>
      </w:r>
      <w:r w:rsidR="00003A57" w:rsidRPr="00F370C4">
        <w:rPr>
          <w:lang w:val="en-GB"/>
        </w:rPr>
        <w:t>assessment a</w:t>
      </w:r>
      <w:r w:rsidR="00D6321F">
        <w:rPr>
          <w:lang w:val="en-GB"/>
        </w:rPr>
        <w:t>nd</w:t>
      </w:r>
      <w:r w:rsidR="00003A57" w:rsidRPr="00F370C4">
        <w:rPr>
          <w:lang w:val="en-GB"/>
        </w:rPr>
        <w:t xml:space="preserve"> general </w:t>
      </w:r>
      <w:r w:rsidR="00F552A4" w:rsidRPr="00F370C4">
        <w:rPr>
          <w:lang w:val="en-GB"/>
        </w:rPr>
        <w:t xml:space="preserve">measures </w:t>
      </w:r>
      <w:r w:rsidR="00003A57" w:rsidRPr="00F370C4">
        <w:rPr>
          <w:lang w:val="en-GB"/>
        </w:rPr>
        <w:t xml:space="preserve">for pain control, muscle </w:t>
      </w:r>
      <w:r w:rsidR="00F552A4" w:rsidRPr="00F370C4">
        <w:rPr>
          <w:lang w:val="en-GB"/>
        </w:rPr>
        <w:t xml:space="preserve">endurance and </w:t>
      </w:r>
      <w:r w:rsidR="00E76510" w:rsidRPr="00F370C4">
        <w:rPr>
          <w:lang w:val="en-GB"/>
        </w:rPr>
        <w:t>strength</w:t>
      </w:r>
      <w:r w:rsidR="00003A57" w:rsidRPr="00F370C4">
        <w:rPr>
          <w:lang w:val="en-GB"/>
        </w:rPr>
        <w:t xml:space="preserve">, </w:t>
      </w:r>
      <w:r w:rsidR="00F23048" w:rsidRPr="00F370C4">
        <w:rPr>
          <w:lang w:val="en-GB"/>
        </w:rPr>
        <w:t>balance,</w:t>
      </w:r>
      <w:r w:rsidR="00F552A4" w:rsidRPr="00F370C4">
        <w:rPr>
          <w:lang w:val="en-GB"/>
        </w:rPr>
        <w:t xml:space="preserve"> and</w:t>
      </w:r>
      <w:r w:rsidR="00003A57" w:rsidRPr="00F370C4">
        <w:rPr>
          <w:lang w:val="en-GB"/>
        </w:rPr>
        <w:t xml:space="preserve"> range of motion of </w:t>
      </w:r>
      <w:r w:rsidR="00953255" w:rsidRPr="00F370C4">
        <w:rPr>
          <w:lang w:val="en-GB"/>
        </w:rPr>
        <w:t xml:space="preserve">the </w:t>
      </w:r>
      <w:r w:rsidR="000915B8" w:rsidRPr="00F370C4">
        <w:rPr>
          <w:lang w:val="en-GB"/>
        </w:rPr>
        <w:t xml:space="preserve">remaining </w:t>
      </w:r>
      <w:r w:rsidR="00003A57" w:rsidRPr="00F370C4">
        <w:rPr>
          <w:lang w:val="en-GB"/>
        </w:rPr>
        <w:t>joints</w:t>
      </w:r>
      <w:r w:rsidR="00F552A4" w:rsidRPr="00F370C4">
        <w:rPr>
          <w:lang w:val="en-GB"/>
        </w:rPr>
        <w:t xml:space="preserve">. </w:t>
      </w:r>
      <w:r w:rsidR="006A1C03" w:rsidRPr="00F370C4">
        <w:rPr>
          <w:lang w:val="en-GB"/>
        </w:rPr>
        <w:t>A</w:t>
      </w:r>
      <w:r w:rsidR="00CD6717" w:rsidRPr="00F370C4">
        <w:rPr>
          <w:lang w:val="en-GB"/>
        </w:rPr>
        <w:t xml:space="preserve">fter surgery, </w:t>
      </w:r>
      <w:r w:rsidR="00F552A4" w:rsidRPr="00F370C4">
        <w:rPr>
          <w:lang w:val="en-GB"/>
        </w:rPr>
        <w:t xml:space="preserve">additional </w:t>
      </w:r>
      <w:r w:rsidR="00CD6717" w:rsidRPr="00F370C4">
        <w:rPr>
          <w:lang w:val="en-GB"/>
        </w:rPr>
        <w:t>therap</w:t>
      </w:r>
      <w:r w:rsidR="00F552A4" w:rsidRPr="00F370C4">
        <w:rPr>
          <w:lang w:val="en-GB"/>
        </w:rPr>
        <w:t>eutic interventions</w:t>
      </w:r>
      <w:r w:rsidR="00CD6717" w:rsidRPr="00F370C4">
        <w:rPr>
          <w:lang w:val="en-GB"/>
        </w:rPr>
        <w:t xml:space="preserve"> focu</w:t>
      </w:r>
      <w:r w:rsidR="00F552A4" w:rsidRPr="00F370C4">
        <w:rPr>
          <w:lang w:val="en-GB"/>
        </w:rPr>
        <w:t>s</w:t>
      </w:r>
      <w:r w:rsidR="00CD6717" w:rsidRPr="00F370C4">
        <w:rPr>
          <w:lang w:val="en-GB"/>
        </w:rPr>
        <w:t xml:space="preserve"> on </w:t>
      </w:r>
      <w:proofErr w:type="spellStart"/>
      <w:r w:rsidR="00CD6717" w:rsidRPr="00F370C4">
        <w:rPr>
          <w:lang w:val="en-GB"/>
        </w:rPr>
        <w:t>edema</w:t>
      </w:r>
      <w:proofErr w:type="spellEnd"/>
      <w:r w:rsidR="00CD6717" w:rsidRPr="00F370C4">
        <w:rPr>
          <w:lang w:val="en-GB"/>
        </w:rPr>
        <w:t xml:space="preserve"> </w:t>
      </w:r>
      <w:r w:rsidR="004466FE">
        <w:rPr>
          <w:lang w:val="en-GB"/>
        </w:rPr>
        <w:t xml:space="preserve">control </w:t>
      </w:r>
      <w:r w:rsidR="00E55EB0" w:rsidRPr="00F370C4">
        <w:rPr>
          <w:lang w:val="en-GB"/>
        </w:rPr>
        <w:t>and</w:t>
      </w:r>
      <w:r w:rsidR="00CD6717" w:rsidRPr="00F370C4">
        <w:rPr>
          <w:lang w:val="en-GB"/>
        </w:rPr>
        <w:t xml:space="preserve"> scar treatment </w:t>
      </w:r>
      <w:r w:rsidR="00F552A4" w:rsidRPr="00F370C4">
        <w:rPr>
          <w:lang w:val="en-GB"/>
        </w:rPr>
        <w:t>a</w:t>
      </w:r>
      <w:r w:rsidR="00D6321F">
        <w:rPr>
          <w:lang w:val="en-GB"/>
        </w:rPr>
        <w:t>nd</w:t>
      </w:r>
      <w:r w:rsidR="00F552A4" w:rsidRPr="00F370C4">
        <w:rPr>
          <w:lang w:val="en-GB"/>
        </w:rPr>
        <w:t xml:space="preserve"> </w:t>
      </w:r>
      <w:r w:rsidR="00CD6717" w:rsidRPr="00F370C4">
        <w:rPr>
          <w:lang w:val="en-GB"/>
        </w:rPr>
        <w:t xml:space="preserve">the </w:t>
      </w:r>
      <w:r w:rsidR="00EA105C" w:rsidRPr="00F370C4">
        <w:rPr>
          <w:lang w:val="en-GB"/>
        </w:rPr>
        <w:t xml:space="preserve">selective activation </w:t>
      </w:r>
      <w:r w:rsidR="00EA105C" w:rsidRPr="00F370C4">
        <w:rPr>
          <w:lang w:val="en-GB"/>
        </w:rPr>
        <w:lastRenderedPageBreak/>
        <w:t>of cortical areas responsible for upper limb</w:t>
      </w:r>
      <w:r w:rsidR="00E441A9" w:rsidRPr="00F370C4">
        <w:rPr>
          <w:lang w:val="en-GB"/>
        </w:rPr>
        <w:t xml:space="preserve"> control</w:t>
      </w:r>
      <w:r w:rsidR="00EA105C" w:rsidRPr="00F370C4">
        <w:rPr>
          <w:lang w:val="en-GB"/>
        </w:rPr>
        <w:t xml:space="preserve">. </w:t>
      </w:r>
      <w:r w:rsidR="00957218" w:rsidRPr="00F370C4">
        <w:rPr>
          <w:lang w:val="en-GB"/>
        </w:rPr>
        <w:t xml:space="preserve">Following successful </w:t>
      </w:r>
      <w:r w:rsidR="004466FE">
        <w:rPr>
          <w:lang w:val="en-GB"/>
        </w:rPr>
        <w:t xml:space="preserve">nerval </w:t>
      </w:r>
      <w:r w:rsidR="00957218" w:rsidRPr="00F370C4">
        <w:rPr>
          <w:lang w:val="en-GB"/>
        </w:rPr>
        <w:t>reinnervation</w:t>
      </w:r>
      <w:r w:rsidR="00F552A4" w:rsidRPr="00F370C4">
        <w:rPr>
          <w:lang w:val="en-GB"/>
        </w:rPr>
        <w:t xml:space="preserve"> of target muscles</w:t>
      </w:r>
      <w:r w:rsidR="00957218" w:rsidRPr="00F370C4">
        <w:rPr>
          <w:lang w:val="en-GB"/>
        </w:rPr>
        <w:t xml:space="preserve">, </w:t>
      </w:r>
      <w:r w:rsidR="002C3150" w:rsidRPr="00F370C4">
        <w:rPr>
          <w:lang w:val="en-GB"/>
        </w:rPr>
        <w:t xml:space="preserve">surface </w:t>
      </w:r>
      <w:r w:rsidR="007D2D9D" w:rsidRPr="00F370C4">
        <w:rPr>
          <w:lang w:val="en-GB"/>
        </w:rPr>
        <w:t>electromyographic (</w:t>
      </w:r>
      <w:r w:rsidR="00957218" w:rsidRPr="00F370C4">
        <w:rPr>
          <w:lang w:val="en-GB"/>
        </w:rPr>
        <w:t>EMG</w:t>
      </w:r>
      <w:r w:rsidR="007D2D9D" w:rsidRPr="00F370C4">
        <w:rPr>
          <w:lang w:val="en-GB"/>
        </w:rPr>
        <w:t>)</w:t>
      </w:r>
      <w:r w:rsidR="00957218" w:rsidRPr="00F370C4">
        <w:rPr>
          <w:lang w:val="en-GB"/>
        </w:rPr>
        <w:t xml:space="preserve"> biofeedback </w:t>
      </w:r>
      <w:r w:rsidR="00E441A9" w:rsidRPr="00F370C4">
        <w:rPr>
          <w:lang w:val="en-GB"/>
        </w:rPr>
        <w:t>is</w:t>
      </w:r>
      <w:r w:rsidR="00957218" w:rsidRPr="00F370C4">
        <w:rPr>
          <w:lang w:val="en-GB"/>
        </w:rPr>
        <w:t xml:space="preserve"> used to train </w:t>
      </w:r>
      <w:r w:rsidR="00765E1B" w:rsidRPr="00F370C4">
        <w:rPr>
          <w:lang w:val="en-GB"/>
        </w:rPr>
        <w:t>the</w:t>
      </w:r>
      <w:r w:rsidR="00957218" w:rsidRPr="00F370C4">
        <w:rPr>
          <w:lang w:val="en-GB"/>
        </w:rPr>
        <w:t xml:space="preserve"> activation</w:t>
      </w:r>
      <w:r w:rsidR="00F552A4" w:rsidRPr="00F370C4">
        <w:rPr>
          <w:lang w:val="en-GB"/>
        </w:rPr>
        <w:t xml:space="preserve"> of the novel muscular units</w:t>
      </w:r>
      <w:r w:rsidR="00957218" w:rsidRPr="00F370C4">
        <w:rPr>
          <w:lang w:val="en-GB"/>
        </w:rPr>
        <w:t>. Later</w:t>
      </w:r>
      <w:r w:rsidR="00F552A4" w:rsidRPr="00F370C4">
        <w:rPr>
          <w:lang w:val="en-GB"/>
        </w:rPr>
        <w:t xml:space="preserve"> on</w:t>
      </w:r>
      <w:r w:rsidR="00957218" w:rsidRPr="00F370C4">
        <w:rPr>
          <w:lang w:val="en-GB"/>
        </w:rPr>
        <w:t xml:space="preserve">, a table-top prosthesis </w:t>
      </w:r>
      <w:r w:rsidR="00F552A4" w:rsidRPr="00F370C4">
        <w:rPr>
          <w:lang w:val="en-GB"/>
        </w:rPr>
        <w:t xml:space="preserve">may provide </w:t>
      </w:r>
      <w:r w:rsidR="00D6321F">
        <w:rPr>
          <w:lang w:val="en-GB"/>
        </w:rPr>
        <w:t>the</w:t>
      </w:r>
      <w:r w:rsidR="00957218" w:rsidRPr="00F370C4">
        <w:rPr>
          <w:lang w:val="en-GB"/>
        </w:rPr>
        <w:t xml:space="preserve"> first </w:t>
      </w:r>
      <w:r w:rsidR="00765E1B" w:rsidRPr="00F370C4">
        <w:rPr>
          <w:lang w:val="en-GB"/>
        </w:rPr>
        <w:t>experience</w:t>
      </w:r>
      <w:r w:rsidR="00957218" w:rsidRPr="00F370C4">
        <w:rPr>
          <w:lang w:val="en-GB"/>
        </w:rPr>
        <w:t xml:space="preserve"> of prosthetic control. After fitting</w:t>
      </w:r>
      <w:r w:rsidR="00F552A4" w:rsidRPr="00F370C4">
        <w:rPr>
          <w:lang w:val="en-GB"/>
        </w:rPr>
        <w:t xml:space="preserve"> the actual prosthesis</w:t>
      </w:r>
      <w:r w:rsidR="00957218" w:rsidRPr="00F370C4">
        <w:rPr>
          <w:lang w:val="en-GB"/>
        </w:rPr>
        <w:t>, training includes repetitive drills without objects, object manipulation</w:t>
      </w:r>
      <w:r w:rsidR="00D6321F">
        <w:rPr>
          <w:lang w:val="en-GB"/>
        </w:rPr>
        <w:t>,</w:t>
      </w:r>
      <w:r w:rsidR="00957218" w:rsidRPr="00F370C4">
        <w:rPr>
          <w:lang w:val="en-GB"/>
        </w:rPr>
        <w:t xml:space="preserve"> and finally</w:t>
      </w:r>
      <w:r w:rsidR="00D6321F">
        <w:rPr>
          <w:lang w:val="en-GB"/>
        </w:rPr>
        <w:t>,</w:t>
      </w:r>
      <w:r w:rsidR="00957218" w:rsidRPr="00F370C4">
        <w:rPr>
          <w:lang w:val="en-GB"/>
        </w:rPr>
        <w:t xml:space="preserve"> </w:t>
      </w:r>
      <w:r w:rsidR="00DF75BF" w:rsidRPr="00F370C4">
        <w:rPr>
          <w:lang w:val="en-GB"/>
        </w:rPr>
        <w:t xml:space="preserve">activities of daily living. </w:t>
      </w:r>
      <w:r w:rsidR="000915B8" w:rsidRPr="00F370C4">
        <w:rPr>
          <w:lang w:val="en-GB"/>
        </w:rPr>
        <w:t>Ultimately</w:t>
      </w:r>
      <w:r w:rsidR="00CF37D6" w:rsidRPr="00F370C4">
        <w:rPr>
          <w:lang w:val="en-GB"/>
        </w:rPr>
        <w:t>, regular patient appointments and functional assessments allow track</w:t>
      </w:r>
      <w:r w:rsidR="00765E1B" w:rsidRPr="00F370C4">
        <w:rPr>
          <w:lang w:val="en-GB"/>
        </w:rPr>
        <w:t>ing</w:t>
      </w:r>
      <w:r w:rsidR="00CF37D6" w:rsidRPr="00F370C4">
        <w:rPr>
          <w:lang w:val="en-GB"/>
        </w:rPr>
        <w:t xml:space="preserve"> prosthetic function and enabl</w:t>
      </w:r>
      <w:r w:rsidR="00765E1B" w:rsidRPr="00F370C4">
        <w:rPr>
          <w:lang w:val="en-GB"/>
        </w:rPr>
        <w:t>ing</w:t>
      </w:r>
      <w:r w:rsidR="00CF37D6" w:rsidRPr="00F370C4">
        <w:rPr>
          <w:lang w:val="en-GB"/>
        </w:rPr>
        <w:t xml:space="preserve"> early interventions if </w:t>
      </w:r>
      <w:r w:rsidR="00765E1B" w:rsidRPr="00F370C4">
        <w:rPr>
          <w:lang w:val="en-GB"/>
        </w:rPr>
        <w:t>malfunctioning</w:t>
      </w:r>
      <w:r w:rsidR="00CF37D6" w:rsidRPr="00F370C4">
        <w:rPr>
          <w:lang w:val="en-GB"/>
        </w:rPr>
        <w:t>.</w:t>
      </w:r>
    </w:p>
    <w:p w14:paraId="2CF9CD54" w14:textId="77777777" w:rsidR="006E4797" w:rsidRPr="00F370C4" w:rsidRDefault="006E4797" w:rsidP="00F370C4">
      <w:pPr>
        <w:rPr>
          <w:lang w:val="en-GB"/>
        </w:rPr>
      </w:pPr>
    </w:p>
    <w:p w14:paraId="4773CB06" w14:textId="3EA57C47" w:rsidR="00261444" w:rsidRPr="00F370C4" w:rsidRDefault="00551D82" w:rsidP="00F370C4">
      <w:pPr>
        <w:rPr>
          <w:lang w:val="en-GB"/>
        </w:rPr>
      </w:pPr>
      <w:r w:rsidRPr="00F370C4">
        <w:rPr>
          <w:b/>
          <w:lang w:val="en-GB"/>
        </w:rPr>
        <w:t>INTRODUCTION:</w:t>
      </w:r>
    </w:p>
    <w:p w14:paraId="68596667" w14:textId="7E545180" w:rsidR="006E4797" w:rsidRDefault="007E456B" w:rsidP="00F370C4">
      <w:pPr>
        <w:rPr>
          <w:lang w:val="en-GB"/>
        </w:rPr>
      </w:pPr>
      <w:r w:rsidRPr="00F370C4">
        <w:rPr>
          <w:lang w:val="en-GB"/>
        </w:rPr>
        <w:t>High amputations of the upper limb provide a challenge for prosthetic replacement</w:t>
      </w:r>
      <w:r w:rsidR="00525091" w:rsidRPr="00F370C4">
        <w:rPr>
          <w:lang w:val="en-GB"/>
        </w:rPr>
        <w:fldChar w:fldCharType="begin"/>
      </w:r>
      <w:r w:rsidR="00525091" w:rsidRPr="00F370C4">
        <w:rPr>
          <w:lang w:val="en-GB"/>
        </w:rPr>
        <w:instrText xml:space="preserve"> ADDIN EN.CITE &lt;EndNote&gt;&lt;Cite&gt;&lt;Author&gt;Vujaklija&lt;/Author&gt;&lt;Year&gt;2016&lt;/Year&gt;&lt;RecNum&gt;749&lt;/RecNum&gt;&lt;DisplayText&gt;&lt;style face="superscript"&gt;1&lt;/style&gt;&lt;/DisplayText&gt;&lt;record&gt;&lt;rec-number&gt;749&lt;/rec-number&gt;&lt;foreign-keys&gt;&lt;key app="EN" db-id="d22fxvdvvx5w5iez0v1va0sq2sp0ps5eazf0" timestamp="1600797946"&gt;749&lt;/key&gt;&lt;/foreign-keys&gt;&lt;ref-type name="Journal Article"&gt;17&lt;/ref-type&gt;&lt;contributors&gt;&lt;authors&gt;&lt;author&gt;Vujaklija, I.&lt;/author&gt;&lt;author&gt;Farina, D.&lt;/author&gt;&lt;author&gt;Aszmann, O. C.&lt;/author&gt;&lt;/authors&gt;&lt;/contributors&gt;&lt;auth-address&gt;Institute of Neurorehabilitation Systems, Bernstein Focus Neurotechnology Göttingen, University Medical Center Göttingen, Georg-August University, Göttingen, Germany.&amp;#xD;Christian Doppler Laboratory for Restoration of Extremity Function, Division of Plastic and Reconstructive Surgery, Department of Surgery, Medical University of Vienna, Vienna, Austria, oskar.aszmann@meduniwien.ac.at.&lt;/auth-address&gt;&lt;titles&gt;&lt;title&gt;New developments in prosthetic arm systems&lt;/title&gt;&lt;secondary-title&gt;Orthop Res Rev&lt;/secondary-title&gt;&lt;alt-title&gt;Orthopedic research and reviews&lt;/alt-title&gt;&lt;/titles&gt;&lt;periodical&gt;&lt;full-title&gt;Orthop Res Rev&lt;/full-title&gt;&lt;abbr-1&gt;Orthopedic research and reviews&lt;/abbr-1&gt;&lt;/periodical&gt;&lt;alt-periodical&gt;&lt;full-title&gt;Orthop Res Rev&lt;/full-title&gt;&lt;abbr-1&gt;Orthopedic research and reviews&lt;/abbr-1&gt;&lt;/alt-periodical&gt;&lt;pages&gt;31-39&lt;/pages&gt;&lt;volume&gt;8&lt;/volume&gt;&lt;edition&gt;2016/07/07&lt;/edition&gt;&lt;keywords&gt;&lt;keyword&gt;amputations&lt;/keyword&gt;&lt;keyword&gt;arm&lt;/keyword&gt;&lt;keyword&gt;hand&lt;/keyword&gt;&lt;keyword&gt;prosthetic&lt;/keyword&gt;&lt;keyword&gt;rehabilitation&lt;/keyword&gt;&lt;/keywords&gt;&lt;dates&gt;&lt;year&gt;2016&lt;/year&gt;&lt;/dates&gt;&lt;isbn&gt;1179-1462&lt;/isbn&gt;&lt;accession-num&gt;30774468&lt;/accession-num&gt;&lt;urls&gt;&lt;related-urls&gt;&lt;url&gt;https://www.dovepress.com/front_end/cr_data/cache/pdf/download_1600797995_5f6a3d2b8ab45/ORR-71468-new-developments-in-prosthetic-arm-systems_070716.pdf&lt;/url&gt;&lt;/related-urls&gt;&lt;/urls&gt;&lt;custom2&gt;PMC6209370&lt;/custom2&gt;&lt;electronic-resource-num&gt;10.2147/orr.s71468&lt;/electronic-resource-num&gt;&lt;remote-database-provider&gt;NLM&lt;/remote-database-provider&gt;&lt;language&gt;eng&lt;/language&gt;&lt;/record&gt;&lt;/Cite&gt;&lt;/EndNote&gt;</w:instrText>
      </w:r>
      <w:r w:rsidR="00525091" w:rsidRPr="00F370C4">
        <w:rPr>
          <w:lang w:val="en-GB"/>
        </w:rPr>
        <w:fldChar w:fldCharType="separate"/>
      </w:r>
      <w:r w:rsidR="00525091" w:rsidRPr="00F370C4">
        <w:rPr>
          <w:noProof/>
          <w:vertAlign w:val="superscript"/>
          <w:lang w:val="en-GB"/>
        </w:rPr>
        <w:t>1</w:t>
      </w:r>
      <w:r w:rsidR="00525091" w:rsidRPr="00F370C4">
        <w:rPr>
          <w:lang w:val="en-GB"/>
        </w:rPr>
        <w:fldChar w:fldCharType="end"/>
      </w:r>
      <w:r w:rsidRPr="00F370C4">
        <w:rPr>
          <w:lang w:val="en-GB"/>
        </w:rPr>
        <w:t>.</w:t>
      </w:r>
      <w:r w:rsidR="00541674" w:rsidRPr="00F370C4">
        <w:rPr>
          <w:lang w:val="en-GB"/>
        </w:rPr>
        <w:t xml:space="preserve"> </w:t>
      </w:r>
      <w:r w:rsidR="00584F4A" w:rsidRPr="00F370C4">
        <w:rPr>
          <w:lang w:val="en-GB"/>
        </w:rPr>
        <w:t xml:space="preserve">Aside from </w:t>
      </w:r>
      <w:r w:rsidR="00541674" w:rsidRPr="00F370C4">
        <w:rPr>
          <w:lang w:val="en-GB"/>
        </w:rPr>
        <w:t>elbow joint</w:t>
      </w:r>
      <w:r w:rsidR="00CC3817" w:rsidRPr="00F370C4">
        <w:rPr>
          <w:lang w:val="en-GB"/>
        </w:rPr>
        <w:t xml:space="preserve"> function</w:t>
      </w:r>
      <w:r w:rsidR="00584F4A" w:rsidRPr="00F370C4">
        <w:rPr>
          <w:lang w:val="en-GB"/>
        </w:rPr>
        <w:t>, active prosthetic systems should include</w:t>
      </w:r>
      <w:r w:rsidR="00541674" w:rsidRPr="00F370C4">
        <w:rPr>
          <w:lang w:val="en-GB"/>
        </w:rPr>
        <w:t xml:space="preserve"> opening/closing</w:t>
      </w:r>
      <w:r w:rsidR="002700F8">
        <w:rPr>
          <w:lang w:val="en-GB"/>
        </w:rPr>
        <w:t xml:space="preserve"> of</w:t>
      </w:r>
      <w:r w:rsidR="00541674" w:rsidRPr="00F370C4">
        <w:rPr>
          <w:lang w:val="en-GB"/>
        </w:rPr>
        <w:t xml:space="preserve"> the prosthetic hand </w:t>
      </w:r>
      <w:r w:rsidR="00584F4A" w:rsidRPr="00F370C4">
        <w:rPr>
          <w:lang w:val="en-GB"/>
        </w:rPr>
        <w:t>and ideally also</w:t>
      </w:r>
      <w:r w:rsidR="00541674" w:rsidRPr="00F370C4">
        <w:rPr>
          <w:lang w:val="en-GB"/>
        </w:rPr>
        <w:t xml:space="preserve"> pronation/supination and/or w</w:t>
      </w:r>
      <w:r w:rsidR="006D06D9" w:rsidRPr="00F370C4">
        <w:rPr>
          <w:lang w:val="en-GB"/>
        </w:rPr>
        <w:t>r</w:t>
      </w:r>
      <w:r w:rsidR="00541674" w:rsidRPr="00F370C4">
        <w:rPr>
          <w:lang w:val="en-GB"/>
        </w:rPr>
        <w:t xml:space="preserve">ist extension/flexion. </w:t>
      </w:r>
      <w:r w:rsidR="00760CCA" w:rsidRPr="00F370C4">
        <w:rPr>
          <w:lang w:val="en-GB"/>
        </w:rPr>
        <w:t xml:space="preserve">However, </w:t>
      </w:r>
      <w:r w:rsidR="00CC3817" w:rsidRPr="00F370C4">
        <w:rPr>
          <w:lang w:val="en-GB"/>
        </w:rPr>
        <w:t xml:space="preserve">the </w:t>
      </w:r>
      <w:r w:rsidR="00760CCA" w:rsidRPr="00F370C4">
        <w:rPr>
          <w:lang w:val="en-GB"/>
        </w:rPr>
        <w:t xml:space="preserve">control </w:t>
      </w:r>
      <w:r w:rsidR="00CC3817" w:rsidRPr="00F370C4">
        <w:rPr>
          <w:lang w:val="en-GB"/>
        </w:rPr>
        <w:t xml:space="preserve">of </w:t>
      </w:r>
      <w:r w:rsidR="00760CCA" w:rsidRPr="00F370C4">
        <w:rPr>
          <w:lang w:val="en-GB"/>
        </w:rPr>
        <w:t xml:space="preserve">standard myoelectric </w:t>
      </w:r>
      <w:r w:rsidR="00584F4A" w:rsidRPr="00F370C4">
        <w:rPr>
          <w:lang w:val="en-GB"/>
        </w:rPr>
        <w:t xml:space="preserve">devices </w:t>
      </w:r>
      <w:r w:rsidR="00760CCA" w:rsidRPr="00F370C4">
        <w:rPr>
          <w:lang w:val="en-GB"/>
        </w:rPr>
        <w:t xml:space="preserve">usually relies on </w:t>
      </w:r>
      <w:r w:rsidR="00CC3817" w:rsidRPr="00F370C4">
        <w:rPr>
          <w:lang w:val="en-GB"/>
        </w:rPr>
        <w:t xml:space="preserve">the </w:t>
      </w:r>
      <w:r w:rsidR="00760CCA" w:rsidRPr="00F370C4">
        <w:rPr>
          <w:lang w:val="en-GB"/>
        </w:rPr>
        <w:t>input signals from two muscles</w:t>
      </w:r>
      <w:r w:rsidR="00F527E0" w:rsidRPr="00F370C4">
        <w:rPr>
          <w:lang w:val="en-GB"/>
        </w:rPr>
        <w:t xml:space="preserve"> only</w:t>
      </w:r>
      <w:r w:rsidR="00B354AB" w:rsidRPr="00F370C4">
        <w:rPr>
          <w:lang w:val="en-GB"/>
        </w:rPr>
        <w:fldChar w:fldCharType="begin"/>
      </w:r>
      <w:r w:rsidR="00525091" w:rsidRPr="00F370C4">
        <w:rPr>
          <w:lang w:val="en-GB"/>
        </w:rPr>
        <w:instrText xml:space="preserve"> ADDIN EN.CITE &lt;EndNote&gt;&lt;Cite&gt;&lt;Author&gt;Zhou&lt;/Author&gt;&lt;Year&gt;2007&lt;/Year&gt;&lt;RecNum&gt;809&lt;/RecNum&gt;&lt;DisplayText&gt;&lt;style face="superscript"&gt;2&lt;/style&gt;&lt;/DisplayText&gt;&lt;record&gt;&lt;rec-number&gt;809&lt;/rec-number&gt;&lt;foreign-keys&gt;&lt;key app="EN" db-id="d22fxvdvvx5w5iez0v1va0sq2sp0ps5eazf0" timestamp="1627913837"&gt;809&lt;/key&gt;&lt;/foreign-keys&gt;&lt;ref-type name="Journal Article"&gt;17&lt;/ref-type&gt;&lt;contributors&gt;&lt;authors&gt;&lt;author&gt;Zhou, P.&lt;/author&gt;&lt;author&gt;Lowery, M. M.&lt;/author&gt;&lt;author&gt;Englehart, K. B.&lt;/author&gt;&lt;author&gt;Huang, H.&lt;/author&gt;&lt;author&gt;Li, G.&lt;/author&gt;&lt;author&gt;Hargrove, L.&lt;/author&gt;&lt;author&gt;Dewald, J. P.&lt;/author&gt;&lt;author&gt;Kuiken, T. A.&lt;/author&gt;&lt;/authors&gt;&lt;/contributors&gt;&lt;auth-address&gt;Neural Engineering Center for Artificial Limbs, Rehabilitation Institute of Chicago, IL, USA.&lt;/auth-address&gt;&lt;titles&gt;&lt;title&gt;Decoding a new neural machine interface for control of artificial limbs&lt;/title&gt;&lt;secondary-title&gt;J Neurophysiol&lt;/secondary-title&gt;&lt;alt-title&gt;Journal of neurophysiology&lt;/alt-title&gt;&lt;/titles&gt;&lt;alt-periodical&gt;&lt;full-title&gt;Journal of neurophysiology&lt;/full-title&gt;&lt;/alt-periodical&gt;&lt;pages&gt;2974-82&lt;/pages&gt;&lt;volume&gt;98&lt;/volume&gt;&lt;number&gt;5&lt;/number&gt;&lt;edition&gt;2007/08/31&lt;/edition&gt;&lt;keywords&gt;&lt;keyword&gt;Adult&lt;/keyword&gt;&lt;keyword&gt;Amputation/*rehabilitation&lt;/keyword&gt;&lt;keyword&gt;Amputation Stumps/*innervation&lt;/keyword&gt;&lt;keyword&gt;*Artificial Limbs&lt;/keyword&gt;&lt;keyword&gt;Electromyography/methods&lt;/keyword&gt;&lt;keyword&gt;Female&lt;/keyword&gt;&lt;keyword&gt;Humans&lt;/keyword&gt;&lt;keyword&gt;Male&lt;/keyword&gt;&lt;keyword&gt;Middle Aged&lt;/keyword&gt;&lt;keyword&gt;Muscle, Skeletal/innervation&lt;/keyword&gt;&lt;keyword&gt;*User-Computer Interface&lt;/keyword&gt;&lt;/keywords&gt;&lt;dates&gt;&lt;year&gt;2007&lt;/year&gt;&lt;pub-dates&gt;&lt;date&gt;Nov&lt;/date&gt;&lt;/pub-dates&gt;&lt;/dates&gt;&lt;isbn&gt;0022-3077 (Print)&amp;#xD;0022-3077&lt;/isbn&gt;&lt;accession-num&gt;17728391&lt;/accession-num&gt;&lt;urls&gt;&lt;related-urls&gt;&lt;url&gt;https://journals.physiology.org/doi/pdf/10.1152/jn.00178.2007&lt;/url&gt;&lt;/related-urls&gt;&lt;/urls&gt;&lt;electronic-resource-num&gt;10.1152/jn.00178.2007&lt;/electronic-resource-num&gt;&lt;remote-database-provider&gt;NLM&lt;/remote-database-provider&gt;&lt;language&gt;eng&lt;/language&gt;&lt;/record&gt;&lt;/Cite&gt;&lt;/EndNote&gt;</w:instrText>
      </w:r>
      <w:r w:rsidR="00B354AB" w:rsidRPr="00F370C4">
        <w:rPr>
          <w:lang w:val="en-GB"/>
        </w:rPr>
        <w:fldChar w:fldCharType="separate"/>
      </w:r>
      <w:r w:rsidR="00525091" w:rsidRPr="00F370C4">
        <w:rPr>
          <w:noProof/>
          <w:vertAlign w:val="superscript"/>
          <w:lang w:val="en-GB"/>
        </w:rPr>
        <w:t>2</w:t>
      </w:r>
      <w:r w:rsidR="00B354AB" w:rsidRPr="00F370C4">
        <w:rPr>
          <w:lang w:val="en-GB"/>
        </w:rPr>
        <w:fldChar w:fldCharType="end"/>
      </w:r>
      <w:r w:rsidR="00C36397" w:rsidRPr="00F370C4">
        <w:rPr>
          <w:lang w:val="en-GB"/>
        </w:rPr>
        <w:t>. These are</w:t>
      </w:r>
      <w:r w:rsidR="00B354AB" w:rsidRPr="00F370C4">
        <w:rPr>
          <w:lang w:val="en-GB"/>
        </w:rPr>
        <w:t xml:space="preserve"> </w:t>
      </w:r>
      <w:r w:rsidR="002700F8">
        <w:rPr>
          <w:lang w:val="en-GB"/>
        </w:rPr>
        <w:t>tradition</w:t>
      </w:r>
      <w:r w:rsidR="00B354AB" w:rsidRPr="00F370C4">
        <w:rPr>
          <w:lang w:val="en-GB"/>
        </w:rPr>
        <w:t>ally</w:t>
      </w:r>
      <w:r w:rsidR="00760CCA" w:rsidRPr="00F370C4">
        <w:rPr>
          <w:lang w:val="en-GB"/>
        </w:rPr>
        <w:t xml:space="preserve"> the biceps and triceps mus</w:t>
      </w:r>
      <w:r w:rsidR="00CC3817" w:rsidRPr="00F370C4">
        <w:rPr>
          <w:lang w:val="en-GB"/>
        </w:rPr>
        <w:t>cl</w:t>
      </w:r>
      <w:r w:rsidR="00760CCA" w:rsidRPr="00F370C4">
        <w:rPr>
          <w:lang w:val="en-GB"/>
        </w:rPr>
        <w:t>e</w:t>
      </w:r>
      <w:r w:rsidR="00CC3817" w:rsidRPr="00F370C4">
        <w:rPr>
          <w:lang w:val="en-GB"/>
        </w:rPr>
        <w:t xml:space="preserve">s after </w:t>
      </w:r>
      <w:proofErr w:type="spellStart"/>
      <w:r w:rsidR="00CC3817" w:rsidRPr="00F370C4">
        <w:rPr>
          <w:lang w:val="en-GB"/>
        </w:rPr>
        <w:t>transhumeral</w:t>
      </w:r>
      <w:proofErr w:type="spellEnd"/>
      <w:r w:rsidR="00CC3817" w:rsidRPr="00F370C4">
        <w:rPr>
          <w:lang w:val="en-GB"/>
        </w:rPr>
        <w:t xml:space="preserve"> amputations</w:t>
      </w:r>
      <w:r w:rsidR="00760CCA" w:rsidRPr="00F370C4">
        <w:rPr>
          <w:lang w:val="en-GB"/>
        </w:rPr>
        <w:t xml:space="preserve"> </w:t>
      </w:r>
      <w:r w:rsidR="00C36397" w:rsidRPr="00F370C4">
        <w:rPr>
          <w:lang w:val="en-GB"/>
        </w:rPr>
        <w:t>and</w:t>
      </w:r>
      <w:r w:rsidR="00760CCA" w:rsidRPr="00F370C4">
        <w:rPr>
          <w:lang w:val="en-GB"/>
        </w:rPr>
        <w:t xml:space="preserve"> the </w:t>
      </w:r>
      <w:r w:rsidR="0035104D" w:rsidRPr="00F370C4">
        <w:rPr>
          <w:lang w:val="en-GB"/>
        </w:rPr>
        <w:t>latissimus</w:t>
      </w:r>
      <w:r w:rsidR="00760CCA" w:rsidRPr="00F370C4">
        <w:rPr>
          <w:lang w:val="en-GB"/>
        </w:rPr>
        <w:t xml:space="preserve"> dorsi and pectoralis major muscle</w:t>
      </w:r>
      <w:r w:rsidR="00CC3817" w:rsidRPr="00F370C4">
        <w:rPr>
          <w:lang w:val="en-GB"/>
        </w:rPr>
        <w:t>s</w:t>
      </w:r>
      <w:r w:rsidR="00760CCA" w:rsidRPr="00F370C4">
        <w:rPr>
          <w:lang w:val="en-GB"/>
        </w:rPr>
        <w:t xml:space="preserve"> </w:t>
      </w:r>
      <w:r w:rsidR="00CC3817" w:rsidRPr="00F370C4">
        <w:rPr>
          <w:lang w:val="en-GB"/>
        </w:rPr>
        <w:t>after</w:t>
      </w:r>
      <w:r w:rsidR="00760CCA" w:rsidRPr="00F370C4">
        <w:rPr>
          <w:lang w:val="en-GB"/>
        </w:rPr>
        <w:t xml:space="preserve"> glenohumeral amputations</w:t>
      </w:r>
      <w:r w:rsidR="005228CC">
        <w:rPr>
          <w:lang w:val="en-GB"/>
        </w:rPr>
        <w:fldChar w:fldCharType="begin"/>
      </w:r>
      <w:r w:rsidR="005228CC">
        <w:rPr>
          <w:lang w:val="en-GB"/>
        </w:rPr>
        <w:instrText xml:space="preserve"> ADDIN EN.CITE &lt;EndNote&gt;&lt;Cite&gt;&lt;Author&gt;Sturma&lt;/Author&gt;&lt;Year&gt;2018&lt;/Year&gt;&lt;RecNum&gt;528&lt;/RecNum&gt;&lt;DisplayText&gt;&lt;style face="superscript"&gt;3&lt;/style&gt;&lt;/DisplayText&gt;&lt;record&gt;&lt;rec-number&gt;528&lt;/rec-number&gt;&lt;foreign-keys&gt;&lt;key app="EN" db-id="d22fxvdvvx5w5iez0v1va0sq2sp0ps5eazf0" timestamp="1532512678"&gt;528&lt;/key&gt;&lt;/foreign-keys&gt;&lt;ref-type name="Journal Article"&gt;17&lt;/ref-type&gt;&lt;contributors&gt;&lt;authors&gt;&lt;author&gt;Sturma, A.&lt;/author&gt;&lt;author&gt;Salminger, S.&lt;/author&gt;&lt;author&gt;Aszmann, O.&lt;/author&gt;&lt;/authors&gt;&lt;/contributors&gt;&lt;titles&gt;&lt;title&gt;Proximale Amputationen des Armes: Technische, chirurgische und handtherapeutische Möglichkeiten&lt;/title&gt;&lt;secondary-title&gt;Zeitschrift für Handtherapie&lt;/secondary-title&gt;&lt;/titles&gt;&lt;periodical&gt;&lt;full-title&gt;Zeitschrift für Handtherapie&lt;/full-title&gt;&lt;/periodical&gt;&lt;pages&gt;18-25&lt;/pages&gt;&lt;volume&gt;21&lt;/volume&gt;&lt;number&gt;1&lt;/number&gt;&lt;dates&gt;&lt;year&gt;2018&lt;/year&gt;&lt;/dates&gt;&lt;isbn&gt;1436-705X&lt;/isbn&gt;&lt;urls&gt;&lt;pdf-urls&gt;&lt;url&gt;file://C:\CD Labor\Recherchen\Endnote-PDFs\Sturma_2018_proximaleAmputationen_ZfH.pdf&lt;/url&gt;&lt;/pdf-urls&gt;&lt;/urls&gt;&lt;/record&gt;&lt;/Cite&gt;&lt;/EndNote&gt;</w:instrText>
      </w:r>
      <w:r w:rsidR="005228CC">
        <w:rPr>
          <w:lang w:val="en-GB"/>
        </w:rPr>
        <w:fldChar w:fldCharType="separate"/>
      </w:r>
      <w:r w:rsidR="005228CC" w:rsidRPr="005228CC">
        <w:rPr>
          <w:noProof/>
          <w:vertAlign w:val="superscript"/>
          <w:lang w:val="en-GB"/>
        </w:rPr>
        <w:t>3</w:t>
      </w:r>
      <w:r w:rsidR="005228CC">
        <w:rPr>
          <w:lang w:val="en-GB"/>
        </w:rPr>
        <w:fldChar w:fldCharType="end"/>
      </w:r>
      <w:r w:rsidR="00760CCA" w:rsidRPr="00F370C4">
        <w:rPr>
          <w:lang w:val="en-GB"/>
        </w:rPr>
        <w:t xml:space="preserve">. </w:t>
      </w:r>
      <w:r w:rsidR="001F192B">
        <w:rPr>
          <w:lang w:val="en-GB"/>
        </w:rPr>
        <w:t>T</w:t>
      </w:r>
      <w:r w:rsidR="001330BE" w:rsidRPr="00F370C4">
        <w:rPr>
          <w:lang w:val="en-GB"/>
        </w:rPr>
        <w:t>o control all prosthetic joints</w:t>
      </w:r>
      <w:r w:rsidR="00CC3817" w:rsidRPr="00F370C4">
        <w:rPr>
          <w:lang w:val="en-GB"/>
        </w:rPr>
        <w:t>,</w:t>
      </w:r>
      <w:r w:rsidR="001330BE" w:rsidRPr="00F370C4">
        <w:rPr>
          <w:lang w:val="en-GB"/>
        </w:rPr>
        <w:t xml:space="preserve"> amputees need to swi</w:t>
      </w:r>
      <w:r w:rsidR="00795C81" w:rsidRPr="00F370C4">
        <w:rPr>
          <w:lang w:val="en-GB"/>
        </w:rPr>
        <w:t>t</w:t>
      </w:r>
      <w:r w:rsidR="001330BE" w:rsidRPr="00F370C4">
        <w:rPr>
          <w:lang w:val="en-GB"/>
        </w:rPr>
        <w:t>ch between the active joints (e.g.</w:t>
      </w:r>
      <w:r w:rsidR="001F192B">
        <w:rPr>
          <w:lang w:val="en-GB"/>
        </w:rPr>
        <w:t>,</w:t>
      </w:r>
      <w:r w:rsidR="001330BE" w:rsidRPr="00F370C4">
        <w:rPr>
          <w:lang w:val="en-GB"/>
        </w:rPr>
        <w:t xml:space="preserve"> by using a co-contraction of the two muscles)</w:t>
      </w:r>
      <w:r w:rsidR="00B354AB" w:rsidRPr="00F370C4">
        <w:rPr>
          <w:lang w:val="en-GB"/>
        </w:rPr>
        <w:fldChar w:fldCharType="begin"/>
      </w:r>
      <w:r w:rsidR="00525091" w:rsidRPr="00F370C4">
        <w:rPr>
          <w:lang w:val="en-GB"/>
        </w:rPr>
        <w:instrText xml:space="preserve"> ADDIN EN.CITE &lt;EndNote&gt;&lt;Cite&gt;&lt;Author&gt;Vujaklija&lt;/Author&gt;&lt;Year&gt;2016&lt;/Year&gt;&lt;RecNum&gt;749&lt;/RecNum&gt;&lt;DisplayText&gt;&lt;style face="superscript"&gt;1&lt;/style&gt;&lt;/DisplayText&gt;&lt;record&gt;&lt;rec-number&gt;749&lt;/rec-number&gt;&lt;foreign-keys&gt;&lt;key app="EN" db-id="d22fxvdvvx5w5iez0v1va0sq2sp0ps5eazf0" timestamp="1600797946"&gt;749&lt;/key&gt;&lt;/foreign-keys&gt;&lt;ref-type name="Journal Article"&gt;17&lt;/ref-type&gt;&lt;contributors&gt;&lt;authors&gt;&lt;author&gt;Vujaklija, I.&lt;/author&gt;&lt;author&gt;Farina, D.&lt;/author&gt;&lt;author&gt;Aszmann, O. C.&lt;/author&gt;&lt;/authors&gt;&lt;/contributors&gt;&lt;auth-address&gt;Institute of Neurorehabilitation Systems, Bernstein Focus Neurotechnology Göttingen, University Medical Center Göttingen, Georg-August University, Göttingen, Germany.&amp;#xD;Christian Doppler Laboratory for Restoration of Extremity Function, Division of Plastic and Reconstructive Surgery, Department of Surgery, Medical University of Vienna, Vienna, Austria, oskar.aszmann@meduniwien.ac.at.&lt;/auth-address&gt;&lt;titles&gt;&lt;title&gt;New developments in prosthetic arm systems&lt;/title&gt;&lt;secondary-title&gt;Orthop Res Rev&lt;/secondary-title&gt;&lt;alt-title&gt;Orthopedic research and reviews&lt;/alt-title&gt;&lt;/titles&gt;&lt;periodical&gt;&lt;full-title&gt;Orthop Res Rev&lt;/full-title&gt;&lt;abbr-1&gt;Orthopedic research and reviews&lt;/abbr-1&gt;&lt;/periodical&gt;&lt;alt-periodical&gt;&lt;full-title&gt;Orthop Res Rev&lt;/full-title&gt;&lt;abbr-1&gt;Orthopedic research and reviews&lt;/abbr-1&gt;&lt;/alt-periodical&gt;&lt;pages&gt;31-39&lt;/pages&gt;&lt;volume&gt;8&lt;/volume&gt;&lt;edition&gt;2016/07/07&lt;/edition&gt;&lt;keywords&gt;&lt;keyword&gt;amputations&lt;/keyword&gt;&lt;keyword&gt;arm&lt;/keyword&gt;&lt;keyword&gt;hand&lt;/keyword&gt;&lt;keyword&gt;prosthetic&lt;/keyword&gt;&lt;keyword&gt;rehabilitation&lt;/keyword&gt;&lt;/keywords&gt;&lt;dates&gt;&lt;year&gt;2016&lt;/year&gt;&lt;/dates&gt;&lt;isbn&gt;1179-1462&lt;/isbn&gt;&lt;accession-num&gt;30774468&lt;/accession-num&gt;&lt;urls&gt;&lt;related-urls&gt;&lt;url&gt;https://www.dovepress.com/front_end/cr_data/cache/pdf/download_1600797995_5f6a3d2b8ab45/ORR-71468-new-developments-in-prosthetic-arm-systems_070716.pdf&lt;/url&gt;&lt;/related-urls&gt;&lt;/urls&gt;&lt;custom2&gt;PMC6209370&lt;/custom2&gt;&lt;electronic-resource-num&gt;10.2147/orr.s71468&lt;/electronic-resource-num&gt;&lt;remote-database-provider&gt;NLM&lt;/remote-database-provider&gt;&lt;language&gt;eng&lt;/language&gt;&lt;/record&gt;&lt;/Cite&gt;&lt;/EndNote&gt;</w:instrText>
      </w:r>
      <w:r w:rsidR="00B354AB" w:rsidRPr="00F370C4">
        <w:rPr>
          <w:lang w:val="en-GB"/>
        </w:rPr>
        <w:fldChar w:fldCharType="separate"/>
      </w:r>
      <w:r w:rsidR="00525091" w:rsidRPr="00F370C4">
        <w:rPr>
          <w:noProof/>
          <w:vertAlign w:val="superscript"/>
          <w:lang w:val="en-GB"/>
        </w:rPr>
        <w:t>1</w:t>
      </w:r>
      <w:r w:rsidR="00B354AB" w:rsidRPr="00F370C4">
        <w:rPr>
          <w:lang w:val="en-GB"/>
        </w:rPr>
        <w:fldChar w:fldCharType="end"/>
      </w:r>
      <w:r w:rsidR="001330BE" w:rsidRPr="00F370C4">
        <w:rPr>
          <w:lang w:val="en-GB"/>
        </w:rPr>
        <w:t>. While this provides a stable control</w:t>
      </w:r>
      <w:r w:rsidR="00584F4A" w:rsidRPr="00F370C4">
        <w:rPr>
          <w:lang w:val="en-GB"/>
        </w:rPr>
        <w:t xml:space="preserve"> paradigm</w:t>
      </w:r>
      <w:r w:rsidR="001330BE" w:rsidRPr="00F370C4">
        <w:rPr>
          <w:lang w:val="en-GB"/>
        </w:rPr>
        <w:t xml:space="preserve">, </w:t>
      </w:r>
      <w:r w:rsidR="00584F4A" w:rsidRPr="00F370C4">
        <w:rPr>
          <w:lang w:val="en-GB"/>
        </w:rPr>
        <w:t xml:space="preserve">a </w:t>
      </w:r>
      <w:r w:rsidR="004E00FD">
        <w:rPr>
          <w:lang w:val="en-GB"/>
        </w:rPr>
        <w:t>significant</w:t>
      </w:r>
      <w:r w:rsidR="00584F4A" w:rsidRPr="00F370C4">
        <w:rPr>
          <w:lang w:val="en-GB"/>
        </w:rPr>
        <w:t xml:space="preserve"> restriction </w:t>
      </w:r>
      <w:r w:rsidR="004466FE">
        <w:rPr>
          <w:lang w:val="en-GB"/>
        </w:rPr>
        <w:t>ensues</w:t>
      </w:r>
      <w:r w:rsidR="004466FE" w:rsidRPr="00F370C4">
        <w:rPr>
          <w:lang w:val="en-GB"/>
        </w:rPr>
        <w:t xml:space="preserve"> </w:t>
      </w:r>
      <w:r w:rsidR="004466FE">
        <w:rPr>
          <w:lang w:val="en-GB"/>
        </w:rPr>
        <w:t>with</w:t>
      </w:r>
      <w:r w:rsidR="004466FE" w:rsidRPr="00F370C4">
        <w:rPr>
          <w:lang w:val="en-GB"/>
        </w:rPr>
        <w:t xml:space="preserve"> </w:t>
      </w:r>
      <w:r w:rsidR="00584F4A" w:rsidRPr="00F370C4">
        <w:rPr>
          <w:lang w:val="en-GB"/>
        </w:rPr>
        <w:t>resulting</w:t>
      </w:r>
      <w:r w:rsidR="001330BE" w:rsidRPr="00F370C4">
        <w:rPr>
          <w:lang w:val="en-GB"/>
        </w:rPr>
        <w:t xml:space="preserve"> slow and unintuitive control</w:t>
      </w:r>
      <w:r w:rsidR="00953255" w:rsidRPr="00F370C4">
        <w:rPr>
          <w:lang w:val="en-GB"/>
        </w:rPr>
        <w:t>,</w:t>
      </w:r>
      <w:r w:rsidR="001330BE" w:rsidRPr="00F370C4">
        <w:rPr>
          <w:lang w:val="en-GB"/>
        </w:rPr>
        <w:t xml:space="preserve"> </w:t>
      </w:r>
      <w:r w:rsidR="00584F4A" w:rsidRPr="00F370C4">
        <w:rPr>
          <w:lang w:val="en-GB"/>
        </w:rPr>
        <w:t xml:space="preserve">which </w:t>
      </w:r>
      <w:r w:rsidR="001330BE" w:rsidRPr="00F370C4">
        <w:rPr>
          <w:lang w:val="en-GB"/>
        </w:rPr>
        <w:t xml:space="preserve">does not allow </w:t>
      </w:r>
      <w:r w:rsidR="0035104D" w:rsidRPr="00F370C4">
        <w:rPr>
          <w:lang w:val="en-GB"/>
        </w:rPr>
        <w:t>simultaneous</w:t>
      </w:r>
      <w:r w:rsidR="001330BE" w:rsidRPr="00F370C4">
        <w:rPr>
          <w:lang w:val="en-GB"/>
        </w:rPr>
        <w:t xml:space="preserve"> movements of </w:t>
      </w:r>
      <w:r w:rsidR="00953255" w:rsidRPr="00F370C4">
        <w:rPr>
          <w:lang w:val="en-GB"/>
        </w:rPr>
        <w:t xml:space="preserve">two or </w:t>
      </w:r>
      <w:r w:rsidR="001330BE" w:rsidRPr="00F370C4">
        <w:rPr>
          <w:lang w:val="en-GB"/>
        </w:rPr>
        <w:t>more prosthetic joints</w:t>
      </w:r>
      <w:r w:rsidR="00290592" w:rsidRPr="00F370C4">
        <w:rPr>
          <w:lang w:val="en-GB"/>
        </w:rPr>
        <w:fldChar w:fldCharType="begin"/>
      </w:r>
      <w:r w:rsidR="005228CC">
        <w:rPr>
          <w:lang w:val="en-GB"/>
        </w:rPr>
        <w:instrText xml:space="preserve"> ADDIN EN.CITE &lt;EndNote&gt;&lt;Cite&gt;&lt;Author&gt;Uellendahl&lt;/Author&gt;&lt;Year&gt;2000&lt;/Year&gt;&lt;RecNum&gt;164&lt;/RecNum&gt;&lt;DisplayText&gt;&lt;style face="superscript"&gt;4&lt;/style&gt;&lt;/DisplayText&gt;&lt;record&gt;&lt;rec-number&gt;164&lt;/rec-number&gt;&lt;foreign-keys&gt;&lt;key app="EN" db-id="d22fxvdvvx5w5iez0v1va0sq2sp0ps5eazf0" timestamp="1415369810"&gt;164&lt;/key&gt;&lt;/foreign-keys&gt;&lt;ref-type name="Journal Article"&gt;17&lt;/ref-type&gt;&lt;contributors&gt;&lt;authors&gt;&lt;author&gt;Uellendahl, J. E.&lt;/author&gt;&lt;/authors&gt;&lt;/contributors&gt;&lt;titles&gt;&lt;title&gt;Upper extremity myoelectric prosthetics&lt;/title&gt;&lt;secondary-title&gt;Physical Medicine &amp;amp; Rehabilitation Clinics of North America&lt;/secondary-title&gt;&lt;short-title&gt;Uellendahl 2000 – Upper extremity myoelectric prosthetics&lt;/short-title&gt;&lt;/titles&gt;&lt;periodical&gt;&lt;full-title&gt;Physical Medicine &amp;amp; Rehabilitation Clinics of North America&lt;/full-title&gt;&lt;/periodical&gt;&lt;pages&gt;639–652&lt;/pages&gt;&lt;volume&gt;11&lt;/volume&gt;&lt;number&gt;3&lt;/number&gt;&lt;keywords&gt;&lt;keyword&gt;Myoelectric Prosthesis&lt;/keyword&gt;&lt;keyword&gt;Arm&lt;/keyword&gt;&lt;keyword&gt;Computer Processor&lt;/keyword&gt;&lt;keyword&gt;Adult&lt;/keyword&gt;&lt;keyword&gt;Middle Age&lt;/keyword&gt;&lt;keyword&gt;Male&lt;/keyword&gt;&lt;/keywords&gt;&lt;dates&gt;&lt;year&gt;2000&lt;/year&gt;&lt;/dates&gt;&lt;isbn&gt;1047-9651&lt;/isbn&gt;&lt;urls&gt;&lt;related-urls&gt;&lt;url&gt;http://search.ebscohost.com/login.aspx?direct=true&amp;amp;db=cin20&amp;amp;AN=2001035062&amp;amp;lang=de&amp;amp;site=ehost-live&lt;/url&gt;&lt;/related-urls&gt;&lt;/urls&gt;&lt;remote-database-name&gt;Ris&lt;/remote-database-name&gt;&lt;/record&gt;&lt;/Cite&gt;&lt;/EndNote&gt;</w:instrText>
      </w:r>
      <w:r w:rsidR="00290592" w:rsidRPr="00F370C4">
        <w:rPr>
          <w:lang w:val="en-GB"/>
        </w:rPr>
        <w:fldChar w:fldCharType="separate"/>
      </w:r>
      <w:r w:rsidR="005228CC" w:rsidRPr="005228CC">
        <w:rPr>
          <w:noProof/>
          <w:vertAlign w:val="superscript"/>
          <w:lang w:val="en-GB"/>
        </w:rPr>
        <w:t>4</w:t>
      </w:r>
      <w:r w:rsidR="00290592" w:rsidRPr="00F370C4">
        <w:rPr>
          <w:lang w:val="en-GB"/>
        </w:rPr>
        <w:fldChar w:fldCharType="end"/>
      </w:r>
      <w:r w:rsidR="001330BE" w:rsidRPr="00F370C4">
        <w:rPr>
          <w:lang w:val="en-GB"/>
        </w:rPr>
        <w:t>.</w:t>
      </w:r>
      <w:r w:rsidR="00ED722E" w:rsidRPr="00F370C4">
        <w:rPr>
          <w:lang w:val="en-GB"/>
        </w:rPr>
        <w:t xml:space="preserve"> This limits </w:t>
      </w:r>
      <w:r w:rsidR="003667BB">
        <w:rPr>
          <w:lang w:val="en-GB"/>
        </w:rPr>
        <w:t xml:space="preserve">the </w:t>
      </w:r>
      <w:r w:rsidR="004466FE">
        <w:rPr>
          <w:lang w:val="en-GB"/>
        </w:rPr>
        <w:t>functionality of the</w:t>
      </w:r>
      <w:r w:rsidR="003667BB">
        <w:rPr>
          <w:lang w:val="en-GB"/>
        </w:rPr>
        <w:t xml:space="preserve"> </w:t>
      </w:r>
      <w:r w:rsidR="00834E75">
        <w:rPr>
          <w:lang w:val="en-GB"/>
        </w:rPr>
        <w:t xml:space="preserve">prosthesis </w:t>
      </w:r>
      <w:r w:rsidR="00ED722E" w:rsidRPr="00F370C4">
        <w:rPr>
          <w:lang w:val="en-GB"/>
        </w:rPr>
        <w:t xml:space="preserve">and is one of the reasons for high prosthetic </w:t>
      </w:r>
      <w:r w:rsidR="00C36397" w:rsidRPr="00F370C4">
        <w:rPr>
          <w:lang w:val="en-GB"/>
        </w:rPr>
        <w:t>abandonment</w:t>
      </w:r>
      <w:r w:rsidR="00ED722E" w:rsidRPr="00F370C4">
        <w:rPr>
          <w:lang w:val="en-GB"/>
        </w:rPr>
        <w:t xml:space="preserve"> rates </w:t>
      </w:r>
      <w:r w:rsidR="00CC3817" w:rsidRPr="00F370C4">
        <w:rPr>
          <w:lang w:val="en-GB"/>
        </w:rPr>
        <w:t>after</w:t>
      </w:r>
      <w:r w:rsidR="00ED722E" w:rsidRPr="00F370C4">
        <w:rPr>
          <w:lang w:val="en-GB"/>
        </w:rPr>
        <w:t xml:space="preserve"> above</w:t>
      </w:r>
      <w:r w:rsidR="00CC3817" w:rsidRPr="00F370C4">
        <w:rPr>
          <w:lang w:val="en-GB"/>
        </w:rPr>
        <w:t>-</w:t>
      </w:r>
      <w:r w:rsidR="00ED722E" w:rsidRPr="00F370C4">
        <w:rPr>
          <w:lang w:val="en-GB"/>
        </w:rPr>
        <w:t>elbow amputations</w:t>
      </w:r>
      <w:r w:rsidR="00C36397" w:rsidRPr="00F370C4">
        <w:rPr>
          <w:lang w:val="en-GB"/>
        </w:rPr>
        <w:fldChar w:fldCharType="begin">
          <w:fldData xml:space="preserve">PEVuZE5vdGU+PENpdGU+PEF1dGhvcj5CaWRkaXNzPC9BdXRob3I+PFllYXI+MjAwNzwvWWVhcj48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</w:fldData>
        </w:fldChar>
      </w:r>
      <w:r w:rsidR="005228CC">
        <w:rPr>
          <w:lang w:val="en-GB"/>
        </w:rPr>
        <w:instrText xml:space="preserve"> ADDIN EN.CITE </w:instrText>
      </w:r>
      <w:r w:rsidR="005228CC">
        <w:rPr>
          <w:lang w:val="en-GB"/>
        </w:rPr>
        <w:fldChar w:fldCharType="begin">
          <w:fldData xml:space="preserve">PEVuZE5vdGU+PENpdGU+PEF1dGhvcj5CaWRkaXNzPC9BdXRob3I+PFllYXI+MjAwNzwvWWVhcj48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</w:fldData>
        </w:fldChar>
      </w:r>
      <w:r w:rsidR="005228CC">
        <w:rPr>
          <w:lang w:val="en-GB"/>
        </w:rPr>
        <w:instrText xml:space="preserve"> ADDIN EN.CITE.DATA </w:instrText>
      </w:r>
      <w:r w:rsidR="005228CC">
        <w:rPr>
          <w:lang w:val="en-GB"/>
        </w:rPr>
      </w:r>
      <w:r w:rsidR="005228CC">
        <w:rPr>
          <w:lang w:val="en-GB"/>
        </w:rPr>
        <w:fldChar w:fldCharType="end"/>
      </w:r>
      <w:r w:rsidR="00C36397" w:rsidRPr="00F370C4">
        <w:rPr>
          <w:lang w:val="en-GB"/>
        </w:rPr>
      </w:r>
      <w:r w:rsidR="00C36397" w:rsidRPr="00F370C4">
        <w:rPr>
          <w:lang w:val="en-GB"/>
        </w:rPr>
        <w:fldChar w:fldCharType="separate"/>
      </w:r>
      <w:r w:rsidR="005228CC" w:rsidRPr="005228CC">
        <w:rPr>
          <w:noProof/>
          <w:vertAlign w:val="superscript"/>
          <w:lang w:val="en-GB"/>
        </w:rPr>
        <w:t>5</w:t>
      </w:r>
      <w:r w:rsidR="00C36397" w:rsidRPr="00F370C4">
        <w:rPr>
          <w:lang w:val="en-GB"/>
        </w:rPr>
        <w:fldChar w:fldCharType="end"/>
      </w:r>
      <w:r w:rsidR="00ED722E" w:rsidRPr="00F370C4">
        <w:rPr>
          <w:lang w:val="en-GB"/>
        </w:rPr>
        <w:t>.</w:t>
      </w:r>
    </w:p>
    <w:p w14:paraId="7AA22EF8" w14:textId="77777777" w:rsidR="00834E75" w:rsidRPr="00F370C4" w:rsidRDefault="00834E75" w:rsidP="00F370C4">
      <w:pPr>
        <w:rPr>
          <w:lang w:val="en-GB"/>
        </w:rPr>
      </w:pPr>
    </w:p>
    <w:p w14:paraId="5422AFC9" w14:textId="03C78A06" w:rsidR="00ED722E" w:rsidRDefault="00ED722E" w:rsidP="00F370C4">
      <w:pPr>
        <w:rPr>
          <w:lang w:val="en-GB"/>
        </w:rPr>
      </w:pPr>
      <w:r w:rsidRPr="00F370C4">
        <w:rPr>
          <w:lang w:val="en-GB"/>
        </w:rPr>
        <w:t xml:space="preserve">To overcome limited and </w:t>
      </w:r>
      <w:r w:rsidR="0035104D" w:rsidRPr="00F370C4">
        <w:rPr>
          <w:lang w:val="en-GB"/>
        </w:rPr>
        <w:t>unintuitive</w:t>
      </w:r>
      <w:r w:rsidRPr="00F370C4">
        <w:rPr>
          <w:lang w:val="en-GB"/>
        </w:rPr>
        <w:t xml:space="preserve"> control for these types of prosthetic fittings</w:t>
      </w:r>
      <w:r w:rsidR="00211080">
        <w:rPr>
          <w:lang w:val="en-GB"/>
        </w:rPr>
        <w:t>,</w:t>
      </w:r>
      <w:r w:rsidRPr="00F370C4">
        <w:rPr>
          <w:lang w:val="en-GB"/>
        </w:rPr>
        <w:t xml:space="preserve"> selective nerve transfers can be </w:t>
      </w:r>
      <w:r w:rsidR="00AD4847" w:rsidRPr="00F370C4">
        <w:rPr>
          <w:lang w:val="en-GB"/>
        </w:rPr>
        <w:t>u</w:t>
      </w:r>
      <w:r w:rsidR="00AD4847">
        <w:rPr>
          <w:lang w:val="en-GB"/>
        </w:rPr>
        <w:t>tilized</w:t>
      </w:r>
      <w:r w:rsidRPr="00F370C4">
        <w:rPr>
          <w:lang w:val="en-GB"/>
        </w:rPr>
        <w:t xml:space="preserve">. This </w:t>
      </w:r>
      <w:r w:rsidR="00F527E0" w:rsidRPr="00F370C4">
        <w:rPr>
          <w:lang w:val="en-GB"/>
        </w:rPr>
        <w:t>approach</w:t>
      </w:r>
      <w:r w:rsidRPr="00F370C4">
        <w:rPr>
          <w:lang w:val="en-GB"/>
        </w:rPr>
        <w:t>, also known as Targeted Musc</w:t>
      </w:r>
      <w:r w:rsidR="00795C81" w:rsidRPr="00F370C4">
        <w:rPr>
          <w:lang w:val="en-GB"/>
        </w:rPr>
        <w:t>l</w:t>
      </w:r>
      <w:r w:rsidRPr="00F370C4">
        <w:rPr>
          <w:lang w:val="en-GB"/>
        </w:rPr>
        <w:t>e Reinnervation</w:t>
      </w:r>
      <w:r w:rsidR="00531707" w:rsidRPr="00F370C4">
        <w:rPr>
          <w:lang w:val="en-GB"/>
        </w:rPr>
        <w:t xml:space="preserve"> (TMR)</w:t>
      </w:r>
      <w:r w:rsidRPr="00F370C4">
        <w:rPr>
          <w:lang w:val="en-GB"/>
        </w:rPr>
        <w:t xml:space="preserve">, </w:t>
      </w:r>
      <w:r w:rsidR="00EA6F51" w:rsidRPr="00F370C4">
        <w:rPr>
          <w:lang w:val="en-GB"/>
        </w:rPr>
        <w:t>consists in</w:t>
      </w:r>
      <w:r w:rsidRPr="00F370C4">
        <w:rPr>
          <w:lang w:val="en-GB"/>
        </w:rPr>
        <w:t xml:space="preserve"> surgically establish</w:t>
      </w:r>
      <w:r w:rsidR="00EA6F51" w:rsidRPr="00F370C4">
        <w:rPr>
          <w:lang w:val="en-GB"/>
        </w:rPr>
        <w:t>ing</w:t>
      </w:r>
      <w:r w:rsidRPr="00F370C4">
        <w:rPr>
          <w:lang w:val="en-GB"/>
        </w:rPr>
        <w:t xml:space="preserve"> </w:t>
      </w:r>
      <w:r w:rsidR="00EA6F51" w:rsidRPr="00F370C4">
        <w:rPr>
          <w:lang w:val="en-GB"/>
        </w:rPr>
        <w:t>myo</w:t>
      </w:r>
      <w:r w:rsidR="00862AC6" w:rsidRPr="00F370C4">
        <w:rPr>
          <w:lang w:val="en-GB"/>
        </w:rPr>
        <w:t>-</w:t>
      </w:r>
      <w:r w:rsidRPr="00F370C4">
        <w:rPr>
          <w:lang w:val="en-GB"/>
        </w:rPr>
        <w:t xml:space="preserve">control signals by re-routing </w:t>
      </w:r>
      <w:r w:rsidR="00795C81" w:rsidRPr="00F370C4">
        <w:rPr>
          <w:lang w:val="en-GB"/>
        </w:rPr>
        <w:t xml:space="preserve">nerves that </w:t>
      </w:r>
      <w:r w:rsidR="00211080">
        <w:rPr>
          <w:lang w:val="en-GB"/>
        </w:rPr>
        <w:t>initi</w:t>
      </w:r>
      <w:r w:rsidR="0035104D" w:rsidRPr="00F370C4">
        <w:rPr>
          <w:lang w:val="en-GB"/>
        </w:rPr>
        <w:t>ally</w:t>
      </w:r>
      <w:r w:rsidR="00795C81" w:rsidRPr="00F370C4">
        <w:rPr>
          <w:lang w:val="en-GB"/>
        </w:rPr>
        <w:t xml:space="preserve"> served the amputated hand and arm</w:t>
      </w:r>
      <w:r w:rsidR="00584F4A" w:rsidRPr="00F370C4">
        <w:rPr>
          <w:lang w:val="en-GB"/>
        </w:rPr>
        <w:t xml:space="preserve"> to different target muscles within the residual limb</w:t>
      </w:r>
      <w:r w:rsidR="00795C81" w:rsidRPr="00F370C4">
        <w:rPr>
          <w:lang w:val="en-GB"/>
        </w:rPr>
        <w:fldChar w:fldCharType="begin">
          <w:fldData xml:space="preserve">PEVuZE5vdGU+PENpdGU+PEF1dGhvcj5LdWlrZW4gVEE8L0F1dGhvcj48WWVhcj4yMDA0PC9ZZWFy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</w:fldData>
        </w:fldChar>
      </w:r>
      <w:r w:rsidR="005228CC">
        <w:rPr>
          <w:lang w:val="en-GB"/>
        </w:rPr>
        <w:instrText xml:space="preserve"> ADDIN EN.CITE </w:instrText>
      </w:r>
      <w:r w:rsidR="005228CC">
        <w:rPr>
          <w:lang w:val="en-GB"/>
        </w:rPr>
        <w:fldChar w:fldCharType="begin">
          <w:fldData xml:space="preserve">PEVuZE5vdGU+PENpdGU+PEF1dGhvcj5LdWlrZW4gVEE8L0F1dGhvcj48WWVhcj4yMDA0PC9ZZWFy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</w:fldData>
        </w:fldChar>
      </w:r>
      <w:r w:rsidR="005228CC">
        <w:rPr>
          <w:lang w:val="en-GB"/>
        </w:rPr>
        <w:instrText xml:space="preserve"> ADDIN EN.CITE.DATA </w:instrText>
      </w:r>
      <w:r w:rsidR="005228CC">
        <w:rPr>
          <w:lang w:val="en-GB"/>
        </w:rPr>
      </w:r>
      <w:r w:rsidR="005228CC">
        <w:rPr>
          <w:lang w:val="en-GB"/>
        </w:rPr>
        <w:fldChar w:fldCharType="end"/>
      </w:r>
      <w:r w:rsidR="00795C81" w:rsidRPr="00F370C4">
        <w:rPr>
          <w:lang w:val="en-GB"/>
        </w:rPr>
      </w:r>
      <w:r w:rsidR="00795C81" w:rsidRPr="00F370C4">
        <w:rPr>
          <w:lang w:val="en-GB"/>
        </w:rPr>
        <w:fldChar w:fldCharType="separate"/>
      </w:r>
      <w:r w:rsidR="005228CC" w:rsidRPr="005228CC">
        <w:rPr>
          <w:noProof/>
          <w:vertAlign w:val="superscript"/>
          <w:lang w:val="en-GB"/>
        </w:rPr>
        <w:t>6,7</w:t>
      </w:r>
      <w:r w:rsidR="00795C81" w:rsidRPr="00F370C4">
        <w:rPr>
          <w:lang w:val="en-GB"/>
        </w:rPr>
        <w:fldChar w:fldCharType="end"/>
      </w:r>
      <w:r w:rsidR="00795C81" w:rsidRPr="00F370C4">
        <w:rPr>
          <w:lang w:val="en-GB"/>
        </w:rPr>
        <w:t>.</w:t>
      </w:r>
      <w:r w:rsidR="00646109" w:rsidRPr="00F370C4">
        <w:rPr>
          <w:lang w:val="en-GB"/>
        </w:rPr>
        <w:t xml:space="preserve"> </w:t>
      </w:r>
      <w:r w:rsidR="00C51523" w:rsidRPr="00F370C4">
        <w:rPr>
          <w:lang w:val="en-GB"/>
        </w:rPr>
        <w:t>After successful re</w:t>
      </w:r>
      <w:r w:rsidR="0035104D" w:rsidRPr="00F370C4">
        <w:rPr>
          <w:lang w:val="en-GB"/>
        </w:rPr>
        <w:t>innervation</w:t>
      </w:r>
      <w:r w:rsidR="00584F4A" w:rsidRPr="00F370C4">
        <w:rPr>
          <w:lang w:val="en-GB"/>
        </w:rPr>
        <w:t>,</w:t>
      </w:r>
      <w:r w:rsidR="00C51523" w:rsidRPr="00F370C4">
        <w:rPr>
          <w:lang w:val="en-GB"/>
        </w:rPr>
        <w:t xml:space="preserve"> </w:t>
      </w:r>
      <w:r w:rsidR="00CC3817" w:rsidRPr="00F370C4">
        <w:rPr>
          <w:lang w:val="en-GB"/>
        </w:rPr>
        <w:t xml:space="preserve">more selective activation of </w:t>
      </w:r>
      <w:r w:rsidR="00EA6F51" w:rsidRPr="00F370C4">
        <w:rPr>
          <w:lang w:val="en-GB"/>
        </w:rPr>
        <w:t>the reinnervated</w:t>
      </w:r>
      <w:r w:rsidR="00CC3817" w:rsidRPr="00F370C4">
        <w:rPr>
          <w:lang w:val="en-GB"/>
        </w:rPr>
        <w:t xml:space="preserve"> muscle </w:t>
      </w:r>
      <w:r w:rsidR="004466FE">
        <w:rPr>
          <w:lang w:val="en-GB"/>
        </w:rPr>
        <w:t>units</w:t>
      </w:r>
      <w:r w:rsidR="004466FE" w:rsidRPr="00F370C4">
        <w:rPr>
          <w:lang w:val="en-GB"/>
        </w:rPr>
        <w:t xml:space="preserve"> </w:t>
      </w:r>
      <w:r w:rsidR="00CC3817" w:rsidRPr="00F370C4">
        <w:rPr>
          <w:lang w:val="en-GB"/>
        </w:rPr>
        <w:t>becomes possible</w:t>
      </w:r>
      <w:r w:rsidR="00AE4CEE" w:rsidRPr="00F370C4">
        <w:rPr>
          <w:lang w:val="en-GB"/>
        </w:rPr>
        <w:fldChar w:fldCharType="begin"/>
      </w:r>
      <w:r w:rsidR="005228CC">
        <w:rPr>
          <w:lang w:val="en-GB"/>
        </w:rPr>
        <w:instrText xml:space="preserve"> ADDIN EN.CITE &lt;EndNote&gt;&lt;Cite&gt;&lt;Author&gt;Cheesborough&lt;/Author&gt;&lt;Year&gt;2015&lt;/Year&gt;&lt;RecNum&gt;291&lt;/RecNum&gt;&lt;DisplayText&gt;&lt;style face="superscript"&gt;8&lt;/style&gt;&lt;/DisplayText&gt;&lt;record&gt;&lt;rec-number&gt;291&lt;/rec-number&gt;&lt;foreign-keys&gt;&lt;key app="EN" db-id="d22fxvdvvx5w5iez0v1va0sq2sp0ps5eazf0" timestamp="1464602307"&gt;291&lt;/key&gt;&lt;/foreign-keys&gt;&lt;ref-type name="Journal Article"&gt;17&lt;/ref-type&gt;&lt;contributors&gt;&lt;authors&gt;&lt;author&gt;Cheesborough, J. E.&lt;/author&gt;&lt;author&gt;Smith, L. H.&lt;/author&gt;&lt;author&gt;Kuiken, T. A.&lt;/author&gt;&lt;author&gt;Dumanian, G. A.&lt;/author&gt;&lt;/authors&gt;&lt;/contributors&gt;&lt;auth-address&gt;Division of Plastic and Reconstructive Surgery, Northwestern University, Chicago, Illinois.&amp;#xD;Center for Bionic Medicine, Rehabilitation Institute of Chicago, Chicago, Illinois ; Department of Biomedical Engineering, Northwestern University, Chicago, Illinois.&amp;#xD;Center for Bionic Medicine, Rehabilitation Institute of Chicago, Chicago, Illinois ; Department of Biomedical Engineering, Northwestern University, Chicago, Illinois ; Department of Physical Medicine and Rehabilitation, Northwestern University, Chicago, Illinois.&lt;/auth-address&gt;&lt;titles&gt;&lt;title&gt;Targeted muscle reinnervation and advanced prosthetic arms&lt;/title&gt;&lt;secondary-title&gt;Semin Plast Surg&lt;/secondary-title&gt;&lt;alt-title&gt;Seminars in plastic surgery&lt;/alt-title&gt;&lt;/titles&gt;&lt;alt-periodical&gt;&lt;full-title&gt;Seminars in Plastic Surgery&lt;/full-title&gt;&lt;/alt-periodical&gt;&lt;pages&gt;62-72&lt;/pages&gt;&lt;volume&gt;29&lt;/volume&gt;&lt;number&gt;1&lt;/number&gt;&lt;edition&gt;2015/02/17&lt;/edition&gt;&lt;keywords&gt;&lt;keyword&gt;amputation&lt;/keyword&gt;&lt;keyword&gt;prosthetic limb&lt;/keyword&gt;&lt;keyword&gt;shoulder disarticulation&lt;/keyword&gt;&lt;keyword&gt;targeted muscle reinnervation&lt;/keyword&gt;&lt;keyword&gt;transhumeral amputation&lt;/keyword&gt;&lt;/keywords&gt;&lt;dates&gt;&lt;year&gt;2015&lt;/year&gt;&lt;pub-dates&gt;&lt;date&gt;Feb&lt;/date&gt;&lt;/pub-dates&gt;&lt;/dates&gt;&lt;isbn&gt;1535-2188 (Print)&amp;#xD;1535-2188&lt;/isbn&gt;&lt;accession-num&gt;25685105&lt;/accession-num&gt;&lt;urls&gt;&lt;/urls&gt;&lt;custom2&gt;PMC4317279&lt;/custom2&gt;&lt;electronic-resource-num&gt;10.1055/s-0035-1544166&lt;/electronic-resource-num&gt;&lt;remote-database-provider&gt;NLM&lt;/remote-database-provider&gt;&lt;language&gt;eng&lt;/language&gt;&lt;/record&gt;&lt;/Cite&gt;&lt;/EndNote&gt;</w:instrText>
      </w:r>
      <w:r w:rsidR="00AE4CEE" w:rsidRPr="00F370C4">
        <w:rPr>
          <w:lang w:val="en-GB"/>
        </w:rPr>
        <w:fldChar w:fldCharType="separate"/>
      </w:r>
      <w:r w:rsidR="005228CC" w:rsidRPr="005228CC">
        <w:rPr>
          <w:noProof/>
          <w:vertAlign w:val="superscript"/>
          <w:lang w:val="en-GB"/>
        </w:rPr>
        <w:t>8</w:t>
      </w:r>
      <w:r w:rsidR="00AE4CEE" w:rsidRPr="00F370C4">
        <w:rPr>
          <w:lang w:val="en-GB"/>
        </w:rPr>
        <w:fldChar w:fldCharType="end"/>
      </w:r>
      <w:r w:rsidR="00C51523" w:rsidRPr="00F370C4">
        <w:rPr>
          <w:lang w:val="en-GB"/>
        </w:rPr>
        <w:t xml:space="preserve">. </w:t>
      </w:r>
      <w:r w:rsidR="00584F4A" w:rsidRPr="00F370C4">
        <w:rPr>
          <w:lang w:val="en-GB"/>
        </w:rPr>
        <w:t xml:space="preserve">The resulting </w:t>
      </w:r>
      <w:r w:rsidR="00CF0AB7" w:rsidRPr="00F370C4">
        <w:rPr>
          <w:lang w:val="en-GB"/>
        </w:rPr>
        <w:t>electromyographic</w:t>
      </w:r>
      <w:r w:rsidR="007D2D9D" w:rsidRPr="00F370C4">
        <w:rPr>
          <w:lang w:val="en-GB"/>
        </w:rPr>
        <w:t xml:space="preserve"> (</w:t>
      </w:r>
      <w:r w:rsidR="00C51523" w:rsidRPr="00F370C4">
        <w:rPr>
          <w:lang w:val="en-GB"/>
        </w:rPr>
        <w:t>EMG</w:t>
      </w:r>
      <w:r w:rsidR="007D2D9D" w:rsidRPr="00F370C4">
        <w:rPr>
          <w:lang w:val="en-GB"/>
        </w:rPr>
        <w:t>)</w:t>
      </w:r>
      <w:r w:rsidR="00C51523" w:rsidRPr="00F370C4">
        <w:rPr>
          <w:lang w:val="en-GB"/>
        </w:rPr>
        <w:t xml:space="preserve"> activity can then be used for prosthetic control and </w:t>
      </w:r>
      <w:r w:rsidR="004466FE">
        <w:rPr>
          <w:lang w:val="en-GB"/>
        </w:rPr>
        <w:t>can</w:t>
      </w:r>
      <w:r w:rsidR="004466FE" w:rsidRPr="00F370C4">
        <w:rPr>
          <w:lang w:val="en-GB"/>
        </w:rPr>
        <w:t xml:space="preserve"> </w:t>
      </w:r>
      <w:r w:rsidR="00584F4A" w:rsidRPr="00F370C4">
        <w:rPr>
          <w:lang w:val="en-GB"/>
        </w:rPr>
        <w:t xml:space="preserve">yield </w:t>
      </w:r>
      <w:r w:rsidR="00CC3817" w:rsidRPr="00F370C4">
        <w:rPr>
          <w:lang w:val="en-GB"/>
        </w:rPr>
        <w:t>up to six</w:t>
      </w:r>
      <w:r w:rsidR="00C51523" w:rsidRPr="00F370C4">
        <w:rPr>
          <w:lang w:val="en-GB"/>
        </w:rPr>
        <w:t xml:space="preserve"> control signals</w:t>
      </w:r>
      <w:r w:rsidR="00CC3817" w:rsidRPr="00F370C4">
        <w:rPr>
          <w:lang w:val="en-GB"/>
        </w:rPr>
        <w:t>.</w:t>
      </w:r>
    </w:p>
    <w:p w14:paraId="07C83DE2" w14:textId="77777777" w:rsidR="00211080" w:rsidRPr="00F370C4" w:rsidRDefault="00211080" w:rsidP="00F370C4">
      <w:pPr>
        <w:rPr>
          <w:lang w:val="en-GB"/>
        </w:rPr>
      </w:pPr>
    </w:p>
    <w:p w14:paraId="4FC76143" w14:textId="1906B8A9" w:rsidR="00F565D5" w:rsidRDefault="0073122D" w:rsidP="00F370C4">
      <w:pPr>
        <w:rPr>
          <w:lang w:val="en-GB"/>
        </w:rPr>
      </w:pPr>
      <w:r w:rsidRPr="00F370C4">
        <w:rPr>
          <w:lang w:val="en-GB"/>
        </w:rPr>
        <w:t xml:space="preserve">While there is a broad agreement that TMR can </w:t>
      </w:r>
      <w:r w:rsidR="005A5594" w:rsidRPr="00F370C4">
        <w:rPr>
          <w:lang w:val="en-GB"/>
        </w:rPr>
        <w:t>significantly</w:t>
      </w:r>
      <w:r w:rsidRPr="00F370C4">
        <w:rPr>
          <w:lang w:val="en-GB"/>
        </w:rPr>
        <w:t xml:space="preserve"> improve prosthetic function</w:t>
      </w:r>
      <w:r w:rsidR="00E749A2" w:rsidRPr="00F370C4">
        <w:rPr>
          <w:lang w:val="en-GB"/>
        </w:rPr>
        <w:fldChar w:fldCharType="begin"/>
      </w:r>
      <w:r w:rsidR="005228CC">
        <w:rPr>
          <w:lang w:val="en-GB"/>
        </w:rPr>
        <w:instrText xml:space="preserve"> ADDIN EN.CITE &lt;EndNote&gt;&lt;Cite&gt;&lt;Author&gt;Salminger&lt;/Author&gt;&lt;Year&gt;2019&lt;/Year&gt;&lt;RecNum&gt;715&lt;/RecNum&gt;&lt;DisplayText&gt;&lt;style face="superscript"&gt;9&lt;/style&gt;&lt;/DisplayText&gt;&lt;record&gt;&lt;rec-number&gt;715&lt;/rec-number&gt;&lt;foreign-keys&gt;&lt;key app="EN" db-id="d22fxvdvvx5w5iez0v1va0sq2sp0ps5eazf0" timestamp="1566234045"&gt;715&lt;/key&gt;&lt;/foreign-keys&gt;&lt;ref-type name="Journal Article"&gt;17&lt;/ref-type&gt;&lt;contributors&gt;&lt;authors&gt;&lt;author&gt;Salminger, S.&lt;/author&gt;&lt;author&gt;Sturma, A.&lt;/author&gt;&lt;author&gt;Roche, A. D.&lt;/author&gt;&lt;author&gt;Mayer, J. A.&lt;/author&gt;&lt;author&gt;Gstoettner, C.&lt;/author&gt;&lt;author&gt;Aszmann, O. C.&lt;/author&gt;&lt;/authors&gt;&lt;/contributors&gt;&lt;auth-address&gt;Division of Plastic and Reconstructive Surgery, Department of Surgery, Medical University of Vienna, Austria.&amp;#xD;Christian Doppler Laboratory for Restoration of Extremity Function, Division of Plastic and Reconstructive Surgery, Department of Surgery, Medical University of Vienna, Austria.&amp;#xD;Department of Physical Medicine and Rehabilitation, Medical University of Vienna, Austria.&amp;#xD;Department of Plastic Surgery, Southmead Hospital, North Bristol NHS Trust, United Kingdom.&lt;/auth-address&gt;&lt;titles&gt;&lt;title&gt;Outcomes, challenges and pitfalls after targeted muscle reinnervation in high level amputees. Is it worth the effort?&lt;/title&gt;&lt;secondary-title&gt;Plast Reconstr Surg&lt;/secondary-title&gt;&lt;alt-title&gt;Plastic and reconstructive surgery&lt;/alt-title&gt;&lt;/titles&gt;&lt;periodical&gt;&lt;full-title&gt;Plast Reconstr Surg&lt;/full-title&gt;&lt;/periodical&gt;&lt;alt-periodical&gt;&lt;full-title&gt;Plastic and Reconstructive Surgery&lt;/full-title&gt;&lt;/alt-periodical&gt;&lt;edition&gt;2019/08/30&lt;/edition&gt;&lt;dates&gt;&lt;year&gt;2019&lt;/year&gt;&lt;pub-dates&gt;&lt;date&gt;Aug 27&lt;/date&gt;&lt;/pub-dates&gt;&lt;/dates&gt;&lt;isbn&gt;1529-4242 (Electronic)&amp;#xD;0032-1052 (Linking)&lt;/isbn&gt;&lt;accession-num&gt;31464981&lt;/accession-num&gt;&lt;urls&gt;&lt;related-urls&gt;&lt;url&gt;https://www.ncbi.nlm.nih.gov/pubmed/31464981&lt;/url&gt;&lt;/related-urls&gt;&lt;pdf-urls&gt;&lt;url&gt;file://C:\CD Labor\Recherchen\Endnote-PDFs\Salminger_2019_OutcomesTMR_accepted.pdf&lt;/url&gt;&lt;/pdf-urls&gt;&lt;/urls&gt;&lt;electronic-resource-num&gt;10.1097/PRS.0000000000006277&lt;/electronic-resource-num&gt;&lt;/record&gt;&lt;/Cite&gt;&lt;/EndNote&gt;</w:instrText>
      </w:r>
      <w:r w:rsidR="00E749A2" w:rsidRPr="00F370C4">
        <w:rPr>
          <w:lang w:val="en-GB"/>
        </w:rPr>
        <w:fldChar w:fldCharType="separate"/>
      </w:r>
      <w:r w:rsidR="005228CC" w:rsidRPr="005228CC">
        <w:rPr>
          <w:noProof/>
          <w:vertAlign w:val="superscript"/>
          <w:lang w:val="en-GB"/>
        </w:rPr>
        <w:t>9</w:t>
      </w:r>
      <w:r w:rsidR="00E749A2" w:rsidRPr="00F370C4">
        <w:rPr>
          <w:lang w:val="en-GB"/>
        </w:rPr>
        <w:fldChar w:fldCharType="end"/>
      </w:r>
      <w:r w:rsidRPr="00F370C4">
        <w:rPr>
          <w:lang w:val="en-GB"/>
        </w:rPr>
        <w:t xml:space="preserve">, </w:t>
      </w:r>
      <w:r w:rsidR="00953255" w:rsidRPr="00F370C4">
        <w:rPr>
          <w:lang w:val="en-GB"/>
        </w:rPr>
        <w:t xml:space="preserve">selective </w:t>
      </w:r>
      <w:r w:rsidR="00862AC6" w:rsidRPr="00F370C4">
        <w:rPr>
          <w:lang w:val="en-GB"/>
        </w:rPr>
        <w:t>activation</w:t>
      </w:r>
      <w:r w:rsidR="00953255" w:rsidRPr="00F370C4">
        <w:rPr>
          <w:lang w:val="en-GB"/>
        </w:rPr>
        <w:t xml:space="preserve"> and appropriate control of </w:t>
      </w:r>
      <w:r w:rsidRPr="00F370C4">
        <w:rPr>
          <w:lang w:val="en-GB"/>
        </w:rPr>
        <w:t xml:space="preserve">multiple muscles </w:t>
      </w:r>
      <w:r w:rsidR="00953255" w:rsidRPr="00F370C4">
        <w:rPr>
          <w:lang w:val="en-GB"/>
        </w:rPr>
        <w:t xml:space="preserve">in the stump pose </w:t>
      </w:r>
      <w:r w:rsidR="002D70FE" w:rsidRPr="00F370C4">
        <w:rPr>
          <w:lang w:val="en-GB"/>
        </w:rPr>
        <w:t>a challenge to patients</w:t>
      </w:r>
      <w:r w:rsidR="00953255" w:rsidRPr="00F370C4">
        <w:rPr>
          <w:lang w:val="en-GB"/>
        </w:rPr>
        <w:t>, especially in the early post-operative period</w:t>
      </w:r>
      <w:r w:rsidRPr="00F370C4">
        <w:rPr>
          <w:lang w:val="en-GB"/>
        </w:rPr>
        <w:t xml:space="preserve">. </w:t>
      </w:r>
      <w:r w:rsidR="0094484C" w:rsidRPr="00F370C4">
        <w:rPr>
          <w:lang w:val="en-GB"/>
        </w:rPr>
        <w:t xml:space="preserve">This enhanced complexity of prosthetic control paired with the reduced </w:t>
      </w:r>
      <w:r w:rsidR="00CF0AB7" w:rsidRPr="00F370C4">
        <w:rPr>
          <w:lang w:val="en-GB"/>
        </w:rPr>
        <w:t>multisensory</w:t>
      </w:r>
      <w:r w:rsidR="002D70FE" w:rsidRPr="00F370C4">
        <w:rPr>
          <w:lang w:val="en-GB"/>
        </w:rPr>
        <w:t xml:space="preserve"> </w:t>
      </w:r>
      <w:r w:rsidR="0094484C" w:rsidRPr="00F370C4">
        <w:rPr>
          <w:lang w:val="en-GB"/>
        </w:rPr>
        <w:t xml:space="preserve">feedback </w:t>
      </w:r>
      <w:r w:rsidR="004466FE">
        <w:rPr>
          <w:lang w:val="en-GB"/>
        </w:rPr>
        <w:t>following</w:t>
      </w:r>
      <w:r w:rsidR="0094484C" w:rsidRPr="00F370C4">
        <w:rPr>
          <w:lang w:val="en-GB"/>
        </w:rPr>
        <w:t xml:space="preserve"> amputation </w:t>
      </w:r>
      <w:r w:rsidR="002D70FE" w:rsidRPr="00F370C4">
        <w:rPr>
          <w:lang w:val="en-GB"/>
        </w:rPr>
        <w:t xml:space="preserve">requires </w:t>
      </w:r>
      <w:r w:rsidR="008865F3" w:rsidRPr="00F370C4">
        <w:rPr>
          <w:lang w:val="en-GB"/>
        </w:rPr>
        <w:t>a s</w:t>
      </w:r>
      <w:r w:rsidR="002578F4" w:rsidRPr="00F370C4">
        <w:rPr>
          <w:lang w:val="en-GB"/>
        </w:rPr>
        <w:t>pecific</w:t>
      </w:r>
      <w:r w:rsidR="008865F3" w:rsidRPr="00F370C4">
        <w:rPr>
          <w:lang w:val="en-GB"/>
        </w:rPr>
        <w:t xml:space="preserve"> </w:t>
      </w:r>
      <w:r w:rsidR="0035104D" w:rsidRPr="00F370C4">
        <w:rPr>
          <w:lang w:val="en-GB"/>
        </w:rPr>
        <w:t>rehabilitation</w:t>
      </w:r>
      <w:r w:rsidR="008865F3" w:rsidRPr="00F370C4">
        <w:rPr>
          <w:lang w:val="en-GB"/>
        </w:rPr>
        <w:t xml:space="preserve"> to</w:t>
      </w:r>
      <w:r w:rsidR="005228CC">
        <w:rPr>
          <w:lang w:val="en-GB"/>
        </w:rPr>
        <w:t xml:space="preserve"> fully</w:t>
      </w:r>
      <w:r w:rsidR="008865F3" w:rsidRPr="00F370C4">
        <w:rPr>
          <w:lang w:val="en-GB"/>
        </w:rPr>
        <w:t xml:space="preserve"> </w:t>
      </w:r>
      <w:r w:rsidR="00F565D5">
        <w:rPr>
          <w:lang w:val="en-GB"/>
        </w:rPr>
        <w:t>benefit from the surgical procedure</w:t>
      </w:r>
      <w:r w:rsidR="008865F3" w:rsidRPr="00F370C4">
        <w:rPr>
          <w:lang w:val="en-GB"/>
        </w:rPr>
        <w:t>.</w:t>
      </w:r>
      <w:r w:rsidR="0017588B" w:rsidRPr="00F370C4">
        <w:rPr>
          <w:lang w:val="en-GB"/>
        </w:rPr>
        <w:t xml:space="preserve"> </w:t>
      </w:r>
      <w:r w:rsidR="00087BDD" w:rsidRPr="00F370C4">
        <w:rPr>
          <w:lang w:val="en-GB"/>
        </w:rPr>
        <w:t xml:space="preserve">Here, </w:t>
      </w:r>
      <w:r w:rsidR="0017588B" w:rsidRPr="00F370C4">
        <w:rPr>
          <w:lang w:val="en-GB"/>
        </w:rPr>
        <w:t xml:space="preserve">a step-by-step guideline for the therapy interventions </w:t>
      </w:r>
      <w:r w:rsidR="00F565D5">
        <w:rPr>
          <w:lang w:val="en-GB"/>
        </w:rPr>
        <w:t xml:space="preserve">is provided </w:t>
      </w:r>
      <w:r w:rsidR="0017588B" w:rsidRPr="00F370C4">
        <w:rPr>
          <w:lang w:val="en-GB"/>
        </w:rPr>
        <w:t>based on recent recommendations</w:t>
      </w:r>
      <w:r w:rsidR="0017588B" w:rsidRPr="00F370C4">
        <w:rPr>
          <w:lang w:val="en-GB"/>
        </w:rPr>
        <w:fldChar w:fldCharType="begin">
          <w:fldData xml:space="preserve">PEVuZE5vdGU+PENpdGU+PEF1dGhvcj5TdHVybWE8L0F1dGhvcj48WWVhcj4yMDIwPC9ZZWFyPjxS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</w:fldData>
        </w:fldChar>
      </w:r>
      <w:r w:rsidR="005228CC">
        <w:rPr>
          <w:lang w:val="en-GB"/>
        </w:rPr>
        <w:instrText xml:space="preserve"> ADDIN EN.CITE </w:instrText>
      </w:r>
      <w:r w:rsidR="005228CC">
        <w:rPr>
          <w:lang w:val="en-GB"/>
        </w:rPr>
        <w:fldChar w:fldCharType="begin">
          <w:fldData xml:space="preserve">PEVuZE5vdGU+PENpdGU+PEF1dGhvcj5TdHVybWE8L0F1dGhvcj48WWVhcj4yMDIwPC9ZZWFyPjxS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</w:fldData>
        </w:fldChar>
      </w:r>
      <w:r w:rsidR="005228CC">
        <w:rPr>
          <w:lang w:val="en-GB"/>
        </w:rPr>
        <w:instrText xml:space="preserve"> ADDIN EN.CITE.DATA </w:instrText>
      </w:r>
      <w:r w:rsidR="005228CC">
        <w:rPr>
          <w:lang w:val="en-GB"/>
        </w:rPr>
      </w:r>
      <w:r w:rsidR="005228CC">
        <w:rPr>
          <w:lang w:val="en-GB"/>
        </w:rPr>
        <w:fldChar w:fldCharType="end"/>
      </w:r>
      <w:r w:rsidR="0017588B" w:rsidRPr="00F370C4">
        <w:rPr>
          <w:lang w:val="en-GB"/>
        </w:rPr>
      </w:r>
      <w:r w:rsidR="0017588B" w:rsidRPr="00F370C4">
        <w:rPr>
          <w:lang w:val="en-GB"/>
        </w:rPr>
        <w:fldChar w:fldCharType="separate"/>
      </w:r>
      <w:r w:rsidR="005228CC" w:rsidRPr="005228CC">
        <w:rPr>
          <w:noProof/>
          <w:vertAlign w:val="superscript"/>
          <w:lang w:val="en-GB"/>
        </w:rPr>
        <w:t>10</w:t>
      </w:r>
      <w:r w:rsidR="0017588B" w:rsidRPr="00F370C4">
        <w:rPr>
          <w:lang w:val="en-GB"/>
        </w:rPr>
        <w:fldChar w:fldCharType="end"/>
      </w:r>
      <w:r w:rsidR="0017588B" w:rsidRPr="00F370C4">
        <w:rPr>
          <w:lang w:val="en-GB"/>
        </w:rPr>
        <w:t>.</w:t>
      </w:r>
      <w:r w:rsidR="00736A72" w:rsidRPr="00F370C4">
        <w:rPr>
          <w:lang w:val="en-GB"/>
        </w:rPr>
        <w:t xml:space="preserve"> An overview of the interventions</w:t>
      </w:r>
      <w:r w:rsidR="00853261">
        <w:rPr>
          <w:lang w:val="en-GB"/>
        </w:rPr>
        <w:t xml:space="preserve"> and the estimated time they take in an ideal setting</w:t>
      </w:r>
      <w:r w:rsidR="00736A72" w:rsidRPr="00F370C4">
        <w:rPr>
          <w:lang w:val="en-GB"/>
        </w:rPr>
        <w:t xml:space="preserve"> can be found in </w:t>
      </w:r>
      <w:r w:rsidR="00736A72" w:rsidRPr="00F565D5">
        <w:rPr>
          <w:b/>
          <w:bCs/>
          <w:lang w:val="en-GB"/>
        </w:rPr>
        <w:t>Figure 1</w:t>
      </w:r>
      <w:r w:rsidR="00736A72" w:rsidRPr="00F370C4">
        <w:rPr>
          <w:lang w:val="en-GB"/>
        </w:rPr>
        <w:t>.</w:t>
      </w:r>
    </w:p>
    <w:p w14:paraId="07744F58" w14:textId="77777777" w:rsidR="00F565D5" w:rsidRDefault="00F565D5" w:rsidP="00F370C4">
      <w:pPr>
        <w:rPr>
          <w:lang w:val="en-GB"/>
        </w:rPr>
      </w:pPr>
    </w:p>
    <w:p w14:paraId="0BE6C8BF" w14:textId="74F21DF6" w:rsidR="00C51523" w:rsidRPr="00F370C4" w:rsidRDefault="009D011F" w:rsidP="00F370C4">
      <w:pPr>
        <w:rPr>
          <w:lang w:val="en-GB"/>
        </w:rPr>
      </w:pPr>
      <w:r w:rsidRPr="00F370C4">
        <w:rPr>
          <w:lang w:val="en-GB"/>
        </w:rPr>
        <w:t xml:space="preserve">[Place </w:t>
      </w:r>
      <w:r w:rsidRPr="00465E56">
        <w:rPr>
          <w:b/>
          <w:bCs/>
          <w:lang w:val="en-GB"/>
        </w:rPr>
        <w:t>Figure 1</w:t>
      </w:r>
      <w:r w:rsidRPr="00F370C4">
        <w:rPr>
          <w:lang w:val="en-GB"/>
        </w:rPr>
        <w:t xml:space="preserve"> here]</w:t>
      </w:r>
    </w:p>
    <w:p w14:paraId="3B6F3F3E" w14:textId="77777777" w:rsidR="00D45206" w:rsidRPr="00F370C4" w:rsidRDefault="00D45206" w:rsidP="00F370C4">
      <w:pPr>
        <w:rPr>
          <w:lang w:val="en-GB"/>
        </w:rPr>
      </w:pPr>
    </w:p>
    <w:p w14:paraId="32A92E82" w14:textId="6BE878AD" w:rsidR="006E4797" w:rsidRPr="00F370C4" w:rsidRDefault="00551D82" w:rsidP="00F370C4">
      <w:pPr>
        <w:rPr>
          <w:lang w:val="en-GB"/>
        </w:rPr>
      </w:pPr>
      <w:r w:rsidRPr="00F370C4">
        <w:rPr>
          <w:b/>
          <w:lang w:val="en-GB"/>
        </w:rPr>
        <w:t>PROTOCOL:</w:t>
      </w:r>
    </w:p>
    <w:p w14:paraId="4CFF53A6" w14:textId="5513DA5F" w:rsidR="003E3805" w:rsidRPr="00F370C4" w:rsidRDefault="0024539E" w:rsidP="00F370C4">
      <w:pPr>
        <w:rPr>
          <w:lang w:val="en-GB"/>
        </w:rPr>
      </w:pPr>
      <w:r w:rsidRPr="00F370C4">
        <w:rPr>
          <w:lang w:val="en-GB"/>
        </w:rPr>
        <w:t>The protocol was developed within a European Delphi study</w:t>
      </w:r>
      <w:r w:rsidRPr="00F370C4">
        <w:rPr>
          <w:lang w:val="en-GB"/>
        </w:rPr>
        <w:fldChar w:fldCharType="begin">
          <w:fldData xml:space="preserve">PEVuZE5vdGU+PENpdGU+PEF1dGhvcj5TdHVybWE8L0F1dGhvcj48WWVhcj4yMDIwPC9ZZWFyPjxS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</w:fldData>
        </w:fldChar>
      </w:r>
      <w:r w:rsidR="005228CC">
        <w:rPr>
          <w:lang w:val="en-GB"/>
        </w:rPr>
        <w:instrText xml:space="preserve"> ADDIN EN.CITE </w:instrText>
      </w:r>
      <w:r w:rsidR="005228CC">
        <w:rPr>
          <w:lang w:val="en-GB"/>
        </w:rPr>
        <w:fldChar w:fldCharType="begin">
          <w:fldData xml:space="preserve">PEVuZE5vdGU+PENpdGU+PEF1dGhvcj5TdHVybWE8L0F1dGhvcj48WWVhcj4yMDIwPC9ZZWFyPjxS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</w:fldData>
        </w:fldChar>
      </w:r>
      <w:r w:rsidR="005228CC">
        <w:rPr>
          <w:lang w:val="en-GB"/>
        </w:rPr>
        <w:instrText xml:space="preserve"> ADDIN EN.CITE.DATA </w:instrText>
      </w:r>
      <w:r w:rsidR="005228CC">
        <w:rPr>
          <w:lang w:val="en-GB"/>
        </w:rPr>
      </w:r>
      <w:r w:rsidR="005228CC">
        <w:rPr>
          <w:lang w:val="en-GB"/>
        </w:rPr>
        <w:fldChar w:fldCharType="end"/>
      </w:r>
      <w:r w:rsidRPr="00F370C4">
        <w:rPr>
          <w:lang w:val="en-GB"/>
        </w:rPr>
      </w:r>
      <w:r w:rsidRPr="00F370C4">
        <w:rPr>
          <w:lang w:val="en-GB"/>
        </w:rPr>
        <w:fldChar w:fldCharType="separate"/>
      </w:r>
      <w:r w:rsidR="005228CC" w:rsidRPr="005228CC">
        <w:rPr>
          <w:noProof/>
          <w:vertAlign w:val="superscript"/>
          <w:lang w:val="en-GB"/>
        </w:rPr>
        <w:t>10</w:t>
      </w:r>
      <w:r w:rsidRPr="00F370C4">
        <w:rPr>
          <w:lang w:val="en-GB"/>
        </w:rPr>
        <w:fldChar w:fldCharType="end"/>
      </w:r>
      <w:r w:rsidRPr="00F370C4">
        <w:rPr>
          <w:lang w:val="en-GB"/>
        </w:rPr>
        <w:t xml:space="preserve">. </w:t>
      </w:r>
      <w:r w:rsidR="007442F4" w:rsidRPr="00F370C4">
        <w:rPr>
          <w:lang w:val="en-GB"/>
        </w:rPr>
        <w:t xml:space="preserve">The </w:t>
      </w:r>
      <w:r w:rsidR="00B3358B" w:rsidRPr="00F370C4">
        <w:rPr>
          <w:lang w:val="en-GB"/>
        </w:rPr>
        <w:t>assessment</w:t>
      </w:r>
      <w:r w:rsidR="00614535" w:rsidRPr="00F370C4">
        <w:rPr>
          <w:lang w:val="en-GB"/>
        </w:rPr>
        <w:t xml:space="preserve"> of its </w:t>
      </w:r>
      <w:r w:rsidR="007442F4" w:rsidRPr="00F370C4">
        <w:rPr>
          <w:lang w:val="en-GB"/>
        </w:rPr>
        <w:t>a</w:t>
      </w:r>
      <w:r w:rsidRPr="00F370C4">
        <w:rPr>
          <w:lang w:val="en-GB"/>
        </w:rPr>
        <w:t>pplication on patients was approved by the local research ethics committee</w:t>
      </w:r>
      <w:r w:rsidR="00703B03" w:rsidRPr="00F370C4">
        <w:rPr>
          <w:lang w:val="en-GB"/>
        </w:rPr>
        <w:t xml:space="preserve"> of the Medical University of Vienna</w:t>
      </w:r>
      <w:r w:rsidRPr="00F370C4">
        <w:rPr>
          <w:lang w:val="en-GB"/>
        </w:rPr>
        <w:t xml:space="preserve"> and carried out </w:t>
      </w:r>
      <w:r w:rsidR="0055070A">
        <w:t>according</w:t>
      </w:r>
      <w:r w:rsidR="00AD4847">
        <w:t xml:space="preserve"> to</w:t>
      </w:r>
      <w:r w:rsidRPr="00F370C4">
        <w:rPr>
          <w:lang w:val="en-GB"/>
        </w:rPr>
        <w:t xml:space="preserve"> the Declaration of Helsinki.</w:t>
      </w:r>
      <w:r w:rsidR="00B31A06">
        <w:rPr>
          <w:lang w:val="en-GB"/>
        </w:rPr>
        <w:t xml:space="preserve"> </w:t>
      </w:r>
      <w:r w:rsidR="003E3805" w:rsidRPr="00F370C4">
        <w:rPr>
          <w:lang w:val="en-GB"/>
        </w:rPr>
        <w:t>If not mentioned otherwise, the steps described here should be carried out by an occupational therapist or a physiotherapist.</w:t>
      </w:r>
    </w:p>
    <w:p w14:paraId="7A399E35" w14:textId="51017595" w:rsidR="0024539E" w:rsidRPr="00F370C4" w:rsidRDefault="0024539E" w:rsidP="00F370C4">
      <w:pPr>
        <w:rPr>
          <w:lang w:val="en-GB"/>
        </w:rPr>
      </w:pPr>
    </w:p>
    <w:p w14:paraId="5786EA52" w14:textId="1DDBA162" w:rsidR="000A2572" w:rsidRPr="00076FA0" w:rsidRDefault="005032C0" w:rsidP="00F370C4">
      <w:pPr>
        <w:pStyle w:val="ListParagraph"/>
        <w:numPr>
          <w:ilvl w:val="0"/>
          <w:numId w:val="13"/>
        </w:numPr>
        <w:ind w:left="0" w:firstLine="0"/>
        <w:rPr>
          <w:b/>
          <w:color w:val="auto"/>
          <w:highlight w:val="yellow"/>
          <w:lang w:val="en-GB"/>
        </w:rPr>
      </w:pPr>
      <w:r w:rsidRPr="00076FA0">
        <w:rPr>
          <w:b/>
          <w:color w:val="auto"/>
          <w:highlight w:val="yellow"/>
          <w:lang w:val="en-GB"/>
        </w:rPr>
        <w:t>Pre-surgical interventions</w:t>
      </w:r>
    </w:p>
    <w:p w14:paraId="0DCAF6EE" w14:textId="77777777" w:rsidR="005C49DA" w:rsidRPr="00F370C4" w:rsidRDefault="005C49DA" w:rsidP="005C49DA">
      <w:pPr>
        <w:pStyle w:val="ListParagraph"/>
        <w:ind w:left="0"/>
        <w:rPr>
          <w:b/>
          <w:color w:val="auto"/>
          <w:lang w:val="en-GB"/>
        </w:rPr>
      </w:pPr>
    </w:p>
    <w:p w14:paraId="31311230" w14:textId="31E6F2E1" w:rsidR="00F86B81" w:rsidRPr="00076FA0" w:rsidRDefault="00D66EFE" w:rsidP="00F370C4">
      <w:pPr>
        <w:pStyle w:val="ListParagraph"/>
        <w:numPr>
          <w:ilvl w:val="1"/>
          <w:numId w:val="13"/>
        </w:numPr>
        <w:ind w:left="0" w:firstLine="0"/>
        <w:rPr>
          <w:color w:val="auto"/>
          <w:lang w:val="en-GB"/>
        </w:rPr>
      </w:pPr>
      <w:r w:rsidRPr="00076FA0">
        <w:rPr>
          <w:color w:val="auto"/>
          <w:lang w:val="en-GB"/>
        </w:rPr>
        <w:t>See the patient for a multidisciplinary consultation</w:t>
      </w:r>
      <w:r w:rsidR="00AD10CD" w:rsidRPr="00076FA0">
        <w:rPr>
          <w:color w:val="auto"/>
          <w:lang w:val="en-GB"/>
        </w:rPr>
        <w:t>.</w:t>
      </w:r>
    </w:p>
    <w:p w14:paraId="2646CEC0" w14:textId="77777777" w:rsidR="00F86B81" w:rsidRDefault="00F86B81" w:rsidP="00F86B81">
      <w:pPr>
        <w:pStyle w:val="ListParagraph"/>
        <w:ind w:left="0"/>
        <w:rPr>
          <w:color w:val="auto"/>
          <w:highlight w:val="yellow"/>
          <w:lang w:val="en-GB"/>
        </w:rPr>
      </w:pPr>
    </w:p>
    <w:p w14:paraId="616DCAB9" w14:textId="04006028" w:rsidR="00F86B81" w:rsidRPr="00E42654" w:rsidRDefault="00F86B81" w:rsidP="00F86B81">
      <w:pPr>
        <w:pStyle w:val="ListParagraph"/>
        <w:ind w:left="0"/>
        <w:rPr>
          <w:color w:val="auto"/>
          <w:lang w:val="en-GB"/>
        </w:rPr>
      </w:pPr>
      <w:r w:rsidRPr="00E42654">
        <w:rPr>
          <w:color w:val="auto"/>
          <w:lang w:val="en-GB"/>
        </w:rPr>
        <w:t xml:space="preserve">NOTE: </w:t>
      </w:r>
      <w:r w:rsidR="00AD10CD" w:rsidRPr="00E42654">
        <w:rPr>
          <w:color w:val="auto"/>
          <w:lang w:val="en-GB"/>
        </w:rPr>
        <w:t>The medical core team should include</w:t>
      </w:r>
      <w:r w:rsidR="00D66EFE" w:rsidRPr="00E42654">
        <w:rPr>
          <w:color w:val="auto"/>
          <w:lang w:val="en-GB"/>
        </w:rPr>
        <w:t xml:space="preserve"> a surge</w:t>
      </w:r>
      <w:r w:rsidR="00A5244F" w:rsidRPr="00E42654">
        <w:rPr>
          <w:color w:val="auto"/>
          <w:lang w:val="en-GB"/>
        </w:rPr>
        <w:t>on</w:t>
      </w:r>
      <w:r w:rsidR="00D66EFE" w:rsidRPr="00E42654">
        <w:rPr>
          <w:color w:val="auto"/>
          <w:lang w:val="en-GB"/>
        </w:rPr>
        <w:t xml:space="preserve">, </w:t>
      </w:r>
      <w:r w:rsidR="004E18E5" w:rsidRPr="00E42654">
        <w:rPr>
          <w:color w:val="auto"/>
          <w:lang w:val="en-GB"/>
        </w:rPr>
        <w:t xml:space="preserve">an </w:t>
      </w:r>
      <w:r w:rsidR="00D66EFE" w:rsidRPr="00E42654">
        <w:rPr>
          <w:color w:val="auto"/>
          <w:lang w:val="en-GB"/>
        </w:rPr>
        <w:t xml:space="preserve">occupational </w:t>
      </w:r>
      <w:r w:rsidR="009D5FDB" w:rsidRPr="00E42654">
        <w:rPr>
          <w:color w:val="auto"/>
          <w:lang w:val="en-GB"/>
        </w:rPr>
        <w:t>ther</w:t>
      </w:r>
      <w:r w:rsidR="004E18E5" w:rsidRPr="00E42654">
        <w:rPr>
          <w:color w:val="auto"/>
          <w:lang w:val="en-GB"/>
        </w:rPr>
        <w:t>ap</w:t>
      </w:r>
      <w:r w:rsidR="009D5FDB" w:rsidRPr="00E42654">
        <w:rPr>
          <w:color w:val="auto"/>
          <w:lang w:val="en-GB"/>
        </w:rPr>
        <w:t>ist and/</w:t>
      </w:r>
      <w:r w:rsidR="00D66EFE" w:rsidRPr="00E42654">
        <w:rPr>
          <w:color w:val="auto"/>
          <w:lang w:val="en-GB"/>
        </w:rPr>
        <w:t>o</w:t>
      </w:r>
      <w:r w:rsidR="00555D41" w:rsidRPr="00E42654">
        <w:rPr>
          <w:color w:val="auto"/>
          <w:lang w:val="en-GB"/>
        </w:rPr>
        <w:t>r</w:t>
      </w:r>
      <w:r w:rsidR="00D66EFE" w:rsidRPr="00E42654">
        <w:rPr>
          <w:color w:val="auto"/>
          <w:lang w:val="en-GB"/>
        </w:rPr>
        <w:t xml:space="preserve"> physi</w:t>
      </w:r>
      <w:r w:rsidR="009D5FDB" w:rsidRPr="00E42654">
        <w:rPr>
          <w:color w:val="auto"/>
          <w:lang w:val="en-GB"/>
        </w:rPr>
        <w:t>o</w:t>
      </w:r>
      <w:r w:rsidR="00D66EFE" w:rsidRPr="00E42654">
        <w:rPr>
          <w:color w:val="auto"/>
          <w:lang w:val="en-GB"/>
        </w:rPr>
        <w:t xml:space="preserve">therapist, </w:t>
      </w:r>
      <w:r w:rsidR="004E18E5" w:rsidRPr="00E42654">
        <w:rPr>
          <w:color w:val="auto"/>
          <w:lang w:val="en-GB"/>
        </w:rPr>
        <w:t xml:space="preserve">a </w:t>
      </w:r>
      <w:r w:rsidR="004529F2" w:rsidRPr="00E42654">
        <w:rPr>
          <w:color w:val="auto"/>
          <w:lang w:val="en-GB"/>
        </w:rPr>
        <w:t>prosthetist,</w:t>
      </w:r>
      <w:r w:rsidR="00D66EFE" w:rsidRPr="00E42654">
        <w:rPr>
          <w:color w:val="auto"/>
          <w:lang w:val="en-GB"/>
        </w:rPr>
        <w:t xml:space="preserve"> and </w:t>
      </w:r>
      <w:r w:rsidR="004E18E5" w:rsidRPr="00E42654">
        <w:rPr>
          <w:color w:val="auto"/>
          <w:lang w:val="en-GB"/>
        </w:rPr>
        <w:t xml:space="preserve">a </w:t>
      </w:r>
      <w:r w:rsidR="00D66EFE" w:rsidRPr="00E42654">
        <w:rPr>
          <w:color w:val="auto"/>
          <w:lang w:val="en-GB"/>
        </w:rPr>
        <w:t>psychologist.</w:t>
      </w:r>
    </w:p>
    <w:p w14:paraId="5DB00DE1" w14:textId="77777777" w:rsidR="00F86B81" w:rsidRDefault="00F86B81" w:rsidP="00F86B81">
      <w:pPr>
        <w:pStyle w:val="ListParagraph"/>
        <w:ind w:left="0"/>
        <w:rPr>
          <w:color w:val="auto"/>
          <w:highlight w:val="yellow"/>
          <w:lang w:val="en-GB"/>
        </w:rPr>
      </w:pPr>
    </w:p>
    <w:p w14:paraId="4C228952" w14:textId="39C88C02" w:rsidR="00D66EFE" w:rsidRPr="00F370C4" w:rsidRDefault="0010015D" w:rsidP="00F86B81">
      <w:pPr>
        <w:pStyle w:val="ListParagraph"/>
        <w:numPr>
          <w:ilvl w:val="1"/>
          <w:numId w:val="13"/>
        </w:numPr>
        <w:ind w:left="0" w:firstLine="0"/>
        <w:rPr>
          <w:color w:val="auto"/>
          <w:highlight w:val="yellow"/>
          <w:lang w:val="en-GB"/>
        </w:rPr>
      </w:pPr>
      <w:r w:rsidRPr="00F370C4">
        <w:rPr>
          <w:color w:val="auto"/>
          <w:highlight w:val="yellow"/>
          <w:lang w:val="en-GB"/>
        </w:rPr>
        <w:t>Collect the patient history</w:t>
      </w:r>
      <w:r w:rsidR="002B6AB8" w:rsidRPr="00F370C4">
        <w:rPr>
          <w:color w:val="auto"/>
          <w:highlight w:val="yellow"/>
          <w:lang w:val="en-GB"/>
        </w:rPr>
        <w:t xml:space="preserve"> </w:t>
      </w:r>
      <w:r w:rsidR="002B6AB8" w:rsidRPr="00076FA0">
        <w:rPr>
          <w:color w:val="auto"/>
          <w:lang w:val="en-GB"/>
        </w:rPr>
        <w:t xml:space="preserve">(reason and date </w:t>
      </w:r>
      <w:r w:rsidR="00AD10CD" w:rsidRPr="00076FA0">
        <w:rPr>
          <w:color w:val="auto"/>
          <w:lang w:val="en-GB"/>
        </w:rPr>
        <w:t>of</w:t>
      </w:r>
      <w:r w:rsidR="002B6AB8" w:rsidRPr="00076FA0">
        <w:rPr>
          <w:color w:val="auto"/>
          <w:lang w:val="en-GB"/>
        </w:rPr>
        <w:t xml:space="preserve"> amputation, </w:t>
      </w:r>
      <w:r w:rsidR="00AD10CD" w:rsidRPr="00076FA0">
        <w:rPr>
          <w:color w:val="auto"/>
          <w:lang w:val="en-GB"/>
        </w:rPr>
        <w:t xml:space="preserve">previous </w:t>
      </w:r>
      <w:r w:rsidR="002B6AB8" w:rsidRPr="00076FA0">
        <w:rPr>
          <w:color w:val="auto"/>
          <w:lang w:val="en-GB"/>
        </w:rPr>
        <w:t>medical</w:t>
      </w:r>
      <w:r w:rsidR="007714C2" w:rsidRPr="00076FA0">
        <w:rPr>
          <w:color w:val="auto"/>
          <w:lang w:val="en-GB"/>
        </w:rPr>
        <w:t>/therapeutic</w:t>
      </w:r>
      <w:r w:rsidR="002B6AB8" w:rsidRPr="00076FA0">
        <w:rPr>
          <w:color w:val="auto"/>
          <w:lang w:val="en-GB"/>
        </w:rPr>
        <w:t xml:space="preserve"> interventions after amputation, co-</w:t>
      </w:r>
      <w:r w:rsidR="00AD10CD" w:rsidRPr="00076FA0">
        <w:rPr>
          <w:color w:val="auto"/>
          <w:lang w:val="en-GB"/>
        </w:rPr>
        <w:t>morbidities</w:t>
      </w:r>
      <w:r w:rsidR="002B6AB8" w:rsidRPr="00076FA0">
        <w:rPr>
          <w:color w:val="auto"/>
          <w:lang w:val="en-GB"/>
        </w:rPr>
        <w:t xml:space="preserve">, general medical history, prosthetic satisfaction) </w:t>
      </w:r>
      <w:r w:rsidR="002B6AB8" w:rsidRPr="00F370C4">
        <w:rPr>
          <w:color w:val="auto"/>
          <w:highlight w:val="yellow"/>
          <w:lang w:val="en-GB"/>
        </w:rPr>
        <w:t xml:space="preserve">and ask </w:t>
      </w:r>
      <w:r w:rsidR="00851EE3" w:rsidRPr="00F370C4">
        <w:rPr>
          <w:color w:val="auto"/>
          <w:highlight w:val="yellow"/>
          <w:lang w:val="en-GB"/>
        </w:rPr>
        <w:t xml:space="preserve">about expectations for prosthetic </w:t>
      </w:r>
      <w:r w:rsidR="00AD10CD" w:rsidRPr="00F370C4">
        <w:rPr>
          <w:color w:val="auto"/>
          <w:highlight w:val="yellow"/>
          <w:lang w:val="en-GB"/>
        </w:rPr>
        <w:t>rehabilitation</w:t>
      </w:r>
      <w:r w:rsidR="00851EE3" w:rsidRPr="00F370C4">
        <w:rPr>
          <w:color w:val="auto"/>
          <w:highlight w:val="yellow"/>
          <w:lang w:val="en-GB"/>
        </w:rPr>
        <w:t xml:space="preserve"> and demands for a prosthetic system in daily life.</w:t>
      </w:r>
    </w:p>
    <w:p w14:paraId="265727D7" w14:textId="77777777" w:rsidR="00CE157A" w:rsidRPr="00F370C4" w:rsidRDefault="00CE157A" w:rsidP="00F370C4">
      <w:pPr>
        <w:pStyle w:val="ListParagraph"/>
        <w:ind w:left="0"/>
        <w:rPr>
          <w:color w:val="auto"/>
          <w:lang w:val="en-GB"/>
        </w:rPr>
      </w:pPr>
    </w:p>
    <w:p w14:paraId="4B4F4252" w14:textId="73B9E42E" w:rsidR="001E53AA" w:rsidRDefault="001E53AA" w:rsidP="00F370C4">
      <w:pPr>
        <w:pStyle w:val="ListParagraph"/>
        <w:numPr>
          <w:ilvl w:val="1"/>
          <w:numId w:val="13"/>
        </w:numPr>
        <w:ind w:left="0" w:firstLine="0"/>
        <w:rPr>
          <w:color w:val="auto"/>
          <w:lang w:val="en-GB"/>
        </w:rPr>
      </w:pPr>
      <w:r w:rsidRPr="00F370C4">
        <w:rPr>
          <w:color w:val="auto"/>
          <w:lang w:val="en-GB"/>
        </w:rPr>
        <w:t>Check for relevant inclusion and exclusion criteria.</w:t>
      </w:r>
    </w:p>
    <w:p w14:paraId="3D739CBE" w14:textId="77777777" w:rsidR="003366C2" w:rsidRPr="00F370C4" w:rsidRDefault="003366C2" w:rsidP="003366C2">
      <w:pPr>
        <w:pStyle w:val="ListParagraph"/>
        <w:ind w:left="0"/>
        <w:rPr>
          <w:color w:val="auto"/>
          <w:lang w:val="en-GB"/>
        </w:rPr>
      </w:pPr>
    </w:p>
    <w:p w14:paraId="4728994E" w14:textId="0BA32100" w:rsidR="001E53AA" w:rsidRDefault="001E53AA" w:rsidP="00F370C4">
      <w:pPr>
        <w:pStyle w:val="ListParagraph"/>
        <w:numPr>
          <w:ilvl w:val="2"/>
          <w:numId w:val="13"/>
        </w:numPr>
        <w:ind w:left="0" w:firstLine="0"/>
        <w:rPr>
          <w:color w:val="auto"/>
          <w:lang w:val="en-GB"/>
        </w:rPr>
      </w:pPr>
      <w:r w:rsidRPr="00F370C4">
        <w:rPr>
          <w:color w:val="auto"/>
          <w:lang w:val="en-GB"/>
        </w:rPr>
        <w:t xml:space="preserve">Consider the patient for TMR if they </w:t>
      </w:r>
      <w:proofErr w:type="spellStart"/>
      <w:r w:rsidR="00F23048" w:rsidRPr="00F370C4">
        <w:rPr>
          <w:color w:val="auto"/>
          <w:lang w:val="en-GB"/>
        </w:rPr>
        <w:t>fulfi</w:t>
      </w:r>
      <w:r w:rsidR="00EC6C1F">
        <w:rPr>
          <w:color w:val="auto"/>
          <w:lang w:val="en-GB"/>
        </w:rPr>
        <w:t>l</w:t>
      </w:r>
      <w:r w:rsidR="00F23048" w:rsidRPr="00F370C4">
        <w:rPr>
          <w:color w:val="auto"/>
          <w:lang w:val="en-GB"/>
        </w:rPr>
        <w:t>l</w:t>
      </w:r>
      <w:proofErr w:type="spellEnd"/>
      <w:r w:rsidRPr="00F370C4">
        <w:rPr>
          <w:color w:val="auto"/>
          <w:lang w:val="en-GB"/>
        </w:rPr>
        <w:t xml:space="preserve"> the following criteria: amputation above the elbow, good general health, personal desire for good prosthetic function, willingness to participate in post-surgical therapy for up to </w:t>
      </w:r>
      <w:r w:rsidR="00330AD3">
        <w:rPr>
          <w:color w:val="auto"/>
          <w:lang w:val="en-GB"/>
        </w:rPr>
        <w:t>15 months</w:t>
      </w:r>
      <w:r w:rsidRPr="00F370C4">
        <w:rPr>
          <w:color w:val="auto"/>
          <w:lang w:val="en-GB"/>
        </w:rPr>
        <w:t>.</w:t>
      </w:r>
    </w:p>
    <w:p w14:paraId="6786C665" w14:textId="77777777" w:rsidR="00EC6C1F" w:rsidRPr="00F370C4" w:rsidRDefault="00EC6C1F" w:rsidP="00EC6C1F">
      <w:pPr>
        <w:pStyle w:val="ListParagraph"/>
        <w:ind w:left="0"/>
        <w:rPr>
          <w:color w:val="auto"/>
          <w:lang w:val="en-GB"/>
        </w:rPr>
      </w:pPr>
    </w:p>
    <w:p w14:paraId="65475D33" w14:textId="5C2B53E8" w:rsidR="001E53AA" w:rsidRPr="00F370C4" w:rsidRDefault="001E53AA" w:rsidP="00F370C4">
      <w:pPr>
        <w:pStyle w:val="ListParagraph"/>
        <w:numPr>
          <w:ilvl w:val="2"/>
          <w:numId w:val="13"/>
        </w:numPr>
        <w:ind w:left="0" w:firstLine="0"/>
        <w:rPr>
          <w:color w:val="auto"/>
          <w:lang w:val="en-GB"/>
        </w:rPr>
      </w:pPr>
      <w:r w:rsidRPr="00F370C4">
        <w:rPr>
          <w:color w:val="auto"/>
          <w:lang w:val="en-GB"/>
        </w:rPr>
        <w:t>Exclude patients who have any untreated psychological co-morbidities</w:t>
      </w:r>
      <w:r w:rsidR="00EC6C1F">
        <w:rPr>
          <w:color w:val="auto"/>
          <w:lang w:val="en-GB"/>
        </w:rPr>
        <w:t>.</w:t>
      </w:r>
    </w:p>
    <w:p w14:paraId="33946103" w14:textId="77777777" w:rsidR="00CE157A" w:rsidRPr="00F370C4" w:rsidRDefault="00CE157A" w:rsidP="00F370C4">
      <w:pPr>
        <w:pStyle w:val="ListParagraph"/>
        <w:ind w:left="0"/>
        <w:rPr>
          <w:color w:val="auto"/>
          <w:lang w:val="en-GB"/>
        </w:rPr>
      </w:pPr>
    </w:p>
    <w:p w14:paraId="0005F336" w14:textId="1D759DC6" w:rsidR="00D96D99" w:rsidRDefault="00851EE3" w:rsidP="00F370C4">
      <w:pPr>
        <w:pStyle w:val="ListParagraph"/>
        <w:numPr>
          <w:ilvl w:val="1"/>
          <w:numId w:val="13"/>
        </w:numPr>
        <w:ind w:left="0" w:firstLine="0"/>
        <w:rPr>
          <w:color w:val="auto"/>
          <w:lang w:val="en-GB"/>
        </w:rPr>
      </w:pPr>
      <w:r w:rsidRPr="00F370C4">
        <w:rPr>
          <w:color w:val="auto"/>
          <w:lang w:val="en-GB"/>
        </w:rPr>
        <w:t xml:space="preserve">Perform a </w:t>
      </w:r>
      <w:r w:rsidR="00AD10CD" w:rsidRPr="00F370C4">
        <w:rPr>
          <w:color w:val="auto"/>
          <w:lang w:val="en-GB"/>
        </w:rPr>
        <w:t>physical</w:t>
      </w:r>
      <w:r w:rsidRPr="00F370C4">
        <w:rPr>
          <w:color w:val="auto"/>
          <w:lang w:val="en-GB"/>
        </w:rPr>
        <w:t xml:space="preserve"> examination of the residual limb,</w:t>
      </w:r>
      <w:r w:rsidR="007C343C" w:rsidRPr="00F370C4">
        <w:rPr>
          <w:color w:val="auto"/>
          <w:lang w:val="en-GB"/>
        </w:rPr>
        <w:t xml:space="preserve"> focusing on skin and soft tissue problems,</w:t>
      </w:r>
      <w:r w:rsidRPr="00F370C4">
        <w:rPr>
          <w:color w:val="auto"/>
          <w:lang w:val="en-GB"/>
        </w:rPr>
        <w:t xml:space="preserve"> neuromas, </w:t>
      </w:r>
      <w:r w:rsidR="00257762" w:rsidRPr="00F370C4">
        <w:rPr>
          <w:color w:val="auto"/>
          <w:lang w:val="en-GB"/>
        </w:rPr>
        <w:t>range of motion</w:t>
      </w:r>
      <w:r w:rsidR="00C67E1B">
        <w:rPr>
          <w:color w:val="auto"/>
          <w:lang w:val="en-GB"/>
        </w:rPr>
        <w:t>,</w:t>
      </w:r>
      <w:r w:rsidR="00257762" w:rsidRPr="00F370C4">
        <w:rPr>
          <w:color w:val="auto"/>
          <w:lang w:val="en-GB"/>
        </w:rPr>
        <w:t xml:space="preserve"> </w:t>
      </w:r>
      <w:r w:rsidR="007C343C" w:rsidRPr="00F370C4">
        <w:rPr>
          <w:color w:val="auto"/>
          <w:lang w:val="en-GB"/>
        </w:rPr>
        <w:t xml:space="preserve">and </w:t>
      </w:r>
      <w:r w:rsidRPr="00F370C4">
        <w:rPr>
          <w:color w:val="auto"/>
          <w:lang w:val="en-GB"/>
        </w:rPr>
        <w:t>possible additional nerve injuries</w:t>
      </w:r>
      <w:r w:rsidR="007C343C" w:rsidRPr="00F370C4">
        <w:rPr>
          <w:color w:val="auto"/>
          <w:lang w:val="en-GB"/>
        </w:rPr>
        <w:t>.</w:t>
      </w:r>
    </w:p>
    <w:p w14:paraId="27A18439" w14:textId="77777777" w:rsidR="00D96D99" w:rsidRDefault="00D96D99" w:rsidP="00D96D99">
      <w:pPr>
        <w:pStyle w:val="ListParagraph"/>
        <w:ind w:left="0"/>
        <w:rPr>
          <w:color w:val="auto"/>
          <w:lang w:val="en-GB"/>
        </w:rPr>
      </w:pPr>
    </w:p>
    <w:p w14:paraId="532093C0" w14:textId="7CF36542" w:rsidR="00626478" w:rsidRPr="00F370C4" w:rsidRDefault="00D96D99" w:rsidP="00D96D99">
      <w:pPr>
        <w:pStyle w:val="ListParagraph"/>
        <w:ind w:left="0"/>
        <w:rPr>
          <w:color w:val="auto"/>
          <w:lang w:val="en-GB"/>
        </w:rPr>
      </w:pPr>
      <w:r>
        <w:rPr>
          <w:color w:val="auto"/>
          <w:lang w:val="en-GB"/>
        </w:rPr>
        <w:t xml:space="preserve">NOTE: </w:t>
      </w:r>
      <w:r w:rsidR="007C343C" w:rsidRPr="00F370C4">
        <w:rPr>
          <w:color w:val="auto"/>
          <w:lang w:val="en-GB"/>
        </w:rPr>
        <w:t>If surgical interventions for the residual limb are needed (e.g.</w:t>
      </w:r>
      <w:r>
        <w:rPr>
          <w:color w:val="auto"/>
          <w:lang w:val="en-GB"/>
        </w:rPr>
        <w:t>,</w:t>
      </w:r>
      <w:r w:rsidR="007C343C" w:rsidRPr="00F370C4">
        <w:rPr>
          <w:color w:val="auto"/>
          <w:lang w:val="en-GB"/>
        </w:rPr>
        <w:t xml:space="preserve"> soft tissue corrections),</w:t>
      </w:r>
      <w:r w:rsidR="00E057E0">
        <w:rPr>
          <w:color w:val="auto"/>
          <w:lang w:val="en-GB"/>
        </w:rPr>
        <w:t xml:space="preserve"> the surge</w:t>
      </w:r>
      <w:r w:rsidR="00FC06C4">
        <w:rPr>
          <w:color w:val="auto"/>
          <w:lang w:val="en-GB"/>
        </w:rPr>
        <w:t xml:space="preserve">on </w:t>
      </w:r>
      <w:r w:rsidR="0010015D" w:rsidRPr="00F370C4">
        <w:rPr>
          <w:color w:val="auto"/>
          <w:lang w:val="en-GB"/>
        </w:rPr>
        <w:t>address</w:t>
      </w:r>
      <w:r w:rsidR="00E057E0">
        <w:rPr>
          <w:color w:val="auto"/>
          <w:lang w:val="en-GB"/>
        </w:rPr>
        <w:t>es</w:t>
      </w:r>
      <w:r w:rsidR="0010015D" w:rsidRPr="00F370C4">
        <w:rPr>
          <w:color w:val="auto"/>
          <w:lang w:val="en-GB"/>
        </w:rPr>
        <w:t xml:space="preserve"> </w:t>
      </w:r>
      <w:r w:rsidR="007C343C" w:rsidRPr="00F370C4">
        <w:rPr>
          <w:color w:val="auto"/>
          <w:lang w:val="en-GB"/>
        </w:rPr>
        <w:t xml:space="preserve">them </w:t>
      </w:r>
      <w:r w:rsidR="0010015D" w:rsidRPr="00F370C4">
        <w:rPr>
          <w:color w:val="auto"/>
          <w:lang w:val="en-GB"/>
        </w:rPr>
        <w:t>during</w:t>
      </w:r>
      <w:r w:rsidR="007C343C" w:rsidRPr="00F370C4">
        <w:rPr>
          <w:color w:val="auto"/>
          <w:lang w:val="en-GB"/>
        </w:rPr>
        <w:t xml:space="preserve"> TMR surgery.</w:t>
      </w:r>
    </w:p>
    <w:p w14:paraId="58A60DB7" w14:textId="77777777" w:rsidR="00CE157A" w:rsidRPr="00F370C4" w:rsidRDefault="00CE157A" w:rsidP="00F370C4">
      <w:pPr>
        <w:pStyle w:val="ListParagraph"/>
        <w:ind w:left="0"/>
        <w:rPr>
          <w:color w:val="auto"/>
          <w:lang w:val="en-GB"/>
        </w:rPr>
      </w:pPr>
    </w:p>
    <w:p w14:paraId="17757E5A" w14:textId="091467FB" w:rsidR="00851EE3" w:rsidRPr="00F370C4" w:rsidRDefault="00DF31F3" w:rsidP="00F370C4">
      <w:pPr>
        <w:pStyle w:val="ListParagraph"/>
        <w:numPr>
          <w:ilvl w:val="1"/>
          <w:numId w:val="13"/>
        </w:numPr>
        <w:ind w:left="0" w:firstLine="0"/>
        <w:rPr>
          <w:color w:val="auto"/>
          <w:lang w:val="en-GB"/>
        </w:rPr>
      </w:pPr>
      <w:r w:rsidRPr="00F370C4">
        <w:rPr>
          <w:color w:val="auto"/>
          <w:lang w:val="en-GB"/>
        </w:rPr>
        <w:t xml:space="preserve">Evaluate </w:t>
      </w:r>
      <w:r w:rsidR="007C343C" w:rsidRPr="00F370C4">
        <w:rPr>
          <w:color w:val="auto"/>
          <w:lang w:val="en-GB"/>
        </w:rPr>
        <w:t xml:space="preserve">the </w:t>
      </w:r>
      <w:r w:rsidR="00EB5AE8">
        <w:rPr>
          <w:color w:val="auto"/>
          <w:lang w:val="en-GB"/>
        </w:rPr>
        <w:t xml:space="preserve">patient's general fitness </w:t>
      </w:r>
      <w:r w:rsidR="00A2221A">
        <w:rPr>
          <w:color w:val="auto"/>
          <w:lang w:val="en-GB"/>
        </w:rPr>
        <w:t>regarding</w:t>
      </w:r>
      <w:r w:rsidR="00EB5AE8">
        <w:rPr>
          <w:color w:val="auto"/>
          <w:lang w:val="en-GB"/>
        </w:rPr>
        <w:t xml:space="preserve"> whether they will be able to carry a myoelectric prosthesis after TMR (~3</w:t>
      </w:r>
      <w:r w:rsidR="00165C77">
        <w:rPr>
          <w:color w:val="auto"/>
          <w:lang w:val="en-GB"/>
        </w:rPr>
        <w:t xml:space="preserve"> </w:t>
      </w:r>
      <w:r w:rsidR="00EB5AE8">
        <w:rPr>
          <w:color w:val="auto"/>
          <w:lang w:val="en-GB"/>
        </w:rPr>
        <w:t>kg) and</w:t>
      </w:r>
      <w:r w:rsidR="004203D7" w:rsidRPr="00F370C4">
        <w:rPr>
          <w:color w:val="auto"/>
          <w:lang w:val="en-GB"/>
        </w:rPr>
        <w:t xml:space="preserve"> determine further interventions they may need during </w:t>
      </w:r>
      <w:r w:rsidR="000F1D57" w:rsidRPr="00F370C4">
        <w:rPr>
          <w:color w:val="auto"/>
          <w:lang w:val="en-GB"/>
        </w:rPr>
        <w:t>rehabilitation</w:t>
      </w:r>
      <w:r w:rsidR="004203D7" w:rsidRPr="00F370C4">
        <w:rPr>
          <w:color w:val="auto"/>
          <w:lang w:val="en-GB"/>
        </w:rPr>
        <w:t xml:space="preserve"> (such as </w:t>
      </w:r>
      <w:r w:rsidR="00DD2D69" w:rsidRPr="00F370C4">
        <w:rPr>
          <w:color w:val="auto"/>
          <w:lang w:val="en-GB"/>
        </w:rPr>
        <w:t xml:space="preserve">strengthening the limb, </w:t>
      </w:r>
      <w:r w:rsidR="004203D7" w:rsidRPr="00F370C4">
        <w:rPr>
          <w:color w:val="auto"/>
          <w:lang w:val="en-GB"/>
        </w:rPr>
        <w:t>exercise</w:t>
      </w:r>
      <w:r w:rsidR="00C46150" w:rsidRPr="00F370C4">
        <w:rPr>
          <w:color w:val="auto"/>
          <w:lang w:val="en-GB"/>
        </w:rPr>
        <w:t>s</w:t>
      </w:r>
      <w:r w:rsidR="004203D7" w:rsidRPr="00F370C4">
        <w:rPr>
          <w:color w:val="auto"/>
          <w:lang w:val="en-GB"/>
        </w:rPr>
        <w:t xml:space="preserve"> for endurance</w:t>
      </w:r>
      <w:r w:rsidR="00A2221A">
        <w:rPr>
          <w:color w:val="auto"/>
          <w:lang w:val="en-GB"/>
        </w:rPr>
        <w:t>,</w:t>
      </w:r>
      <w:r w:rsidR="004203D7" w:rsidRPr="00F370C4">
        <w:rPr>
          <w:color w:val="auto"/>
          <w:lang w:val="en-GB"/>
        </w:rPr>
        <w:t xml:space="preserve"> or trunk stability).</w:t>
      </w:r>
      <w:r w:rsidR="003534A1" w:rsidRPr="00F370C4">
        <w:rPr>
          <w:color w:val="auto"/>
          <w:lang w:val="en-GB"/>
        </w:rPr>
        <w:t xml:space="preserve"> If the patient has a prosthesis, assess </w:t>
      </w:r>
      <w:r w:rsidR="00E057E0">
        <w:rPr>
          <w:color w:val="auto"/>
          <w:lang w:val="en-GB"/>
        </w:rPr>
        <w:t>its</w:t>
      </w:r>
      <w:r w:rsidR="00E057E0" w:rsidRPr="00F370C4">
        <w:rPr>
          <w:color w:val="auto"/>
          <w:lang w:val="en-GB"/>
        </w:rPr>
        <w:t xml:space="preserve"> </w:t>
      </w:r>
      <w:r w:rsidR="003534A1" w:rsidRPr="00F370C4">
        <w:rPr>
          <w:color w:val="auto"/>
          <w:lang w:val="en-GB"/>
        </w:rPr>
        <w:t>function</w:t>
      </w:r>
      <w:r w:rsidR="00E057E0">
        <w:rPr>
          <w:color w:val="auto"/>
          <w:lang w:val="en-GB"/>
        </w:rPr>
        <w:t>, preferably with standa</w:t>
      </w:r>
      <w:r w:rsidR="00BE4E3F">
        <w:rPr>
          <w:color w:val="auto"/>
          <w:lang w:val="en-GB"/>
        </w:rPr>
        <w:t>r</w:t>
      </w:r>
      <w:r w:rsidR="00E057E0">
        <w:rPr>
          <w:color w:val="auto"/>
          <w:lang w:val="en-GB"/>
        </w:rPr>
        <w:t>dized assessment instruments</w:t>
      </w:r>
      <w:r w:rsidR="003534A1" w:rsidRPr="00F370C4">
        <w:rPr>
          <w:color w:val="auto"/>
          <w:lang w:val="en-GB"/>
        </w:rPr>
        <w:t>.</w:t>
      </w:r>
    </w:p>
    <w:p w14:paraId="5745E7E7" w14:textId="77777777" w:rsidR="00CE157A" w:rsidRPr="00F370C4" w:rsidRDefault="00CE157A" w:rsidP="00F370C4">
      <w:pPr>
        <w:pStyle w:val="ListParagraph"/>
        <w:ind w:left="0"/>
        <w:rPr>
          <w:color w:val="auto"/>
          <w:lang w:val="en-GB"/>
        </w:rPr>
      </w:pPr>
    </w:p>
    <w:p w14:paraId="52636D26" w14:textId="5BC481A9" w:rsidR="00CC680E" w:rsidRPr="00F370C4" w:rsidRDefault="006B50C9" w:rsidP="00F370C4">
      <w:pPr>
        <w:pStyle w:val="ListParagraph"/>
        <w:numPr>
          <w:ilvl w:val="1"/>
          <w:numId w:val="13"/>
        </w:numPr>
        <w:ind w:left="0" w:firstLine="0"/>
        <w:rPr>
          <w:color w:val="auto"/>
          <w:lang w:val="en-GB"/>
        </w:rPr>
      </w:pPr>
      <w:r w:rsidRPr="00F370C4">
        <w:rPr>
          <w:color w:val="auto"/>
          <w:lang w:val="en-GB"/>
        </w:rPr>
        <w:t>E</w:t>
      </w:r>
      <w:r w:rsidR="00CC680E" w:rsidRPr="00F370C4">
        <w:rPr>
          <w:color w:val="auto"/>
          <w:lang w:val="en-GB"/>
        </w:rPr>
        <w:t xml:space="preserve">valuate the </w:t>
      </w:r>
      <w:r w:rsidR="003A7ABA">
        <w:rPr>
          <w:color w:val="auto"/>
          <w:lang w:val="en-GB"/>
        </w:rPr>
        <w:t>patient's mental well-being and recognize psychiatric diseases, such as depression or post-</w:t>
      </w:r>
      <w:r w:rsidR="00CC680E" w:rsidRPr="00F370C4">
        <w:rPr>
          <w:color w:val="auto"/>
          <w:lang w:val="en-GB"/>
        </w:rPr>
        <w:t>traumatic stress disorder</w:t>
      </w:r>
      <w:r w:rsidRPr="00F370C4">
        <w:rPr>
          <w:color w:val="auto"/>
          <w:lang w:val="en-GB"/>
        </w:rPr>
        <w:t xml:space="preserve"> (psychologist)</w:t>
      </w:r>
      <w:r w:rsidR="00CC680E" w:rsidRPr="00F370C4">
        <w:rPr>
          <w:color w:val="auto"/>
          <w:lang w:val="en-GB"/>
        </w:rPr>
        <w:t>. If the evaluation shows the need for treatment, ensure</w:t>
      </w:r>
      <w:r w:rsidR="00484D01" w:rsidRPr="00F370C4">
        <w:rPr>
          <w:color w:val="auto"/>
          <w:lang w:val="en-GB"/>
        </w:rPr>
        <w:t xml:space="preserve"> as a team</w:t>
      </w:r>
      <w:r w:rsidR="00CC680E" w:rsidRPr="00F370C4">
        <w:rPr>
          <w:color w:val="auto"/>
          <w:lang w:val="en-GB"/>
        </w:rPr>
        <w:t xml:space="preserve"> that the patient receives it.</w:t>
      </w:r>
    </w:p>
    <w:p w14:paraId="00884946" w14:textId="77777777" w:rsidR="00CE157A" w:rsidRPr="00F370C4" w:rsidRDefault="00CE157A" w:rsidP="00F370C4">
      <w:pPr>
        <w:pStyle w:val="ListParagraph"/>
        <w:ind w:left="0"/>
        <w:rPr>
          <w:color w:val="auto"/>
          <w:lang w:val="en-GB"/>
        </w:rPr>
      </w:pPr>
    </w:p>
    <w:p w14:paraId="33C4FF03" w14:textId="11822A86" w:rsidR="002B6B08" w:rsidRPr="007E6B69" w:rsidRDefault="002B6B08" w:rsidP="00F370C4">
      <w:pPr>
        <w:pStyle w:val="ListParagraph"/>
        <w:numPr>
          <w:ilvl w:val="1"/>
          <w:numId w:val="13"/>
        </w:numPr>
        <w:ind w:left="0" w:firstLine="0"/>
        <w:rPr>
          <w:color w:val="auto"/>
          <w:lang w:val="en-GB"/>
        </w:rPr>
      </w:pPr>
      <w:r w:rsidRPr="007E6B69">
        <w:rPr>
          <w:color w:val="auto"/>
          <w:highlight w:val="yellow"/>
          <w:lang w:val="en-GB"/>
        </w:rPr>
        <w:t>Based on the patient</w:t>
      </w:r>
      <w:r w:rsidR="001F192B" w:rsidRPr="007E6B69">
        <w:rPr>
          <w:color w:val="auto"/>
          <w:highlight w:val="yellow"/>
          <w:lang w:val="en-GB"/>
        </w:rPr>
        <w:t>'</w:t>
      </w:r>
      <w:r w:rsidRPr="007E6B69">
        <w:rPr>
          <w:color w:val="auto"/>
          <w:highlight w:val="yellow"/>
          <w:lang w:val="en-GB"/>
        </w:rPr>
        <w:t xml:space="preserve">s wishes, </w:t>
      </w:r>
      <w:r w:rsidR="00DF3C46" w:rsidRPr="007E6B69">
        <w:rPr>
          <w:color w:val="auto"/>
          <w:highlight w:val="yellow"/>
          <w:lang w:val="en-GB"/>
        </w:rPr>
        <w:t>patient history</w:t>
      </w:r>
      <w:r w:rsidR="00DA3EB1" w:rsidRPr="007E6B69">
        <w:rPr>
          <w:color w:val="auto"/>
          <w:highlight w:val="yellow"/>
          <w:lang w:val="en-GB"/>
        </w:rPr>
        <w:t>,</w:t>
      </w:r>
      <w:r w:rsidR="00DF3C46" w:rsidRPr="007E6B69">
        <w:rPr>
          <w:color w:val="auto"/>
          <w:highlight w:val="yellow"/>
          <w:lang w:val="en-GB"/>
        </w:rPr>
        <w:t xml:space="preserve"> </w:t>
      </w:r>
      <w:r w:rsidRPr="007E6B69">
        <w:rPr>
          <w:color w:val="auto"/>
          <w:highlight w:val="yellow"/>
          <w:lang w:val="en-GB"/>
        </w:rPr>
        <w:t>and ex</w:t>
      </w:r>
      <w:r w:rsidR="00C222BA" w:rsidRPr="007E6B69">
        <w:rPr>
          <w:color w:val="auto"/>
          <w:highlight w:val="yellow"/>
          <w:lang w:val="en-GB"/>
        </w:rPr>
        <w:t>a</w:t>
      </w:r>
      <w:r w:rsidRPr="007E6B69">
        <w:rPr>
          <w:color w:val="auto"/>
          <w:highlight w:val="yellow"/>
          <w:lang w:val="en-GB"/>
        </w:rPr>
        <w:t xml:space="preserve">mination, discuss </w:t>
      </w:r>
      <w:r w:rsidR="00DF3C46" w:rsidRPr="007E6B69">
        <w:rPr>
          <w:color w:val="auto"/>
          <w:highlight w:val="yellow"/>
          <w:lang w:val="en-GB"/>
        </w:rPr>
        <w:t xml:space="preserve">available </w:t>
      </w:r>
      <w:r w:rsidRPr="00F370C4">
        <w:rPr>
          <w:color w:val="auto"/>
          <w:highlight w:val="yellow"/>
          <w:lang w:val="en-GB"/>
        </w:rPr>
        <w:t xml:space="preserve">prosthetic options with the patient. </w:t>
      </w:r>
      <w:r w:rsidRPr="007E6B69">
        <w:rPr>
          <w:color w:val="auto"/>
          <w:lang w:val="en-GB"/>
        </w:rPr>
        <w:t>Ensure that the patient understands that TMR involves a l</w:t>
      </w:r>
      <w:r w:rsidR="00DA3EB1" w:rsidRPr="007E6B69">
        <w:rPr>
          <w:color w:val="auto"/>
          <w:lang w:val="en-GB"/>
        </w:rPr>
        <w:t>engthy</w:t>
      </w:r>
      <w:r w:rsidRPr="007E6B69">
        <w:rPr>
          <w:color w:val="auto"/>
          <w:lang w:val="en-GB"/>
        </w:rPr>
        <w:t xml:space="preserve"> </w:t>
      </w:r>
      <w:r w:rsidR="000F1D57" w:rsidRPr="007E6B69">
        <w:rPr>
          <w:color w:val="auto"/>
          <w:lang w:val="en-GB"/>
        </w:rPr>
        <w:t>rehabilitation</w:t>
      </w:r>
      <w:r w:rsidR="00DF3C46" w:rsidRPr="007E6B69">
        <w:rPr>
          <w:color w:val="auto"/>
          <w:lang w:val="en-GB"/>
        </w:rPr>
        <w:t>,</w:t>
      </w:r>
      <w:r w:rsidRPr="007E6B69">
        <w:rPr>
          <w:color w:val="auto"/>
          <w:lang w:val="en-GB"/>
        </w:rPr>
        <w:t xml:space="preserve"> where active involvement is needed.</w:t>
      </w:r>
    </w:p>
    <w:p w14:paraId="64EFC7F3" w14:textId="77777777" w:rsidR="00CE157A" w:rsidRPr="00F370C4" w:rsidRDefault="00CE157A" w:rsidP="00F370C4">
      <w:pPr>
        <w:pStyle w:val="ListParagraph"/>
        <w:ind w:left="0"/>
        <w:rPr>
          <w:color w:val="auto"/>
          <w:lang w:val="en-GB"/>
        </w:rPr>
      </w:pPr>
    </w:p>
    <w:p w14:paraId="79321FC1" w14:textId="474349E0" w:rsidR="00516822" w:rsidRPr="00F370C4" w:rsidRDefault="000D7053" w:rsidP="00F370C4">
      <w:pPr>
        <w:pStyle w:val="ListParagraph"/>
        <w:numPr>
          <w:ilvl w:val="1"/>
          <w:numId w:val="13"/>
        </w:numPr>
        <w:ind w:left="0" w:firstLine="0"/>
        <w:rPr>
          <w:color w:val="auto"/>
          <w:lang w:val="en-GB"/>
        </w:rPr>
      </w:pPr>
      <w:r w:rsidRPr="00F370C4">
        <w:rPr>
          <w:color w:val="auto"/>
          <w:lang w:val="en-GB"/>
        </w:rPr>
        <w:t>Try</w:t>
      </w:r>
      <w:r w:rsidR="008D7CC8" w:rsidRPr="00F370C4">
        <w:rPr>
          <w:color w:val="auto"/>
          <w:lang w:val="en-GB"/>
        </w:rPr>
        <w:t xml:space="preserve"> to understand </w:t>
      </w:r>
      <w:r w:rsidR="002D70FE" w:rsidRPr="00F370C4">
        <w:rPr>
          <w:color w:val="auto"/>
          <w:lang w:val="en-GB"/>
        </w:rPr>
        <w:t>whether</w:t>
      </w:r>
      <w:r w:rsidR="008D7CC8" w:rsidRPr="00F370C4">
        <w:rPr>
          <w:color w:val="auto"/>
          <w:lang w:val="en-GB"/>
        </w:rPr>
        <w:t xml:space="preserve"> TMR is the best option for the patient.</w:t>
      </w:r>
      <w:r w:rsidR="00CC680E" w:rsidRPr="00F370C4">
        <w:rPr>
          <w:color w:val="auto"/>
          <w:lang w:val="en-GB"/>
        </w:rPr>
        <w:t xml:space="preserve"> Give the patient enough time to </w:t>
      </w:r>
      <w:r w:rsidR="002D70FE" w:rsidRPr="00F370C4">
        <w:rPr>
          <w:color w:val="auto"/>
          <w:lang w:val="en-GB"/>
        </w:rPr>
        <w:t>consider</w:t>
      </w:r>
      <w:r w:rsidR="00CC680E" w:rsidRPr="00F370C4">
        <w:rPr>
          <w:color w:val="auto"/>
          <w:lang w:val="en-GB"/>
        </w:rPr>
        <w:t xml:space="preserve"> different options and/or discuss them with friends and family.</w:t>
      </w:r>
    </w:p>
    <w:p w14:paraId="2B3C5191" w14:textId="77777777" w:rsidR="00765CCE" w:rsidRPr="00F370C4" w:rsidRDefault="00765CCE" w:rsidP="00F370C4">
      <w:pPr>
        <w:pStyle w:val="ListParagraph"/>
        <w:ind w:left="0"/>
        <w:rPr>
          <w:color w:val="auto"/>
          <w:lang w:val="en-GB"/>
        </w:rPr>
      </w:pPr>
    </w:p>
    <w:p w14:paraId="52AC0DA0" w14:textId="51AEB0C3" w:rsidR="00CC680E" w:rsidRPr="00F370C4" w:rsidRDefault="00516822" w:rsidP="00F370C4">
      <w:pPr>
        <w:pStyle w:val="ListParagraph"/>
        <w:numPr>
          <w:ilvl w:val="1"/>
          <w:numId w:val="13"/>
        </w:numPr>
        <w:ind w:left="0" w:firstLine="0"/>
        <w:rPr>
          <w:color w:val="auto"/>
          <w:lang w:val="en-GB"/>
        </w:rPr>
      </w:pPr>
      <w:r w:rsidRPr="00F370C4">
        <w:rPr>
          <w:color w:val="auto"/>
          <w:lang w:val="en-GB"/>
        </w:rPr>
        <w:lastRenderedPageBreak/>
        <w:t>See the patient again (either in the full</w:t>
      </w:r>
      <w:r w:rsidR="00DB5744" w:rsidRPr="00F370C4">
        <w:rPr>
          <w:color w:val="auto"/>
          <w:lang w:val="en-GB"/>
        </w:rPr>
        <w:t xml:space="preserve"> interdisciplinary</w:t>
      </w:r>
      <w:r w:rsidRPr="00F370C4">
        <w:rPr>
          <w:color w:val="auto"/>
          <w:lang w:val="en-GB"/>
        </w:rPr>
        <w:t xml:space="preserve"> team or as </w:t>
      </w:r>
      <w:r w:rsidR="00375F9F">
        <w:rPr>
          <w:color w:val="auto"/>
          <w:lang w:val="en-GB"/>
        </w:rPr>
        <w:t xml:space="preserve">a </w:t>
      </w:r>
      <w:r w:rsidRPr="00F370C4">
        <w:rPr>
          <w:color w:val="auto"/>
          <w:lang w:val="en-GB"/>
        </w:rPr>
        <w:t>rehabilitation professional with the surge</w:t>
      </w:r>
      <w:r w:rsidR="00375F9F">
        <w:rPr>
          <w:color w:val="auto"/>
          <w:lang w:val="en-GB"/>
        </w:rPr>
        <w:t>on</w:t>
      </w:r>
      <w:r w:rsidRPr="00F370C4">
        <w:rPr>
          <w:color w:val="auto"/>
          <w:lang w:val="en-GB"/>
        </w:rPr>
        <w:t xml:space="preserve">) </w:t>
      </w:r>
      <w:r w:rsidR="00375F9F">
        <w:rPr>
          <w:color w:val="auto"/>
          <w:lang w:val="en-GB"/>
        </w:rPr>
        <w:t>to plan</w:t>
      </w:r>
      <w:r w:rsidRPr="00F370C4">
        <w:rPr>
          <w:color w:val="auto"/>
          <w:lang w:val="en-GB"/>
        </w:rPr>
        <w:t xml:space="preserve"> the </w:t>
      </w:r>
      <w:r w:rsidR="00FB5A08" w:rsidRPr="00F370C4">
        <w:rPr>
          <w:color w:val="auto"/>
          <w:lang w:val="en-GB"/>
        </w:rPr>
        <w:t xml:space="preserve">procedure unless the patient had </w:t>
      </w:r>
      <w:r w:rsidR="000D7053" w:rsidRPr="00F370C4">
        <w:rPr>
          <w:color w:val="auto"/>
          <w:lang w:val="en-GB"/>
        </w:rPr>
        <w:t xml:space="preserve">already </w:t>
      </w:r>
      <w:r w:rsidR="00FB5A08" w:rsidRPr="00F370C4">
        <w:rPr>
          <w:color w:val="auto"/>
          <w:lang w:val="en-GB"/>
        </w:rPr>
        <w:t>decided</w:t>
      </w:r>
      <w:r w:rsidR="000D7053" w:rsidRPr="00F370C4">
        <w:rPr>
          <w:color w:val="auto"/>
          <w:lang w:val="en-GB"/>
        </w:rPr>
        <w:t xml:space="preserve"> </w:t>
      </w:r>
      <w:r w:rsidR="00375F9F">
        <w:rPr>
          <w:color w:val="auto"/>
          <w:lang w:val="en-GB"/>
        </w:rPr>
        <w:t>on</w:t>
      </w:r>
      <w:r w:rsidR="000D7053" w:rsidRPr="00F370C4">
        <w:rPr>
          <w:color w:val="auto"/>
          <w:lang w:val="en-GB"/>
        </w:rPr>
        <w:t xml:space="preserve"> TMR</w:t>
      </w:r>
      <w:r w:rsidR="00FB5A08" w:rsidRPr="00F370C4">
        <w:rPr>
          <w:color w:val="auto"/>
          <w:lang w:val="en-GB"/>
        </w:rPr>
        <w:t xml:space="preserve"> during the initial consultation.</w:t>
      </w:r>
    </w:p>
    <w:p w14:paraId="0FFE9CD7" w14:textId="77777777" w:rsidR="00CE157A" w:rsidRPr="00F370C4" w:rsidRDefault="00CE157A" w:rsidP="00F370C4">
      <w:pPr>
        <w:pStyle w:val="ListParagraph"/>
        <w:ind w:left="0"/>
        <w:rPr>
          <w:color w:val="auto"/>
          <w:lang w:val="en-GB"/>
        </w:rPr>
      </w:pPr>
    </w:p>
    <w:p w14:paraId="32545DFE" w14:textId="38327E0B" w:rsidR="00CC680E" w:rsidRPr="00F370C4" w:rsidRDefault="00FD4F48" w:rsidP="00F370C4">
      <w:pPr>
        <w:pStyle w:val="ListParagraph"/>
        <w:numPr>
          <w:ilvl w:val="1"/>
          <w:numId w:val="13"/>
        </w:numPr>
        <w:ind w:left="0" w:firstLine="0"/>
        <w:rPr>
          <w:color w:val="auto"/>
          <w:lang w:val="en-GB"/>
        </w:rPr>
      </w:pPr>
      <w:r w:rsidRPr="00F370C4">
        <w:rPr>
          <w:color w:val="auto"/>
          <w:lang w:val="en-GB"/>
        </w:rPr>
        <w:t xml:space="preserve">If the medical team and the patient agree that TMR should be </w:t>
      </w:r>
      <w:r w:rsidR="002D70FE" w:rsidRPr="00F370C4">
        <w:rPr>
          <w:color w:val="auto"/>
          <w:lang w:val="en-GB"/>
        </w:rPr>
        <w:t>performed</w:t>
      </w:r>
      <w:r w:rsidRPr="00F370C4">
        <w:rPr>
          <w:color w:val="auto"/>
          <w:lang w:val="en-GB"/>
        </w:rPr>
        <w:t xml:space="preserve">, ensure that </w:t>
      </w:r>
      <w:r w:rsidR="00CE31CF" w:rsidRPr="00F370C4">
        <w:rPr>
          <w:color w:val="auto"/>
          <w:lang w:val="en-GB"/>
        </w:rPr>
        <w:t>f</w:t>
      </w:r>
      <w:r w:rsidRPr="00F370C4">
        <w:rPr>
          <w:color w:val="auto"/>
          <w:lang w:val="en-GB"/>
        </w:rPr>
        <w:t xml:space="preserve">inancial reimbursement of the whole process is </w:t>
      </w:r>
      <w:r w:rsidR="0035210B" w:rsidRPr="00F370C4">
        <w:rPr>
          <w:color w:val="auto"/>
          <w:lang w:val="en-GB"/>
        </w:rPr>
        <w:t>guaranteed</w:t>
      </w:r>
      <w:r w:rsidRPr="00F370C4">
        <w:rPr>
          <w:color w:val="auto"/>
          <w:lang w:val="en-GB"/>
        </w:rPr>
        <w:t xml:space="preserve"> and that </w:t>
      </w:r>
      <w:r w:rsidR="000F1D57" w:rsidRPr="00F370C4">
        <w:rPr>
          <w:color w:val="auto"/>
          <w:lang w:val="en-GB"/>
        </w:rPr>
        <w:t>rehabilitation</w:t>
      </w:r>
      <w:r w:rsidRPr="00F370C4">
        <w:rPr>
          <w:color w:val="auto"/>
          <w:lang w:val="en-GB"/>
        </w:rPr>
        <w:t xml:space="preserve"> and prosthetic fitting </w:t>
      </w:r>
      <w:r w:rsidR="00DF3C46" w:rsidRPr="00F370C4">
        <w:rPr>
          <w:color w:val="auto"/>
          <w:lang w:val="en-GB"/>
        </w:rPr>
        <w:t xml:space="preserve">will be </w:t>
      </w:r>
      <w:r w:rsidRPr="00F370C4">
        <w:rPr>
          <w:color w:val="auto"/>
          <w:lang w:val="en-GB"/>
        </w:rPr>
        <w:t>organized.</w:t>
      </w:r>
    </w:p>
    <w:p w14:paraId="14C95A02" w14:textId="77777777" w:rsidR="00CE157A" w:rsidRPr="00F370C4" w:rsidRDefault="00CE157A" w:rsidP="00F370C4">
      <w:pPr>
        <w:pStyle w:val="ListParagraph"/>
        <w:ind w:left="0"/>
        <w:rPr>
          <w:color w:val="auto"/>
          <w:lang w:val="en-GB"/>
        </w:rPr>
      </w:pPr>
    </w:p>
    <w:p w14:paraId="48FCAEC9" w14:textId="2080A12B" w:rsidR="000C0732" w:rsidRDefault="00BF57C2" w:rsidP="00F370C4">
      <w:pPr>
        <w:pStyle w:val="ListParagraph"/>
        <w:numPr>
          <w:ilvl w:val="1"/>
          <w:numId w:val="13"/>
        </w:numPr>
        <w:ind w:left="0" w:firstLine="0"/>
        <w:rPr>
          <w:color w:val="auto"/>
          <w:lang w:val="en-GB"/>
        </w:rPr>
      </w:pPr>
      <w:r w:rsidRPr="00F370C4">
        <w:rPr>
          <w:color w:val="auto"/>
          <w:lang w:val="en-GB"/>
        </w:rPr>
        <w:t xml:space="preserve">See the patient for therapy sessions before surgery. </w:t>
      </w:r>
      <w:r w:rsidR="00C841F0">
        <w:rPr>
          <w:color w:val="auto"/>
          <w:lang w:val="en-GB"/>
        </w:rPr>
        <w:t>According to</w:t>
      </w:r>
      <w:r w:rsidR="00A82466" w:rsidRPr="00F370C4">
        <w:rPr>
          <w:color w:val="auto"/>
          <w:lang w:val="en-GB"/>
        </w:rPr>
        <w:t xml:space="preserve"> the patient</w:t>
      </w:r>
      <w:r w:rsidR="001F192B">
        <w:rPr>
          <w:color w:val="auto"/>
          <w:lang w:val="en-GB"/>
        </w:rPr>
        <w:t>'</w:t>
      </w:r>
      <w:r w:rsidR="00A82466" w:rsidRPr="00F370C4">
        <w:rPr>
          <w:color w:val="auto"/>
          <w:lang w:val="en-GB"/>
        </w:rPr>
        <w:t xml:space="preserve">s need, include exercises for </w:t>
      </w:r>
      <w:r w:rsidRPr="00F370C4">
        <w:rPr>
          <w:color w:val="auto"/>
          <w:lang w:val="en-GB"/>
        </w:rPr>
        <w:t xml:space="preserve">pain treatment, </w:t>
      </w:r>
      <w:r w:rsidR="001C482F" w:rsidRPr="00F370C4">
        <w:rPr>
          <w:color w:val="auto"/>
          <w:lang w:val="en-GB"/>
        </w:rPr>
        <w:t xml:space="preserve">endurance, </w:t>
      </w:r>
      <w:r w:rsidR="00A82466" w:rsidRPr="00F370C4">
        <w:rPr>
          <w:color w:val="auto"/>
          <w:lang w:val="en-GB"/>
        </w:rPr>
        <w:t>body symmetry, trunk stability</w:t>
      </w:r>
      <w:r w:rsidR="00AB4C82" w:rsidRPr="00F370C4">
        <w:rPr>
          <w:color w:val="auto"/>
          <w:lang w:val="en-GB"/>
        </w:rPr>
        <w:t>, strengthening of the limb</w:t>
      </w:r>
      <w:r w:rsidR="00A82466" w:rsidRPr="00F370C4">
        <w:rPr>
          <w:color w:val="auto"/>
          <w:lang w:val="en-GB"/>
        </w:rPr>
        <w:t xml:space="preserve"> and posture</w:t>
      </w:r>
      <w:r w:rsidR="00626478" w:rsidRPr="00F370C4">
        <w:rPr>
          <w:color w:val="auto"/>
          <w:lang w:val="en-GB"/>
        </w:rPr>
        <w:t>, and motor imagery tasks</w:t>
      </w:r>
      <w:r w:rsidR="00A82466" w:rsidRPr="00F370C4">
        <w:rPr>
          <w:color w:val="auto"/>
          <w:lang w:val="en-GB"/>
        </w:rPr>
        <w:t>.</w:t>
      </w:r>
    </w:p>
    <w:p w14:paraId="37A6BF4D" w14:textId="77777777" w:rsidR="000C0732" w:rsidRPr="00F91441" w:rsidRDefault="000C0732" w:rsidP="00B36842">
      <w:pPr>
        <w:rPr>
          <w:lang w:val="en-GB"/>
        </w:rPr>
      </w:pPr>
    </w:p>
    <w:p w14:paraId="253BE47D" w14:textId="5DC66EFB" w:rsidR="000676B9" w:rsidRDefault="008E7383" w:rsidP="000C0732">
      <w:pPr>
        <w:pStyle w:val="ListParagraph"/>
        <w:numPr>
          <w:ilvl w:val="2"/>
          <w:numId w:val="13"/>
        </w:numPr>
        <w:ind w:left="0" w:firstLine="0"/>
        <w:rPr>
          <w:color w:val="auto"/>
          <w:lang w:val="en-GB"/>
        </w:rPr>
      </w:pPr>
      <w:r w:rsidRPr="00F370C4">
        <w:rPr>
          <w:color w:val="auto"/>
          <w:lang w:val="en-GB"/>
        </w:rPr>
        <w:t>Additionally</w:t>
      </w:r>
      <w:r w:rsidR="00A82466" w:rsidRPr="00F370C4">
        <w:rPr>
          <w:color w:val="auto"/>
          <w:lang w:val="en-GB"/>
        </w:rPr>
        <w:t xml:space="preserve">, train one-handed activities and </w:t>
      </w:r>
      <w:r w:rsidR="000A7D22">
        <w:rPr>
          <w:color w:val="auto"/>
          <w:lang w:val="en-GB"/>
        </w:rPr>
        <w:t>support</w:t>
      </w:r>
      <w:r w:rsidR="000A7D22" w:rsidRPr="00F370C4">
        <w:rPr>
          <w:color w:val="auto"/>
          <w:lang w:val="en-GB"/>
        </w:rPr>
        <w:t xml:space="preserve"> </w:t>
      </w:r>
      <w:r w:rsidR="00A82466" w:rsidRPr="00F370C4">
        <w:rPr>
          <w:color w:val="auto"/>
          <w:lang w:val="en-GB"/>
        </w:rPr>
        <w:t>the patient with assistive devices</w:t>
      </w:r>
      <w:r w:rsidR="002A4202">
        <w:rPr>
          <w:color w:val="auto"/>
          <w:lang w:val="en-GB"/>
        </w:rPr>
        <w:t>,</w:t>
      </w:r>
      <w:r w:rsidR="00A82466" w:rsidRPr="00F370C4">
        <w:rPr>
          <w:color w:val="auto"/>
          <w:lang w:val="en-GB"/>
        </w:rPr>
        <w:t xml:space="preserve"> </w:t>
      </w:r>
      <w:r w:rsidR="002A4202">
        <w:rPr>
          <w:color w:val="auto"/>
          <w:lang w:val="en-GB"/>
        </w:rPr>
        <w:t xml:space="preserve">which </w:t>
      </w:r>
      <w:r w:rsidR="00A82466" w:rsidRPr="00F370C4">
        <w:rPr>
          <w:color w:val="auto"/>
          <w:lang w:val="en-GB"/>
        </w:rPr>
        <w:t>can be helpful to support independence in activities of daily living.</w:t>
      </w:r>
    </w:p>
    <w:p w14:paraId="27CAB296" w14:textId="77777777" w:rsidR="000676B9" w:rsidRDefault="000676B9" w:rsidP="000676B9">
      <w:pPr>
        <w:pStyle w:val="ListParagraph"/>
        <w:ind w:left="0"/>
        <w:rPr>
          <w:color w:val="auto"/>
          <w:lang w:val="en-GB"/>
        </w:rPr>
      </w:pPr>
    </w:p>
    <w:p w14:paraId="49603420" w14:textId="305484CC" w:rsidR="00A82466" w:rsidRPr="00F370C4" w:rsidRDefault="00715814" w:rsidP="000676B9">
      <w:pPr>
        <w:pStyle w:val="ListParagraph"/>
        <w:ind w:left="0"/>
        <w:rPr>
          <w:color w:val="auto"/>
          <w:lang w:val="en-GB"/>
        </w:rPr>
      </w:pPr>
      <w:r w:rsidRPr="00F370C4">
        <w:rPr>
          <w:color w:val="auto"/>
          <w:lang w:val="en-GB"/>
        </w:rPr>
        <w:t xml:space="preserve">NOTE: At least one pre-surgical therapy session is recommended. More may be needed to </w:t>
      </w:r>
      <w:r w:rsidR="00F23048" w:rsidRPr="00F370C4">
        <w:rPr>
          <w:color w:val="auto"/>
          <w:lang w:val="en-GB"/>
        </w:rPr>
        <w:t>address</w:t>
      </w:r>
      <w:r w:rsidRPr="00F370C4">
        <w:rPr>
          <w:color w:val="auto"/>
          <w:lang w:val="en-GB"/>
        </w:rPr>
        <w:t xml:space="preserve"> specific problems. If only a short time before surgery is available, include </w:t>
      </w:r>
      <w:r w:rsidR="009500ED">
        <w:rPr>
          <w:color w:val="auto"/>
          <w:lang w:val="en-GB"/>
        </w:rPr>
        <w:t>particular</w:t>
      </w:r>
      <w:r w:rsidRPr="00F370C4">
        <w:rPr>
          <w:color w:val="auto"/>
          <w:lang w:val="en-GB"/>
        </w:rPr>
        <w:t xml:space="preserve"> interventions in the post-surgical therapy.</w:t>
      </w:r>
    </w:p>
    <w:p w14:paraId="7AF89656" w14:textId="77777777" w:rsidR="00CE157A" w:rsidRPr="00F370C4" w:rsidRDefault="00CE157A" w:rsidP="00F370C4">
      <w:pPr>
        <w:pStyle w:val="ListParagraph"/>
        <w:ind w:left="0"/>
        <w:rPr>
          <w:color w:val="auto"/>
          <w:lang w:val="en-GB"/>
        </w:rPr>
      </w:pPr>
    </w:p>
    <w:p w14:paraId="28D6FEC9" w14:textId="1197BA1A" w:rsidR="00A82466" w:rsidRDefault="00B423D9" w:rsidP="00F370C4">
      <w:pPr>
        <w:pStyle w:val="ListParagraph"/>
        <w:numPr>
          <w:ilvl w:val="1"/>
          <w:numId w:val="13"/>
        </w:numPr>
        <w:ind w:left="0" w:firstLine="0"/>
        <w:rPr>
          <w:color w:val="auto"/>
          <w:lang w:val="en-GB"/>
        </w:rPr>
      </w:pPr>
      <w:r w:rsidRPr="00F370C4">
        <w:rPr>
          <w:color w:val="auto"/>
          <w:lang w:val="en-GB"/>
        </w:rPr>
        <w:t xml:space="preserve">Perform the </w:t>
      </w:r>
      <w:r w:rsidR="00A62C6A" w:rsidRPr="00F370C4">
        <w:rPr>
          <w:color w:val="auto"/>
          <w:lang w:val="en-GB"/>
        </w:rPr>
        <w:t xml:space="preserve">TMR </w:t>
      </w:r>
      <w:r w:rsidRPr="00F370C4">
        <w:rPr>
          <w:color w:val="auto"/>
          <w:lang w:val="en-GB"/>
        </w:rPr>
        <w:t>surgery</w:t>
      </w:r>
      <w:r w:rsidR="00FF4ABE" w:rsidRPr="00F370C4">
        <w:rPr>
          <w:color w:val="auto"/>
          <w:lang w:val="en-GB"/>
        </w:rPr>
        <w:t xml:space="preserve"> (</w:t>
      </w:r>
      <w:r w:rsidR="009E53F5" w:rsidRPr="00F370C4">
        <w:rPr>
          <w:color w:val="auto"/>
          <w:lang w:val="en-GB"/>
        </w:rPr>
        <w:t>surgeon</w:t>
      </w:r>
      <w:r w:rsidR="00FF4ABE" w:rsidRPr="00F370C4">
        <w:rPr>
          <w:color w:val="auto"/>
          <w:lang w:val="en-GB"/>
        </w:rPr>
        <w:t>)</w:t>
      </w:r>
      <w:r w:rsidR="00A572C2">
        <w:rPr>
          <w:color w:val="auto"/>
          <w:lang w:val="en-GB"/>
        </w:rPr>
        <w:fldChar w:fldCharType="begin"/>
      </w:r>
      <w:r w:rsidR="00A572C2">
        <w:rPr>
          <w:color w:val="auto"/>
          <w:lang w:val="en-GB"/>
        </w:rPr>
        <w:instrText xml:space="preserve"> ADDIN EN.CITE &lt;EndNote&gt;&lt;Cite&gt;&lt;Author&gt;Salminger&lt;/Author&gt;&lt;Year&gt;2019&lt;/Year&gt;&lt;RecNum&gt;715&lt;/RecNum&gt;&lt;DisplayText&gt;&lt;style face="superscript"&gt;9&lt;/style&gt;&lt;/DisplayText&gt;&lt;record&gt;&lt;rec-number&gt;715&lt;/rec-number&gt;&lt;foreign-keys&gt;&lt;key app="EN" db-id="d22fxvdvvx5w5iez0v1va0sq2sp0ps5eazf0" timestamp="1566234045"&gt;715&lt;/key&gt;&lt;/foreign-keys&gt;&lt;ref-type name="Journal Article"&gt;17&lt;/ref-type&gt;&lt;contributors&gt;&lt;authors&gt;&lt;author&gt;Salminger, S.&lt;/author&gt;&lt;author&gt;Sturma, A.&lt;/author&gt;&lt;author&gt;Roche, A. D.&lt;/author&gt;&lt;author&gt;Mayer, J. A.&lt;/author&gt;&lt;author&gt;Gstoettner, C.&lt;/author&gt;&lt;author&gt;Aszmann, O. C.&lt;/author&gt;&lt;/authors&gt;&lt;/contributors&gt;&lt;auth-address&gt;Division of Plastic and Reconstructive Surgery, Department of Surgery, Medical University of Vienna, Austria.&amp;#xD;Christian Doppler Laboratory for Restoration of Extremity Function, Division of Plastic and Reconstructive Surgery, Department of Surgery, Medical University of Vienna, Austria.&amp;#xD;Department of Physical Medicine and Rehabilitation, Medical University of Vienna, Austria.&amp;#xD;Department of Plastic Surgery, Southmead Hospital, North Bristol NHS Trust, United Kingdom.&lt;/auth-address&gt;&lt;titles&gt;&lt;title&gt;Outcomes, challenges and pitfalls after targeted muscle reinnervation in high level amputees. Is it worth the effort?&lt;/title&gt;&lt;secondary-title&gt;Plast Reconstr Surg&lt;/secondary-title&gt;&lt;alt-title&gt;Plastic and reconstructive surgery&lt;/alt-title&gt;&lt;/titles&gt;&lt;periodical&gt;&lt;full-title&gt;Plast Reconstr Surg&lt;/full-title&gt;&lt;/periodical&gt;&lt;alt-periodical&gt;&lt;full-title&gt;Plastic and Reconstructive Surgery&lt;/full-title&gt;&lt;/alt-periodical&gt;&lt;edition&gt;2019/08/30&lt;/edition&gt;&lt;dates&gt;&lt;year&gt;2019&lt;/year&gt;&lt;pub-dates&gt;&lt;date&gt;Aug 27&lt;/date&gt;&lt;/pub-dates&gt;&lt;/dates&gt;&lt;isbn&gt;1529-4242 (Electronic)&amp;#xD;0032-1052 (Linking)&lt;/isbn&gt;&lt;accession-num&gt;31464981&lt;/accession-num&gt;&lt;urls&gt;&lt;related-urls&gt;&lt;url&gt;https://www.ncbi.nlm.nih.gov/pubmed/31464981&lt;/url&gt;&lt;/related-urls&gt;&lt;pdf-urls&gt;&lt;url&gt;file://C:\CD Labor\Recherchen\Endnote-PDFs\Salminger_2019_OutcomesTMR_accepted.pdf&lt;/url&gt;&lt;/pdf-urls&gt;&lt;/urls&gt;&lt;electronic-resource-num&gt;10.1097/PRS.0000000000006277&lt;/electronic-resource-num&gt;&lt;/record&gt;&lt;/Cite&gt;&lt;/EndNote&gt;</w:instrText>
      </w:r>
      <w:r w:rsidR="00A572C2">
        <w:rPr>
          <w:color w:val="auto"/>
          <w:lang w:val="en-GB"/>
        </w:rPr>
        <w:fldChar w:fldCharType="separate"/>
      </w:r>
      <w:r w:rsidR="00A572C2" w:rsidRPr="00A572C2">
        <w:rPr>
          <w:noProof/>
          <w:color w:val="auto"/>
          <w:vertAlign w:val="superscript"/>
          <w:lang w:val="en-GB"/>
        </w:rPr>
        <w:t>9</w:t>
      </w:r>
      <w:r w:rsidR="00A572C2">
        <w:rPr>
          <w:color w:val="auto"/>
          <w:lang w:val="en-GB"/>
        </w:rPr>
        <w:fldChar w:fldCharType="end"/>
      </w:r>
      <w:r w:rsidRPr="00F370C4">
        <w:rPr>
          <w:color w:val="auto"/>
          <w:lang w:val="en-GB"/>
        </w:rPr>
        <w:t>.</w:t>
      </w:r>
    </w:p>
    <w:p w14:paraId="4D53DFD4" w14:textId="77777777" w:rsidR="005C49DA" w:rsidRPr="005C49DA" w:rsidRDefault="005C49DA" w:rsidP="005C49DA">
      <w:pPr>
        <w:rPr>
          <w:lang w:val="en-GB"/>
        </w:rPr>
      </w:pPr>
    </w:p>
    <w:p w14:paraId="03693458" w14:textId="081E9FD7" w:rsidR="005032C0" w:rsidRPr="00F370C4" w:rsidRDefault="008F7C1F" w:rsidP="00F370C4">
      <w:pPr>
        <w:pStyle w:val="ListParagraph"/>
        <w:numPr>
          <w:ilvl w:val="0"/>
          <w:numId w:val="13"/>
        </w:numPr>
        <w:ind w:left="0" w:firstLine="0"/>
        <w:rPr>
          <w:b/>
          <w:color w:val="auto"/>
          <w:lang w:val="en-GB"/>
        </w:rPr>
      </w:pPr>
      <w:r w:rsidRPr="00F370C4">
        <w:rPr>
          <w:b/>
          <w:color w:val="auto"/>
          <w:lang w:val="en-GB"/>
        </w:rPr>
        <w:t>Early post-surgical interventions</w:t>
      </w:r>
    </w:p>
    <w:p w14:paraId="56AA2F67" w14:textId="77777777" w:rsidR="003627AD" w:rsidRDefault="003627AD" w:rsidP="00F370C4">
      <w:pPr>
        <w:pStyle w:val="ListParagraph"/>
        <w:ind w:left="0"/>
        <w:rPr>
          <w:bCs/>
          <w:color w:val="auto"/>
          <w:lang w:val="en-GB"/>
        </w:rPr>
      </w:pPr>
    </w:p>
    <w:p w14:paraId="13A51F37" w14:textId="19E69D80" w:rsidR="009D07C4" w:rsidRDefault="003534A1" w:rsidP="00F370C4">
      <w:pPr>
        <w:pStyle w:val="ListParagraph"/>
        <w:numPr>
          <w:ilvl w:val="1"/>
          <w:numId w:val="13"/>
        </w:numPr>
        <w:ind w:left="0" w:firstLine="0"/>
        <w:rPr>
          <w:color w:val="auto"/>
          <w:lang w:val="en-GB"/>
        </w:rPr>
      </w:pPr>
      <w:r w:rsidRPr="0002779C">
        <w:rPr>
          <w:color w:val="auto"/>
          <w:lang w:val="en-GB"/>
        </w:rPr>
        <w:t>In the first days</w:t>
      </w:r>
      <w:r w:rsidR="009D07C4" w:rsidRPr="0002779C">
        <w:rPr>
          <w:color w:val="auto"/>
          <w:lang w:val="en-GB"/>
        </w:rPr>
        <w:t xml:space="preserve"> after surgery, </w:t>
      </w:r>
      <w:r w:rsidR="000F1D57" w:rsidRPr="0002779C">
        <w:rPr>
          <w:color w:val="auto"/>
          <w:lang w:val="en-GB"/>
        </w:rPr>
        <w:t>mobilize</w:t>
      </w:r>
      <w:r w:rsidR="009D07C4" w:rsidRPr="0002779C">
        <w:rPr>
          <w:color w:val="auto"/>
          <w:lang w:val="en-GB"/>
        </w:rPr>
        <w:t xml:space="preserve"> the patient and ensure that they regain their physical fitness.</w:t>
      </w:r>
      <w:r w:rsidR="007A363E" w:rsidRPr="0002779C">
        <w:rPr>
          <w:color w:val="auto"/>
          <w:lang w:val="en-GB"/>
        </w:rPr>
        <w:t xml:space="preserve"> </w:t>
      </w:r>
      <w:r w:rsidR="000C489E">
        <w:rPr>
          <w:color w:val="auto"/>
          <w:lang w:val="en-GB"/>
        </w:rPr>
        <w:t>Once more</w:t>
      </w:r>
      <w:r w:rsidR="002C4A89">
        <w:rPr>
          <w:color w:val="auto"/>
          <w:lang w:val="en-GB"/>
        </w:rPr>
        <w:t>,</w:t>
      </w:r>
      <w:r w:rsidR="007A363E" w:rsidRPr="0002779C">
        <w:rPr>
          <w:color w:val="auto"/>
          <w:lang w:val="en-GB"/>
        </w:rPr>
        <w:t xml:space="preserve"> remind the patient that reinnervation might take </w:t>
      </w:r>
      <w:r w:rsidR="000C489E">
        <w:rPr>
          <w:color w:val="auto"/>
          <w:lang w:val="en-GB"/>
        </w:rPr>
        <w:t>~</w:t>
      </w:r>
      <w:r w:rsidR="000A7D22">
        <w:rPr>
          <w:color w:val="auto"/>
          <w:lang w:val="en-GB"/>
        </w:rPr>
        <w:t xml:space="preserve"> </w:t>
      </w:r>
      <w:r w:rsidR="000C489E">
        <w:rPr>
          <w:color w:val="auto"/>
          <w:lang w:val="en-GB"/>
        </w:rPr>
        <w:t>3</w:t>
      </w:r>
      <w:r w:rsidR="00F91441">
        <w:rPr>
          <w:color w:val="auto"/>
          <w:lang w:val="en-GB"/>
        </w:rPr>
        <w:t>–</w:t>
      </w:r>
      <w:r w:rsidR="000C489E">
        <w:rPr>
          <w:color w:val="auto"/>
          <w:lang w:val="en-GB"/>
        </w:rPr>
        <w:t>6</w:t>
      </w:r>
      <w:r w:rsidR="007A363E" w:rsidRPr="0002779C">
        <w:rPr>
          <w:color w:val="auto"/>
          <w:lang w:val="en-GB"/>
        </w:rPr>
        <w:t xml:space="preserve"> months.</w:t>
      </w:r>
    </w:p>
    <w:p w14:paraId="38F4682E" w14:textId="29B768A9" w:rsidR="002C4A89" w:rsidRDefault="002C4A89" w:rsidP="002C4A89">
      <w:pPr>
        <w:pStyle w:val="ListParagraph"/>
        <w:ind w:left="0"/>
        <w:rPr>
          <w:color w:val="auto"/>
          <w:lang w:val="en-GB"/>
        </w:rPr>
      </w:pPr>
    </w:p>
    <w:p w14:paraId="2CB708CC" w14:textId="6E4C51CA" w:rsidR="002C4A89" w:rsidRPr="00F370C4" w:rsidRDefault="002C4A89" w:rsidP="002C4A89">
      <w:pPr>
        <w:pStyle w:val="ListParagraph"/>
        <w:ind w:left="0"/>
        <w:rPr>
          <w:bCs/>
          <w:color w:val="auto"/>
          <w:lang w:val="en-GB"/>
        </w:rPr>
      </w:pPr>
      <w:r w:rsidRPr="00F370C4">
        <w:rPr>
          <w:bCs/>
          <w:color w:val="auto"/>
          <w:lang w:val="en-GB"/>
        </w:rPr>
        <w:t xml:space="preserve">NOTE: Early post-surgical interventions should happen once or twice daily while the patient is hospitalized. If the patient </w:t>
      </w:r>
      <w:r w:rsidR="00CA74DE">
        <w:rPr>
          <w:bCs/>
          <w:color w:val="auto"/>
          <w:lang w:val="en-GB"/>
        </w:rPr>
        <w:t>can</w:t>
      </w:r>
      <w:r w:rsidRPr="00F370C4">
        <w:rPr>
          <w:bCs/>
          <w:color w:val="auto"/>
          <w:lang w:val="en-GB"/>
        </w:rPr>
        <w:t xml:space="preserve"> perform the below-listed interventions by themselves after initial explanations, a therapy session once a month is sufficient and can also happen as teletherapy in an online setting. Otherwise, seeing the patient twice a week for 30</w:t>
      </w:r>
      <w:r w:rsidR="00F91441">
        <w:rPr>
          <w:bCs/>
          <w:color w:val="auto"/>
          <w:lang w:val="en-GB"/>
        </w:rPr>
        <w:t>–</w:t>
      </w:r>
      <w:r w:rsidRPr="00F370C4">
        <w:rPr>
          <w:bCs/>
          <w:color w:val="auto"/>
          <w:lang w:val="en-GB"/>
        </w:rPr>
        <w:t>60 min is recommended.</w:t>
      </w:r>
    </w:p>
    <w:p w14:paraId="49AD1DF4" w14:textId="77777777" w:rsidR="00CE157A" w:rsidRPr="0002779C" w:rsidRDefault="00CE157A" w:rsidP="002C6399">
      <w:pPr>
        <w:pStyle w:val="ListParagraph"/>
        <w:ind w:left="0"/>
        <w:rPr>
          <w:color w:val="auto"/>
          <w:lang w:val="en-GB"/>
        </w:rPr>
      </w:pPr>
    </w:p>
    <w:p w14:paraId="6CEE6821" w14:textId="30D87085" w:rsidR="00A00EC7" w:rsidRPr="0002779C" w:rsidRDefault="00B653BB" w:rsidP="00F370C4">
      <w:pPr>
        <w:pStyle w:val="ListParagraph"/>
        <w:numPr>
          <w:ilvl w:val="1"/>
          <w:numId w:val="13"/>
        </w:numPr>
        <w:ind w:left="0" w:firstLine="0"/>
        <w:rPr>
          <w:color w:val="auto"/>
          <w:lang w:val="en-GB"/>
        </w:rPr>
      </w:pPr>
      <w:r w:rsidRPr="0002779C">
        <w:rPr>
          <w:color w:val="auto"/>
          <w:lang w:val="en-GB"/>
        </w:rPr>
        <w:t xml:space="preserve">Treat possible </w:t>
      </w:r>
      <w:proofErr w:type="spellStart"/>
      <w:r w:rsidRPr="0002779C">
        <w:rPr>
          <w:color w:val="auto"/>
          <w:lang w:val="en-GB"/>
        </w:rPr>
        <w:t>edemas</w:t>
      </w:r>
      <w:proofErr w:type="spellEnd"/>
      <w:r w:rsidRPr="0002779C">
        <w:rPr>
          <w:color w:val="auto"/>
          <w:lang w:val="en-GB"/>
        </w:rPr>
        <w:t xml:space="preserve"> in the area of the surgery</w:t>
      </w:r>
      <w:r w:rsidR="00AE58E5" w:rsidRPr="0002779C">
        <w:rPr>
          <w:color w:val="auto"/>
          <w:lang w:val="en-GB"/>
        </w:rPr>
        <w:t xml:space="preserve"> by bandaging, using custom-made liners, propping up</w:t>
      </w:r>
      <w:r w:rsidRPr="0002779C">
        <w:rPr>
          <w:color w:val="auto"/>
          <w:lang w:val="en-GB"/>
        </w:rPr>
        <w:t xml:space="preserve"> </w:t>
      </w:r>
      <w:r w:rsidR="00AE58E5" w:rsidRPr="0002779C">
        <w:rPr>
          <w:color w:val="auto"/>
          <w:lang w:val="en-GB"/>
        </w:rPr>
        <w:t xml:space="preserve">the residual limb and/or offering lymphatic drainage. </w:t>
      </w:r>
      <w:r w:rsidR="00202135" w:rsidRPr="0002779C">
        <w:rPr>
          <w:color w:val="auto"/>
          <w:lang w:val="en-GB"/>
        </w:rPr>
        <w:t>Ensure that the patient receives adequate pain medication</w:t>
      </w:r>
      <w:r w:rsidR="00780874">
        <w:rPr>
          <w:color w:val="auto"/>
          <w:lang w:val="en-GB"/>
        </w:rPr>
        <w:t>.</w:t>
      </w:r>
    </w:p>
    <w:p w14:paraId="111D9986" w14:textId="77777777" w:rsidR="00A00EC7" w:rsidRPr="0002779C" w:rsidRDefault="00A00EC7" w:rsidP="00DB59D7">
      <w:pPr>
        <w:pStyle w:val="ListParagraph"/>
        <w:ind w:left="0"/>
        <w:rPr>
          <w:color w:val="auto"/>
          <w:lang w:val="en-GB"/>
        </w:rPr>
      </w:pPr>
    </w:p>
    <w:p w14:paraId="07B58F0A" w14:textId="00EA9E49" w:rsidR="00C539B9" w:rsidRDefault="00C539B9" w:rsidP="00F370C4">
      <w:pPr>
        <w:pStyle w:val="ListParagraph"/>
        <w:numPr>
          <w:ilvl w:val="1"/>
          <w:numId w:val="13"/>
        </w:numPr>
        <w:ind w:left="0" w:firstLine="0"/>
        <w:rPr>
          <w:color w:val="auto"/>
          <w:lang w:val="en-GB"/>
        </w:rPr>
      </w:pPr>
      <w:r>
        <w:rPr>
          <w:color w:val="auto"/>
          <w:lang w:val="en-GB"/>
        </w:rPr>
        <w:t>Start with scar treatment (scar cream application and scar massage) when the wounds are fully closed</w:t>
      </w:r>
      <w:r w:rsidR="000D7BA6" w:rsidRPr="0002779C">
        <w:rPr>
          <w:color w:val="auto"/>
          <w:lang w:val="en-GB"/>
        </w:rPr>
        <w:t>.</w:t>
      </w:r>
      <w:r>
        <w:rPr>
          <w:color w:val="auto"/>
          <w:lang w:val="en-GB"/>
        </w:rPr>
        <w:t xml:space="preserve"> </w:t>
      </w:r>
      <w:r w:rsidR="000D7BA6" w:rsidRPr="0002779C">
        <w:rPr>
          <w:color w:val="auto"/>
          <w:lang w:val="en-GB"/>
        </w:rPr>
        <w:t>I</w:t>
      </w:r>
      <w:r w:rsidR="00B653BB" w:rsidRPr="0002779C">
        <w:rPr>
          <w:color w:val="auto"/>
          <w:lang w:val="en-GB"/>
        </w:rPr>
        <w:t xml:space="preserve">mprove the range of motion in the shoulder joint for </w:t>
      </w:r>
      <w:proofErr w:type="spellStart"/>
      <w:r w:rsidR="00B653BB" w:rsidRPr="0002779C">
        <w:rPr>
          <w:color w:val="auto"/>
          <w:lang w:val="en-GB"/>
        </w:rPr>
        <w:t>transhumeral</w:t>
      </w:r>
      <w:proofErr w:type="spellEnd"/>
      <w:r w:rsidR="00B653BB" w:rsidRPr="0002779C">
        <w:rPr>
          <w:color w:val="auto"/>
          <w:lang w:val="en-GB"/>
        </w:rPr>
        <w:t xml:space="preserve"> amputations</w:t>
      </w:r>
      <w:r w:rsidR="000D7BA6" w:rsidRPr="0002779C">
        <w:rPr>
          <w:color w:val="auto"/>
          <w:lang w:val="en-GB"/>
        </w:rPr>
        <w:t xml:space="preserve"> by passively moving the arm and instructing the patient to perform active </w:t>
      </w:r>
      <w:r w:rsidR="00F23048" w:rsidRPr="0002779C">
        <w:rPr>
          <w:color w:val="auto"/>
          <w:lang w:val="en-GB"/>
        </w:rPr>
        <w:t>exercises</w:t>
      </w:r>
      <w:r w:rsidR="000D7BA6" w:rsidRPr="0002779C">
        <w:rPr>
          <w:color w:val="auto"/>
          <w:lang w:val="en-GB"/>
        </w:rPr>
        <w:t xml:space="preserve"> using the full range of movement</w:t>
      </w:r>
      <w:r w:rsidR="00B653BB" w:rsidRPr="0002779C">
        <w:rPr>
          <w:color w:val="auto"/>
          <w:lang w:val="en-GB"/>
        </w:rPr>
        <w:t>.</w:t>
      </w:r>
    </w:p>
    <w:p w14:paraId="2D378599" w14:textId="77777777" w:rsidR="008D5F46" w:rsidRPr="00F91441" w:rsidRDefault="008D5F46" w:rsidP="00B36842">
      <w:pPr>
        <w:rPr>
          <w:lang w:val="en-GB"/>
        </w:rPr>
      </w:pPr>
    </w:p>
    <w:p w14:paraId="4AD70715" w14:textId="7DB6BB03" w:rsidR="008D5F46" w:rsidRDefault="008D5F46" w:rsidP="00331E60">
      <w:pPr>
        <w:pStyle w:val="ListParagraph"/>
        <w:ind w:left="0"/>
        <w:rPr>
          <w:color w:val="auto"/>
          <w:lang w:val="en-GB"/>
        </w:rPr>
      </w:pPr>
      <w:r>
        <w:rPr>
          <w:color w:val="auto"/>
          <w:lang w:val="en-GB"/>
        </w:rPr>
        <w:t>NOTE: The patients are asked to use the scar cream available to them</w:t>
      </w:r>
      <w:r w:rsidR="00B61CC8">
        <w:rPr>
          <w:color w:val="auto"/>
          <w:lang w:val="en-GB"/>
        </w:rPr>
        <w:t>;</w:t>
      </w:r>
      <w:r>
        <w:rPr>
          <w:color w:val="auto"/>
          <w:lang w:val="en-GB"/>
        </w:rPr>
        <w:t xml:space="preserve"> nothing specific is recommended.</w:t>
      </w:r>
    </w:p>
    <w:p w14:paraId="558F2AEC" w14:textId="77777777" w:rsidR="00C539B9" w:rsidRPr="00F91441" w:rsidRDefault="00C539B9" w:rsidP="00B36842">
      <w:pPr>
        <w:rPr>
          <w:lang w:val="en-GB"/>
        </w:rPr>
      </w:pPr>
    </w:p>
    <w:p w14:paraId="04DFA8F8" w14:textId="3BB86E55" w:rsidR="009D07C4" w:rsidRPr="0002779C" w:rsidRDefault="00F202F8" w:rsidP="00C539B9">
      <w:pPr>
        <w:pStyle w:val="ListParagraph"/>
        <w:numPr>
          <w:ilvl w:val="2"/>
          <w:numId w:val="13"/>
        </w:numPr>
        <w:ind w:left="0" w:firstLine="0"/>
        <w:rPr>
          <w:color w:val="auto"/>
          <w:lang w:val="en-GB"/>
        </w:rPr>
      </w:pPr>
      <w:r w:rsidRPr="0002779C">
        <w:rPr>
          <w:color w:val="auto"/>
          <w:lang w:val="en-GB"/>
        </w:rPr>
        <w:t>Communicate</w:t>
      </w:r>
      <w:r w:rsidR="002D70FE" w:rsidRPr="0002779C">
        <w:rPr>
          <w:color w:val="auto"/>
          <w:lang w:val="en-GB"/>
        </w:rPr>
        <w:t xml:space="preserve"> </w:t>
      </w:r>
      <w:r w:rsidR="00B653BB" w:rsidRPr="0002779C">
        <w:rPr>
          <w:color w:val="auto"/>
          <w:lang w:val="en-GB"/>
        </w:rPr>
        <w:t xml:space="preserve">all </w:t>
      </w:r>
      <w:r w:rsidR="000F1D57" w:rsidRPr="0002779C">
        <w:rPr>
          <w:color w:val="auto"/>
          <w:lang w:val="en-GB"/>
        </w:rPr>
        <w:t>interventions</w:t>
      </w:r>
      <w:r w:rsidR="00B653BB" w:rsidRPr="0002779C">
        <w:rPr>
          <w:color w:val="auto"/>
          <w:lang w:val="en-GB"/>
        </w:rPr>
        <w:t xml:space="preserve"> </w:t>
      </w:r>
      <w:r w:rsidR="00AB42F5" w:rsidRPr="0002779C">
        <w:rPr>
          <w:color w:val="auto"/>
          <w:lang w:val="en-GB"/>
        </w:rPr>
        <w:t xml:space="preserve">with </w:t>
      </w:r>
      <w:r w:rsidR="00B653BB" w:rsidRPr="0002779C">
        <w:rPr>
          <w:color w:val="auto"/>
          <w:lang w:val="en-GB"/>
        </w:rPr>
        <w:t>the surge</w:t>
      </w:r>
      <w:r w:rsidR="000B3F72" w:rsidRPr="0002779C">
        <w:rPr>
          <w:color w:val="auto"/>
          <w:lang w:val="en-GB"/>
        </w:rPr>
        <w:t>on</w:t>
      </w:r>
      <w:r w:rsidR="002B08AB" w:rsidRPr="0002779C">
        <w:rPr>
          <w:color w:val="auto"/>
          <w:lang w:val="en-GB"/>
        </w:rPr>
        <w:t xml:space="preserve"> and/or see the patient with the surgeon </w:t>
      </w:r>
      <w:r w:rsidR="002B08AB" w:rsidRPr="0002779C">
        <w:rPr>
          <w:color w:val="auto"/>
          <w:lang w:val="en-GB"/>
        </w:rPr>
        <w:lastRenderedPageBreak/>
        <w:t>at least once</w:t>
      </w:r>
      <w:r w:rsidR="000B3F72" w:rsidRPr="0002779C">
        <w:rPr>
          <w:color w:val="auto"/>
          <w:lang w:val="en-GB"/>
        </w:rPr>
        <w:t>.</w:t>
      </w:r>
    </w:p>
    <w:p w14:paraId="1C37A674" w14:textId="77777777" w:rsidR="00CE157A" w:rsidRPr="0002779C" w:rsidRDefault="00CE157A" w:rsidP="00894F44">
      <w:pPr>
        <w:pStyle w:val="ListParagraph"/>
        <w:ind w:left="0"/>
        <w:rPr>
          <w:color w:val="auto"/>
          <w:lang w:val="en-GB"/>
        </w:rPr>
      </w:pPr>
    </w:p>
    <w:p w14:paraId="401E7B96" w14:textId="43C6F936" w:rsidR="003A49F2" w:rsidRDefault="00FF4ABE" w:rsidP="00F370C4">
      <w:pPr>
        <w:pStyle w:val="ListParagraph"/>
        <w:numPr>
          <w:ilvl w:val="1"/>
          <w:numId w:val="13"/>
        </w:numPr>
        <w:ind w:left="0" w:firstLine="0"/>
        <w:rPr>
          <w:color w:val="auto"/>
          <w:lang w:val="en-GB"/>
        </w:rPr>
      </w:pPr>
      <w:r w:rsidRPr="0002779C">
        <w:rPr>
          <w:color w:val="auto"/>
          <w:lang w:val="en-GB"/>
        </w:rPr>
        <w:t xml:space="preserve">If the patient had a prosthetic fitting before surgery, evaluate </w:t>
      </w:r>
      <w:r w:rsidR="002D70FE" w:rsidRPr="0002779C">
        <w:rPr>
          <w:color w:val="auto"/>
          <w:lang w:val="en-GB"/>
        </w:rPr>
        <w:t>whether</w:t>
      </w:r>
      <w:r w:rsidRPr="0002779C">
        <w:rPr>
          <w:color w:val="auto"/>
          <w:lang w:val="en-GB"/>
        </w:rPr>
        <w:t xml:space="preserve"> it can be re-fitted. If needed, </w:t>
      </w:r>
      <w:r w:rsidR="00574DA9" w:rsidRPr="0002779C">
        <w:rPr>
          <w:color w:val="auto"/>
          <w:lang w:val="en-GB"/>
        </w:rPr>
        <w:t xml:space="preserve">have a prosthetist </w:t>
      </w:r>
      <w:r w:rsidRPr="0002779C">
        <w:rPr>
          <w:color w:val="auto"/>
          <w:lang w:val="en-GB"/>
        </w:rPr>
        <w:t>change</w:t>
      </w:r>
      <w:r w:rsidR="00574DA9" w:rsidRPr="0002779C">
        <w:rPr>
          <w:color w:val="auto"/>
          <w:lang w:val="en-GB"/>
        </w:rPr>
        <w:t xml:space="preserve"> the socket o</w:t>
      </w:r>
      <w:r w:rsidR="00AB4C82" w:rsidRPr="0002779C">
        <w:rPr>
          <w:color w:val="auto"/>
          <w:lang w:val="en-GB"/>
        </w:rPr>
        <w:t>r</w:t>
      </w:r>
      <w:r w:rsidR="00574DA9" w:rsidRPr="0002779C">
        <w:rPr>
          <w:color w:val="auto"/>
          <w:lang w:val="en-GB"/>
        </w:rPr>
        <w:t xml:space="preserve"> replace the electrodes in a myoelectric fitting.</w:t>
      </w:r>
    </w:p>
    <w:p w14:paraId="1591BB40" w14:textId="77777777" w:rsidR="003A49F2" w:rsidRDefault="003A49F2" w:rsidP="003A49F2">
      <w:pPr>
        <w:pStyle w:val="ListParagraph"/>
        <w:ind w:left="0"/>
        <w:rPr>
          <w:color w:val="auto"/>
          <w:lang w:val="en-GB"/>
        </w:rPr>
      </w:pPr>
    </w:p>
    <w:p w14:paraId="0E3EDC7B" w14:textId="5DDC38B2" w:rsidR="004B6BD2" w:rsidRPr="0002779C" w:rsidRDefault="003A49F2" w:rsidP="003A49F2">
      <w:pPr>
        <w:pStyle w:val="ListParagraph"/>
        <w:ind w:left="0"/>
        <w:rPr>
          <w:color w:val="auto"/>
          <w:lang w:val="en-GB"/>
        </w:rPr>
      </w:pPr>
      <w:r>
        <w:rPr>
          <w:color w:val="auto"/>
          <w:lang w:val="en-GB"/>
        </w:rPr>
        <w:t xml:space="preserve">NOTE: </w:t>
      </w:r>
      <w:r w:rsidR="00574DA9" w:rsidRPr="0002779C">
        <w:rPr>
          <w:color w:val="auto"/>
          <w:lang w:val="en-GB"/>
        </w:rPr>
        <w:t>In some cases, a re-fitting of the socket might not be feasible.</w:t>
      </w:r>
    </w:p>
    <w:p w14:paraId="04CB466D" w14:textId="77777777" w:rsidR="00CE157A" w:rsidRPr="0002779C" w:rsidRDefault="00CE157A" w:rsidP="003A49F2">
      <w:pPr>
        <w:pStyle w:val="ListParagraph"/>
        <w:ind w:left="0"/>
        <w:rPr>
          <w:color w:val="auto"/>
          <w:lang w:val="en-GB"/>
        </w:rPr>
      </w:pPr>
    </w:p>
    <w:p w14:paraId="42E81D50" w14:textId="43536A47" w:rsidR="00374087" w:rsidRDefault="00612ED5" w:rsidP="00F370C4">
      <w:pPr>
        <w:pStyle w:val="ListParagraph"/>
        <w:numPr>
          <w:ilvl w:val="1"/>
          <w:numId w:val="13"/>
        </w:numPr>
        <w:ind w:left="0" w:firstLine="0"/>
        <w:rPr>
          <w:color w:val="auto"/>
          <w:highlight w:val="yellow"/>
          <w:lang w:val="en-GB"/>
        </w:rPr>
      </w:pPr>
      <w:r w:rsidRPr="0002779C">
        <w:rPr>
          <w:color w:val="auto"/>
          <w:highlight w:val="yellow"/>
          <w:lang w:val="en-GB"/>
        </w:rPr>
        <w:t>Facilitate the reinnervation process on a cortical level: Use methods such as mirror ther</w:t>
      </w:r>
      <w:r w:rsidR="004D1898" w:rsidRPr="0002779C">
        <w:rPr>
          <w:color w:val="auto"/>
          <w:highlight w:val="yellow"/>
          <w:lang w:val="en-GB"/>
        </w:rPr>
        <w:t>a</w:t>
      </w:r>
      <w:r w:rsidRPr="0002779C">
        <w:rPr>
          <w:color w:val="auto"/>
          <w:highlight w:val="yellow"/>
          <w:lang w:val="en-GB"/>
        </w:rPr>
        <w:t>py</w:t>
      </w:r>
      <w:r w:rsidR="005541FD" w:rsidRPr="00374087">
        <w:rPr>
          <w:color w:val="auto"/>
          <w:highlight w:val="yellow"/>
          <w:vertAlign w:val="superscript"/>
          <w:lang w:val="en-GB"/>
        </w:rPr>
        <w:fldChar w:fldCharType="begin">
          <w:fldData xml:space="preserve">PEVuZE5vdGU+PENpdGU+PEF1dGhvcj5SYW1hY2hhbmRyYW48L0F1dGhvcj48WWVhcj4xOTk2PC9Z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</w:fldData>
        </w:fldChar>
      </w:r>
      <w:r w:rsidR="005228CC">
        <w:rPr>
          <w:color w:val="auto"/>
          <w:highlight w:val="yellow"/>
          <w:vertAlign w:val="superscript"/>
          <w:lang w:val="en-GB"/>
        </w:rPr>
        <w:instrText xml:space="preserve"> ADDIN EN.CITE </w:instrText>
      </w:r>
      <w:r w:rsidR="005228CC">
        <w:rPr>
          <w:color w:val="auto"/>
          <w:highlight w:val="yellow"/>
          <w:vertAlign w:val="superscript"/>
          <w:lang w:val="en-GB"/>
        </w:rPr>
        <w:fldChar w:fldCharType="begin">
          <w:fldData xml:space="preserve">PEVuZE5vdGU+PENpdGU+PEF1dGhvcj5SYW1hY2hhbmRyYW48L0F1dGhvcj48WWVhcj4xOTk2PC9Z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</w:fldData>
        </w:fldChar>
      </w:r>
      <w:r w:rsidR="005228CC">
        <w:rPr>
          <w:color w:val="auto"/>
          <w:highlight w:val="yellow"/>
          <w:vertAlign w:val="superscript"/>
          <w:lang w:val="en-GB"/>
        </w:rPr>
        <w:instrText xml:space="preserve"> ADDIN EN.CITE.DATA </w:instrText>
      </w:r>
      <w:r w:rsidR="005228CC">
        <w:rPr>
          <w:color w:val="auto"/>
          <w:highlight w:val="yellow"/>
          <w:vertAlign w:val="superscript"/>
          <w:lang w:val="en-GB"/>
        </w:rPr>
      </w:r>
      <w:r w:rsidR="005228CC">
        <w:rPr>
          <w:color w:val="auto"/>
          <w:highlight w:val="yellow"/>
          <w:vertAlign w:val="superscript"/>
          <w:lang w:val="en-GB"/>
        </w:rPr>
        <w:fldChar w:fldCharType="end"/>
      </w:r>
      <w:r w:rsidR="005541FD" w:rsidRPr="00374087">
        <w:rPr>
          <w:color w:val="auto"/>
          <w:highlight w:val="yellow"/>
          <w:vertAlign w:val="superscript"/>
          <w:lang w:val="en-GB"/>
        </w:rPr>
      </w:r>
      <w:r w:rsidR="005541FD" w:rsidRPr="00374087">
        <w:rPr>
          <w:color w:val="auto"/>
          <w:highlight w:val="yellow"/>
          <w:vertAlign w:val="superscript"/>
          <w:lang w:val="en-GB"/>
        </w:rPr>
        <w:fldChar w:fldCharType="separate"/>
      </w:r>
      <w:r w:rsidR="005228CC">
        <w:rPr>
          <w:noProof/>
          <w:color w:val="auto"/>
          <w:highlight w:val="yellow"/>
          <w:vertAlign w:val="superscript"/>
          <w:lang w:val="en-GB"/>
        </w:rPr>
        <w:t>11,12</w:t>
      </w:r>
      <w:r w:rsidR="005541FD" w:rsidRPr="00374087">
        <w:rPr>
          <w:color w:val="auto"/>
          <w:highlight w:val="yellow"/>
          <w:vertAlign w:val="superscript"/>
          <w:lang w:val="en-GB"/>
        </w:rPr>
        <w:fldChar w:fldCharType="end"/>
      </w:r>
      <w:r w:rsidRPr="0002779C">
        <w:rPr>
          <w:color w:val="auto"/>
          <w:highlight w:val="yellow"/>
          <w:lang w:val="en-GB"/>
        </w:rPr>
        <w:t>, imagined movements</w:t>
      </w:r>
      <w:r w:rsidR="005541FD" w:rsidRPr="00374087">
        <w:rPr>
          <w:color w:val="auto"/>
          <w:highlight w:val="yellow"/>
          <w:vertAlign w:val="superscript"/>
          <w:lang w:val="en-GB"/>
        </w:rPr>
        <w:fldChar w:fldCharType="begin"/>
      </w:r>
      <w:r w:rsidR="005228CC">
        <w:rPr>
          <w:color w:val="auto"/>
          <w:highlight w:val="yellow"/>
          <w:vertAlign w:val="superscript"/>
          <w:lang w:val="en-GB"/>
        </w:rPr>
        <w:instrText xml:space="preserve"> ADDIN EN.CITE &lt;EndNote&gt;&lt;Cite&gt;&lt;Author&gt;Dickstein R&lt;/Author&gt;&lt;Year&gt;2007&lt;/Year&gt;&lt;RecNum&gt;42&lt;/RecNum&gt;&lt;DisplayText&gt;&lt;style face="superscript"&gt;13&lt;/style&gt;&lt;/DisplayText&gt;&lt;record&gt;&lt;rec-number&gt;42&lt;/rec-number&gt;&lt;foreign-keys&gt;&lt;key app="EN" db-id="d22fxvdvvx5w5iez0v1va0sq2sp0ps5eazf0" timestamp="1415369810"&gt;42&lt;/key&gt;&lt;/foreign-keys&gt;&lt;ref-type name="Journal Article"&gt;17&lt;/ref-type&gt;&lt;contributors&gt;&lt;authors&gt;&lt;author&gt;Dickstein R, Deutsch JE&lt;/author&gt;&lt;/authors&gt;&lt;/contributors&gt;&lt;titles&gt;&lt;title&gt;Motor Imagery in Physical Therapist Practice&lt;/title&gt;&lt;secondary-title&gt;Physical Therapy&lt;/secondary-title&gt;&lt;short-title&gt;Dickstein R, Deutsch JE 2007 – Motor Imagery in Physical Therapist&lt;/short-title&gt;&lt;/titles&gt;&lt;periodical&gt;&lt;full-title&gt;Physical Therapy&lt;/full-title&gt;&lt;/periodical&gt;&lt;pages&gt;942–953&lt;/pages&gt;&lt;volume&gt;87&lt;/volume&gt;&lt;number&gt;7&lt;/number&gt;&lt;dates&gt;&lt;year&gt;2007&lt;/year&gt;&lt;/dates&gt;&lt;isbn&gt;0031-9023&lt;/isbn&gt;&lt;urls&gt;&lt;related-urls&gt;&lt;url&gt;http://ptjournal.apta.org/content/87/7/942.full.pdf&lt;/url&gt;&lt;/related-urls&gt;&lt;pdf-urls&gt;&lt;url&gt;file:///C:/CD Labor/Recherchen/Citavi/PDFs/Dickstein2007_MotorImagery_in_PT.pdf&lt;/url&gt;&lt;/pdf-urls&gt;&lt;/urls&gt;&lt;electronic-resource-num&gt;10.2522/ptj.20060331&lt;/electronic-resource-num&gt;&lt;remote-database-name&gt;CrossRef&lt;/remote-database-name&gt;&lt;access-date&gt;07.12.2012&lt;/access-date&gt;&lt;/record&gt;&lt;/Cite&gt;&lt;/EndNote&gt;</w:instrText>
      </w:r>
      <w:r w:rsidR="005541FD" w:rsidRPr="00374087">
        <w:rPr>
          <w:color w:val="auto"/>
          <w:highlight w:val="yellow"/>
          <w:vertAlign w:val="superscript"/>
          <w:lang w:val="en-GB"/>
        </w:rPr>
        <w:fldChar w:fldCharType="separate"/>
      </w:r>
      <w:r w:rsidR="005228CC">
        <w:rPr>
          <w:noProof/>
          <w:color w:val="auto"/>
          <w:highlight w:val="yellow"/>
          <w:vertAlign w:val="superscript"/>
          <w:lang w:val="en-GB"/>
        </w:rPr>
        <w:t>13</w:t>
      </w:r>
      <w:r w:rsidR="005541FD" w:rsidRPr="00374087">
        <w:rPr>
          <w:color w:val="auto"/>
          <w:highlight w:val="yellow"/>
          <w:vertAlign w:val="superscript"/>
          <w:lang w:val="en-GB"/>
        </w:rPr>
        <w:fldChar w:fldCharType="end"/>
      </w:r>
      <w:r w:rsidR="00374087" w:rsidRPr="00B36842">
        <w:rPr>
          <w:color w:val="auto"/>
          <w:highlight w:val="yellow"/>
          <w:lang w:val="en-GB"/>
        </w:rPr>
        <w:t>,</w:t>
      </w:r>
      <w:r w:rsidRPr="0002779C">
        <w:rPr>
          <w:color w:val="auto"/>
          <w:highlight w:val="yellow"/>
          <w:lang w:val="en-GB"/>
        </w:rPr>
        <w:t xml:space="preserve"> o</w:t>
      </w:r>
      <w:r w:rsidR="00483AEF" w:rsidRPr="0002779C">
        <w:rPr>
          <w:color w:val="auto"/>
          <w:highlight w:val="yellow"/>
          <w:lang w:val="en-GB"/>
        </w:rPr>
        <w:t>r</w:t>
      </w:r>
      <w:r w:rsidRPr="0002779C">
        <w:rPr>
          <w:color w:val="auto"/>
          <w:highlight w:val="yellow"/>
          <w:lang w:val="en-GB"/>
        </w:rPr>
        <w:t xml:space="preserve"> </w:t>
      </w:r>
      <w:r w:rsidR="000F1D57" w:rsidRPr="0002779C">
        <w:rPr>
          <w:color w:val="auto"/>
          <w:highlight w:val="yellow"/>
          <w:lang w:val="en-GB"/>
        </w:rPr>
        <w:t>lateralization</w:t>
      </w:r>
      <w:r w:rsidRPr="0002779C">
        <w:rPr>
          <w:color w:val="auto"/>
          <w:highlight w:val="yellow"/>
          <w:lang w:val="en-GB"/>
        </w:rPr>
        <w:t xml:space="preserve"> training</w:t>
      </w:r>
      <w:r w:rsidR="005541FD" w:rsidRPr="00374087">
        <w:rPr>
          <w:color w:val="auto"/>
          <w:highlight w:val="yellow"/>
          <w:vertAlign w:val="superscript"/>
          <w:lang w:val="en-GB"/>
        </w:rPr>
        <w:fldChar w:fldCharType="begin"/>
      </w:r>
      <w:r w:rsidR="005228CC">
        <w:rPr>
          <w:color w:val="auto"/>
          <w:highlight w:val="yellow"/>
          <w:vertAlign w:val="superscript"/>
          <w:lang w:val="en-GB"/>
        </w:rPr>
        <w:instrText xml:space="preserve"> ADDIN EN.CITE &lt;EndNote&gt;&lt;Cite&gt;&lt;Author&gt;Bowering KJ&lt;/Author&gt;&lt;Year&gt;2012&lt;/Year&gt;&lt;RecNum&gt;14&lt;/RecNum&gt;&lt;DisplayText&gt;&lt;style face="superscript"&gt;14&lt;/style&gt;&lt;/DisplayText&gt;&lt;record&gt;&lt;rec-number&gt;14&lt;/rec-number&gt;&lt;foreign-keys&gt;&lt;key app="EN" db-id="d22fxvdvvx5w5iez0v1va0sq2sp0ps5eazf0" timestamp="1415369809"&gt;14&lt;/key&gt;&lt;/foreign-keys&gt;&lt;ref-type name="Journal Article"&gt;17&lt;/ref-type&gt;&lt;contributors&gt;&lt;authors&gt;&lt;author&gt;Bowering KJ, O&amp;apos;Connell NE, Tabor A, Catley MJ, Leake HB, Moseley GL, Stanton TR&lt;/author&gt;&lt;/authors&gt;&lt;/contributors&gt;&lt;titles&gt;&lt;title&gt;The Effects of Graded Motor Imagery and Its Components on Chronic Pain: A Systematic Review and Meta-Analysis&lt;/title&gt;&lt;secondary-title&gt;The Journal of Pain&lt;/secondary-title&gt;&lt;short-title&gt;Bowering KJ, O&amp;apos;Connell NE, Tabor A, Catley MJ, Leake HB, Moseley GL, Stanton TR 2012 – The Effects of Graded Motor&lt;/short-title&gt;&lt;/titles&gt;&lt;periodical&gt;&lt;full-title&gt;The Journal of Pain&lt;/full-title&gt;&lt;/periodical&gt;&lt;dates&gt;&lt;year&gt;2012&lt;/year&gt;&lt;/dates&gt;&lt;isbn&gt;15265900&lt;/isbn&gt;&lt;urls&gt;&lt;related-urls&gt;&lt;url&gt;http://www.sciencedirect.com/science/article/pii/S1526590012008097&lt;/url&gt;&lt;/related-urls&gt;&lt;pdf-urls&gt;&lt;url&gt;file://C:\CD Labor\Recherchen\Endnote-PDFs\Bowering_2013_GMI_chronic_pain_review.pdf&lt;/url&gt;&lt;/pdf-urls&gt;&lt;/urls&gt;&lt;electronic-resource-num&gt;10.1016/j.jpain.2012.09.007&lt;/electronic-resource-num&gt;&lt;remote-database-name&gt;CrossRef&lt;/remote-database-name&gt;&lt;/record&gt;&lt;/Cite&gt;&lt;/EndNote&gt;</w:instrText>
      </w:r>
      <w:r w:rsidR="005541FD" w:rsidRPr="00374087">
        <w:rPr>
          <w:color w:val="auto"/>
          <w:highlight w:val="yellow"/>
          <w:vertAlign w:val="superscript"/>
          <w:lang w:val="en-GB"/>
        </w:rPr>
        <w:fldChar w:fldCharType="separate"/>
      </w:r>
      <w:r w:rsidR="005228CC">
        <w:rPr>
          <w:noProof/>
          <w:color w:val="auto"/>
          <w:highlight w:val="yellow"/>
          <w:vertAlign w:val="superscript"/>
          <w:lang w:val="en-GB"/>
        </w:rPr>
        <w:t>14</w:t>
      </w:r>
      <w:r w:rsidR="005541FD" w:rsidRPr="00374087">
        <w:rPr>
          <w:color w:val="auto"/>
          <w:highlight w:val="yellow"/>
          <w:vertAlign w:val="superscript"/>
          <w:lang w:val="en-GB"/>
        </w:rPr>
        <w:fldChar w:fldCharType="end"/>
      </w:r>
      <w:r w:rsidRPr="0002779C">
        <w:rPr>
          <w:color w:val="auto"/>
          <w:highlight w:val="yellow"/>
          <w:lang w:val="en-GB"/>
        </w:rPr>
        <w:t xml:space="preserve"> </w:t>
      </w:r>
      <w:r w:rsidRPr="004B5A2D">
        <w:rPr>
          <w:color w:val="auto"/>
          <w:lang w:val="en-GB"/>
        </w:rPr>
        <w:t>(or follow the structure of Graded Motor Imagery</w:t>
      </w:r>
      <w:r w:rsidR="005541FD" w:rsidRPr="004B5A2D">
        <w:rPr>
          <w:color w:val="auto"/>
          <w:lang w:val="en-GB"/>
        </w:rPr>
        <w:t>, which includes these interventions</w:t>
      </w:r>
      <w:r w:rsidR="004D1898" w:rsidRPr="004B5A2D">
        <w:rPr>
          <w:color w:val="auto"/>
          <w:vertAlign w:val="superscript"/>
          <w:lang w:val="en-GB"/>
        </w:rPr>
        <w:fldChar w:fldCharType="begin"/>
      </w:r>
      <w:r w:rsidR="005228CC" w:rsidRPr="004B5A2D">
        <w:rPr>
          <w:color w:val="auto"/>
          <w:vertAlign w:val="superscript"/>
          <w:lang w:val="en-GB"/>
        </w:rPr>
        <w:instrText xml:space="preserve"> ADDIN EN.CITE &lt;EndNote&gt;&lt;Cite&gt;&lt;Author&gt;Moseley&lt;/Author&gt;&lt;Year&gt;2012&lt;/Year&gt;&lt;RecNum&gt;594&lt;/RecNum&gt;&lt;DisplayText&gt;&lt;style face="superscript"&gt;15&lt;/style&gt;&lt;/DisplayText&gt;&lt;record&gt;&lt;rec-number&gt;594&lt;/rec-number&gt;&lt;foreign-keys&gt;&lt;key app="EN" db-id="d22fxvdvvx5w5iez0v1va0sq2sp0ps5eazf0" timestamp="1554042361"&gt;594&lt;/key&gt;&lt;/foreign-keys&gt;&lt;ref-type name="Book"&gt;6&lt;/ref-type&gt;&lt;contributors&gt;&lt;authors&gt;&lt;author&gt;Moseley, G Lorimer&lt;/author&gt;&lt;/authors&gt;&lt;/contributors&gt;&lt;titles&gt;&lt;title&gt;The graded motor imagery handbook&lt;/title&gt;&lt;/titles&gt;&lt;dates&gt;&lt;year&gt;2012&lt;/year&gt;&lt;/dates&gt;&lt;publisher&gt;Noigroup publications&lt;/publisher&gt;&lt;isbn&gt;0987246755&lt;/isbn&gt;&lt;urls&gt;&lt;/urls&gt;&lt;/record&gt;&lt;/Cite&gt;&lt;/EndNote&gt;</w:instrText>
      </w:r>
      <w:r w:rsidR="004D1898" w:rsidRPr="004B5A2D">
        <w:rPr>
          <w:color w:val="auto"/>
          <w:vertAlign w:val="superscript"/>
          <w:lang w:val="en-GB"/>
        </w:rPr>
        <w:fldChar w:fldCharType="separate"/>
      </w:r>
      <w:r w:rsidR="005228CC" w:rsidRPr="004B5A2D">
        <w:rPr>
          <w:noProof/>
          <w:color w:val="auto"/>
          <w:vertAlign w:val="superscript"/>
          <w:lang w:val="en-GB"/>
        </w:rPr>
        <w:t>15</w:t>
      </w:r>
      <w:r w:rsidR="004D1898" w:rsidRPr="004B5A2D">
        <w:rPr>
          <w:color w:val="auto"/>
          <w:vertAlign w:val="superscript"/>
          <w:lang w:val="en-GB"/>
        </w:rPr>
        <w:fldChar w:fldCharType="end"/>
      </w:r>
      <w:r w:rsidRPr="004B5A2D">
        <w:rPr>
          <w:color w:val="auto"/>
          <w:lang w:val="en-GB"/>
        </w:rPr>
        <w:t xml:space="preserve">) </w:t>
      </w:r>
      <w:r w:rsidRPr="0002779C">
        <w:rPr>
          <w:color w:val="auto"/>
          <w:highlight w:val="yellow"/>
          <w:lang w:val="en-GB"/>
        </w:rPr>
        <w:t xml:space="preserve">to activate the sensory-motor cortex </w:t>
      </w:r>
      <w:r w:rsidR="00F202F8" w:rsidRPr="0002779C">
        <w:rPr>
          <w:color w:val="auto"/>
          <w:highlight w:val="yellow"/>
          <w:lang w:val="en-GB"/>
        </w:rPr>
        <w:t xml:space="preserve">areas </w:t>
      </w:r>
      <w:r w:rsidRPr="0002779C">
        <w:rPr>
          <w:color w:val="auto"/>
          <w:highlight w:val="yellow"/>
          <w:lang w:val="en-GB"/>
        </w:rPr>
        <w:t>responsible for the upper limb.</w:t>
      </w:r>
    </w:p>
    <w:p w14:paraId="390E4569" w14:textId="77777777" w:rsidR="00374087" w:rsidRDefault="00374087" w:rsidP="00374087">
      <w:pPr>
        <w:pStyle w:val="ListParagraph"/>
        <w:ind w:left="0"/>
        <w:rPr>
          <w:color w:val="auto"/>
          <w:highlight w:val="yellow"/>
          <w:lang w:val="en-GB"/>
        </w:rPr>
      </w:pPr>
    </w:p>
    <w:p w14:paraId="4976B945" w14:textId="1E6BF42E" w:rsidR="00612ED5" w:rsidRPr="00E10CA2" w:rsidRDefault="00374087" w:rsidP="00374087">
      <w:pPr>
        <w:pStyle w:val="ListParagraph"/>
        <w:ind w:left="0"/>
        <w:rPr>
          <w:color w:val="auto"/>
          <w:lang w:val="en-GB"/>
        </w:rPr>
      </w:pPr>
      <w:r w:rsidRPr="00E10CA2">
        <w:rPr>
          <w:color w:val="auto"/>
          <w:lang w:val="en-GB"/>
        </w:rPr>
        <w:t xml:space="preserve">NOTE: </w:t>
      </w:r>
      <w:r w:rsidR="005C1947" w:rsidRPr="00E10CA2">
        <w:rPr>
          <w:color w:val="auto"/>
          <w:lang w:val="en-GB"/>
        </w:rPr>
        <w:t>This enables</w:t>
      </w:r>
      <w:r w:rsidR="00F96F37" w:rsidRPr="00E10CA2">
        <w:rPr>
          <w:color w:val="auto"/>
          <w:lang w:val="en-GB"/>
        </w:rPr>
        <w:t xml:space="preserve"> the patient to activate re</w:t>
      </w:r>
      <w:r w:rsidR="000F1D57" w:rsidRPr="00E10CA2">
        <w:rPr>
          <w:color w:val="auto"/>
          <w:lang w:val="en-GB"/>
        </w:rPr>
        <w:t>innervated</w:t>
      </w:r>
      <w:r w:rsidR="00F96F37" w:rsidRPr="00E10CA2">
        <w:rPr>
          <w:color w:val="auto"/>
          <w:lang w:val="en-GB"/>
        </w:rPr>
        <w:t xml:space="preserve"> muscles </w:t>
      </w:r>
      <w:r w:rsidR="00F202F8" w:rsidRPr="00E10CA2">
        <w:rPr>
          <w:color w:val="auto"/>
          <w:lang w:val="en-GB"/>
        </w:rPr>
        <w:t xml:space="preserve">more </w:t>
      </w:r>
      <w:r w:rsidR="00F96F37" w:rsidRPr="00E10CA2">
        <w:rPr>
          <w:color w:val="auto"/>
          <w:lang w:val="en-GB"/>
        </w:rPr>
        <w:t>e</w:t>
      </w:r>
      <w:r w:rsidR="005C1947" w:rsidRPr="00E10CA2">
        <w:rPr>
          <w:color w:val="auto"/>
          <w:lang w:val="en-GB"/>
        </w:rPr>
        <w:t>fficient</w:t>
      </w:r>
      <w:r w:rsidR="00F96F37" w:rsidRPr="00E10CA2">
        <w:rPr>
          <w:color w:val="auto"/>
          <w:lang w:val="en-GB"/>
        </w:rPr>
        <w:t>ly at a later point in therapy.</w:t>
      </w:r>
    </w:p>
    <w:p w14:paraId="29FC1903" w14:textId="77777777" w:rsidR="00374087" w:rsidRPr="0002779C" w:rsidRDefault="00374087" w:rsidP="00374087">
      <w:pPr>
        <w:pStyle w:val="ListParagraph"/>
        <w:ind w:left="0"/>
        <w:rPr>
          <w:color w:val="auto"/>
          <w:highlight w:val="yellow"/>
          <w:lang w:val="en-GB"/>
        </w:rPr>
      </w:pPr>
    </w:p>
    <w:p w14:paraId="0DC75E2A" w14:textId="5A962DF3" w:rsidR="00F801A2" w:rsidRDefault="00F801A2" w:rsidP="00F370C4">
      <w:pPr>
        <w:pStyle w:val="ListParagraph"/>
        <w:numPr>
          <w:ilvl w:val="2"/>
          <w:numId w:val="13"/>
        </w:numPr>
        <w:ind w:left="0" w:firstLine="0"/>
        <w:rPr>
          <w:bCs/>
          <w:color w:val="auto"/>
          <w:highlight w:val="yellow"/>
          <w:lang w:val="en-GB"/>
        </w:rPr>
      </w:pPr>
      <w:r w:rsidRPr="00F370C4">
        <w:rPr>
          <w:bCs/>
          <w:color w:val="auto"/>
          <w:highlight w:val="yellow"/>
          <w:lang w:val="en-GB"/>
        </w:rPr>
        <w:t xml:space="preserve">For mirror therapy, set up a </w:t>
      </w:r>
      <w:r w:rsidR="00892E9E" w:rsidRPr="00F370C4">
        <w:rPr>
          <w:bCs/>
          <w:color w:val="auto"/>
          <w:highlight w:val="yellow"/>
          <w:lang w:val="en-GB"/>
        </w:rPr>
        <w:t>mirror</w:t>
      </w:r>
      <w:r w:rsidRPr="00F370C4">
        <w:rPr>
          <w:bCs/>
          <w:color w:val="auto"/>
          <w:highlight w:val="yellow"/>
          <w:lang w:val="en-GB"/>
        </w:rPr>
        <w:t xml:space="preserve"> in front of the patient and ask them to hide the residual limb behind the mirror. Instruct them to perform different movements with the healthy hand while watching its refle</w:t>
      </w:r>
      <w:r w:rsidR="00BB0F4B">
        <w:rPr>
          <w:bCs/>
          <w:color w:val="auto"/>
          <w:highlight w:val="yellow"/>
          <w:lang w:val="en-GB"/>
        </w:rPr>
        <w:t>ct</w:t>
      </w:r>
      <w:r w:rsidRPr="00F370C4">
        <w:rPr>
          <w:bCs/>
          <w:color w:val="auto"/>
          <w:highlight w:val="yellow"/>
          <w:lang w:val="en-GB"/>
        </w:rPr>
        <w:t>ion in the mirror.</w:t>
      </w:r>
    </w:p>
    <w:p w14:paraId="4E6DB744" w14:textId="77777777" w:rsidR="00BB0F4B" w:rsidRPr="00F370C4" w:rsidRDefault="00BB0F4B" w:rsidP="00BB0F4B">
      <w:pPr>
        <w:pStyle w:val="ListParagraph"/>
        <w:ind w:left="0"/>
        <w:rPr>
          <w:bCs/>
          <w:color w:val="auto"/>
          <w:highlight w:val="yellow"/>
          <w:lang w:val="en-GB"/>
        </w:rPr>
      </w:pPr>
    </w:p>
    <w:p w14:paraId="7C6A92FD" w14:textId="093CDD58" w:rsidR="00CA00D1" w:rsidRPr="00D1248D" w:rsidRDefault="00CA00D1" w:rsidP="00F370C4">
      <w:pPr>
        <w:pStyle w:val="ListParagraph"/>
        <w:numPr>
          <w:ilvl w:val="2"/>
          <w:numId w:val="13"/>
        </w:numPr>
        <w:ind w:left="0" w:firstLine="0"/>
        <w:rPr>
          <w:bCs/>
          <w:color w:val="auto"/>
          <w:lang w:val="en-GB"/>
        </w:rPr>
      </w:pPr>
      <w:r w:rsidRPr="00D1248D">
        <w:rPr>
          <w:bCs/>
          <w:color w:val="auto"/>
          <w:highlight w:val="yellow"/>
          <w:lang w:val="en-GB"/>
        </w:rPr>
        <w:t xml:space="preserve">Ask the </w:t>
      </w:r>
      <w:r w:rsidRPr="00F370C4">
        <w:rPr>
          <w:bCs/>
          <w:color w:val="auto"/>
          <w:highlight w:val="yellow"/>
          <w:lang w:val="en-GB"/>
        </w:rPr>
        <w:t>patient to imagine different movements of the amputated hand and arm while keeping the</w:t>
      </w:r>
      <w:r w:rsidR="00892E9E" w:rsidRPr="00F370C4">
        <w:rPr>
          <w:bCs/>
          <w:color w:val="auto"/>
          <w:highlight w:val="yellow"/>
          <w:lang w:val="en-GB"/>
        </w:rPr>
        <w:t>ir</w:t>
      </w:r>
      <w:r w:rsidRPr="00F370C4">
        <w:rPr>
          <w:bCs/>
          <w:color w:val="auto"/>
          <w:highlight w:val="yellow"/>
          <w:lang w:val="en-GB"/>
        </w:rPr>
        <w:t xml:space="preserve"> eyes closed. </w:t>
      </w:r>
      <w:r w:rsidR="00400FA9" w:rsidRPr="00D1248D">
        <w:rPr>
          <w:bCs/>
          <w:color w:val="auto"/>
          <w:lang w:val="en-GB"/>
        </w:rPr>
        <w:t xml:space="preserve">If helpful, ensure that the patient can do this in a </w:t>
      </w:r>
      <w:r w:rsidR="000A7D22" w:rsidRPr="00D1248D">
        <w:rPr>
          <w:bCs/>
          <w:color w:val="auto"/>
          <w:lang w:val="en-GB"/>
        </w:rPr>
        <w:t>quiet, undisturbed environment</w:t>
      </w:r>
      <w:r w:rsidR="00400FA9" w:rsidRPr="00D1248D">
        <w:rPr>
          <w:bCs/>
          <w:color w:val="auto"/>
          <w:lang w:val="en-GB"/>
        </w:rPr>
        <w:t>.</w:t>
      </w:r>
    </w:p>
    <w:p w14:paraId="1EB303B6" w14:textId="77777777" w:rsidR="00D25A5B" w:rsidRPr="00F370C4" w:rsidRDefault="00D25A5B" w:rsidP="00D25A5B">
      <w:pPr>
        <w:pStyle w:val="ListParagraph"/>
        <w:ind w:left="0"/>
        <w:rPr>
          <w:bCs/>
          <w:color w:val="auto"/>
          <w:highlight w:val="yellow"/>
          <w:lang w:val="en-GB"/>
        </w:rPr>
      </w:pPr>
    </w:p>
    <w:p w14:paraId="0A41E2BF" w14:textId="72210D0B" w:rsidR="00A50874" w:rsidRPr="00A50874" w:rsidRDefault="00400FA9" w:rsidP="00F370C4">
      <w:pPr>
        <w:pStyle w:val="ListParagraph"/>
        <w:numPr>
          <w:ilvl w:val="2"/>
          <w:numId w:val="13"/>
        </w:numPr>
        <w:ind w:left="0" w:firstLine="0"/>
        <w:rPr>
          <w:bCs/>
          <w:color w:val="auto"/>
          <w:highlight w:val="yellow"/>
          <w:lang w:val="en-GB"/>
        </w:rPr>
      </w:pPr>
      <w:r w:rsidRPr="00F370C4">
        <w:rPr>
          <w:bCs/>
          <w:color w:val="auto"/>
          <w:highlight w:val="yellow"/>
          <w:lang w:val="en-GB"/>
        </w:rPr>
        <w:t>For lateralization training, present the patient with cards that show either left o</w:t>
      </w:r>
      <w:r w:rsidR="00A50874">
        <w:rPr>
          <w:bCs/>
          <w:color w:val="auto"/>
          <w:highlight w:val="yellow"/>
          <w:lang w:val="en-GB"/>
        </w:rPr>
        <w:t>r</w:t>
      </w:r>
      <w:r w:rsidRPr="00F370C4">
        <w:rPr>
          <w:bCs/>
          <w:color w:val="auto"/>
          <w:highlight w:val="yellow"/>
          <w:lang w:val="en-GB"/>
        </w:rPr>
        <w:t xml:space="preserve"> right hands and arms. Ask the patient to name the side and give the patient feedback on their choice.</w:t>
      </w:r>
    </w:p>
    <w:p w14:paraId="10636D64" w14:textId="77777777" w:rsidR="00A50874" w:rsidRPr="00F91441" w:rsidRDefault="00A50874" w:rsidP="00B36842">
      <w:pPr>
        <w:rPr>
          <w:bCs/>
          <w:lang w:val="en-GB"/>
        </w:rPr>
      </w:pPr>
    </w:p>
    <w:p w14:paraId="62E42809" w14:textId="41C91E11" w:rsidR="00400FA9" w:rsidRPr="00F370C4" w:rsidRDefault="00A50874" w:rsidP="00A50874">
      <w:pPr>
        <w:pStyle w:val="ListParagraph"/>
        <w:ind w:left="0"/>
        <w:rPr>
          <w:bCs/>
          <w:color w:val="auto"/>
          <w:highlight w:val="yellow"/>
          <w:lang w:val="en-GB"/>
        </w:rPr>
      </w:pPr>
      <w:r>
        <w:rPr>
          <w:bCs/>
          <w:color w:val="auto"/>
          <w:lang w:val="en-GB"/>
        </w:rPr>
        <w:t xml:space="preserve">NOTE: </w:t>
      </w:r>
      <w:r w:rsidR="00400FA9" w:rsidRPr="00F370C4">
        <w:rPr>
          <w:bCs/>
          <w:color w:val="auto"/>
          <w:lang w:val="en-GB"/>
        </w:rPr>
        <w:t>If the patient prefers novel technologies, introduce the patient to computer programs or apps that provide the same function.</w:t>
      </w:r>
    </w:p>
    <w:p w14:paraId="542B8638" w14:textId="77777777" w:rsidR="00CE157A" w:rsidRPr="00F370C4" w:rsidRDefault="00CE157A" w:rsidP="00F370C4">
      <w:pPr>
        <w:pStyle w:val="ListParagraph"/>
        <w:ind w:left="0"/>
        <w:rPr>
          <w:bCs/>
          <w:color w:val="auto"/>
          <w:lang w:val="en-GB"/>
        </w:rPr>
      </w:pPr>
    </w:p>
    <w:p w14:paraId="3FC84C95" w14:textId="3F53A4A2" w:rsidR="00CE7551" w:rsidRPr="004A5020" w:rsidRDefault="00CE7551" w:rsidP="00F370C4">
      <w:pPr>
        <w:pStyle w:val="ListParagraph"/>
        <w:numPr>
          <w:ilvl w:val="1"/>
          <w:numId w:val="13"/>
        </w:numPr>
        <w:ind w:left="0" w:firstLine="0"/>
        <w:rPr>
          <w:color w:val="auto"/>
          <w:lang w:val="en-GB"/>
        </w:rPr>
      </w:pPr>
      <w:r w:rsidRPr="004A5020">
        <w:rPr>
          <w:color w:val="auto"/>
          <w:lang w:val="en-GB"/>
        </w:rPr>
        <w:t>Continue any pre-surgical interventions depending on the patient</w:t>
      </w:r>
      <w:r w:rsidR="001F192B" w:rsidRPr="004A5020">
        <w:rPr>
          <w:color w:val="auto"/>
          <w:lang w:val="en-GB"/>
        </w:rPr>
        <w:t>'</w:t>
      </w:r>
      <w:r w:rsidRPr="004A5020">
        <w:rPr>
          <w:color w:val="auto"/>
          <w:lang w:val="en-GB"/>
        </w:rPr>
        <w:t>s needs.</w:t>
      </w:r>
    </w:p>
    <w:p w14:paraId="2BD3986C" w14:textId="77777777" w:rsidR="009D07C4" w:rsidRPr="00F370C4" w:rsidRDefault="009D07C4" w:rsidP="00F370C4">
      <w:pPr>
        <w:rPr>
          <w:b/>
          <w:lang w:val="en-GB"/>
        </w:rPr>
      </w:pPr>
    </w:p>
    <w:p w14:paraId="465703CC" w14:textId="08C8DC56" w:rsidR="001E5625" w:rsidRDefault="008F7C1F" w:rsidP="00F370C4">
      <w:pPr>
        <w:pStyle w:val="ListParagraph"/>
        <w:numPr>
          <w:ilvl w:val="0"/>
          <w:numId w:val="13"/>
        </w:numPr>
        <w:ind w:left="0" w:firstLine="0"/>
        <w:rPr>
          <w:b/>
          <w:color w:val="auto"/>
          <w:lang w:val="en-GB"/>
        </w:rPr>
      </w:pPr>
      <w:r w:rsidRPr="00F370C4">
        <w:rPr>
          <w:b/>
          <w:color w:val="auto"/>
          <w:lang w:val="en-GB"/>
        </w:rPr>
        <w:t>Signal training</w:t>
      </w:r>
    </w:p>
    <w:p w14:paraId="1CB985F1" w14:textId="77777777" w:rsidR="00103D31" w:rsidRPr="00F370C4" w:rsidRDefault="00103D31" w:rsidP="00103D31">
      <w:pPr>
        <w:pStyle w:val="ListParagraph"/>
        <w:ind w:left="0"/>
        <w:rPr>
          <w:b/>
          <w:color w:val="auto"/>
          <w:lang w:val="en-GB"/>
        </w:rPr>
      </w:pPr>
    </w:p>
    <w:p w14:paraId="1EC4EF0A" w14:textId="78FE445F" w:rsidR="00304AE6" w:rsidRPr="009668BF" w:rsidRDefault="000565A8" w:rsidP="00F370C4">
      <w:pPr>
        <w:pStyle w:val="ListParagraph"/>
        <w:numPr>
          <w:ilvl w:val="1"/>
          <w:numId w:val="13"/>
        </w:numPr>
        <w:ind w:left="0" w:firstLine="0"/>
        <w:rPr>
          <w:color w:val="auto"/>
          <w:lang w:val="en-GB"/>
        </w:rPr>
      </w:pPr>
      <w:r w:rsidRPr="009668BF">
        <w:rPr>
          <w:color w:val="auto"/>
          <w:highlight w:val="yellow"/>
          <w:lang w:val="en-GB"/>
        </w:rPr>
        <w:t xml:space="preserve">Study the surgery report to understand which muscle parts </w:t>
      </w:r>
      <w:r w:rsidR="00AD4A68" w:rsidRPr="009668BF">
        <w:rPr>
          <w:color w:val="auto"/>
          <w:highlight w:val="yellow"/>
          <w:lang w:val="en-GB"/>
        </w:rPr>
        <w:t xml:space="preserve">are reinnervated and which nerves </w:t>
      </w:r>
      <w:r w:rsidRPr="009668BF">
        <w:rPr>
          <w:color w:val="auto"/>
          <w:highlight w:val="yellow"/>
          <w:lang w:val="en-GB"/>
        </w:rPr>
        <w:t>were transferred.</w:t>
      </w:r>
      <w:r w:rsidR="005E241F" w:rsidRPr="009668BF">
        <w:rPr>
          <w:color w:val="auto"/>
          <w:lang w:val="en-GB"/>
        </w:rPr>
        <w:t xml:space="preserve"> </w:t>
      </w:r>
      <w:r w:rsidR="00507495" w:rsidRPr="009668BF">
        <w:rPr>
          <w:color w:val="auto"/>
          <w:lang w:val="en-GB"/>
        </w:rPr>
        <w:t xml:space="preserve">Understand that the transferred nerve determines the motion(s) the patient needs to think of </w:t>
      </w:r>
      <w:r w:rsidR="00C6040F" w:rsidRPr="009668BF">
        <w:rPr>
          <w:color w:val="auto"/>
          <w:lang w:val="en-GB"/>
        </w:rPr>
        <w:t>to activate the reinnervated muscles (e.g.,</w:t>
      </w:r>
      <w:r w:rsidR="00507495" w:rsidRPr="009668BF">
        <w:rPr>
          <w:color w:val="auto"/>
          <w:lang w:val="en-GB"/>
        </w:rPr>
        <w:t xml:space="preserve"> any muscle </w:t>
      </w:r>
      <w:r w:rsidR="000F1D57" w:rsidRPr="009668BF">
        <w:rPr>
          <w:color w:val="auto"/>
          <w:lang w:val="en-GB"/>
        </w:rPr>
        <w:t>innervated</w:t>
      </w:r>
      <w:r w:rsidR="00507495" w:rsidRPr="009668BF">
        <w:rPr>
          <w:color w:val="auto"/>
          <w:lang w:val="en-GB"/>
        </w:rPr>
        <w:t xml:space="preserve"> by the ulnar nerve can be activated by imaging hand closing </w:t>
      </w:r>
      <w:r w:rsidR="00626478" w:rsidRPr="009668BF">
        <w:rPr>
          <w:color w:val="auto"/>
          <w:lang w:val="en-GB"/>
        </w:rPr>
        <w:t xml:space="preserve">or wrist flexion </w:t>
      </w:r>
      <w:r w:rsidR="00507495" w:rsidRPr="009668BF">
        <w:rPr>
          <w:color w:val="auto"/>
          <w:lang w:val="en-GB"/>
        </w:rPr>
        <w:t>after successful reinnervation).</w:t>
      </w:r>
    </w:p>
    <w:p w14:paraId="4C1856D2" w14:textId="77777777" w:rsidR="00304AE6" w:rsidRDefault="00304AE6" w:rsidP="00304AE6">
      <w:pPr>
        <w:pStyle w:val="ListParagraph"/>
        <w:ind w:left="0"/>
        <w:rPr>
          <w:color w:val="auto"/>
          <w:highlight w:val="yellow"/>
          <w:lang w:val="en-GB"/>
        </w:rPr>
      </w:pPr>
    </w:p>
    <w:p w14:paraId="0002CBC4" w14:textId="5C06AA63" w:rsidR="000565A8" w:rsidRPr="009E23DE" w:rsidRDefault="00304AE6" w:rsidP="00304AE6">
      <w:pPr>
        <w:pStyle w:val="ListParagraph"/>
        <w:ind w:left="0"/>
        <w:rPr>
          <w:color w:val="auto"/>
          <w:lang w:val="en-GB"/>
        </w:rPr>
      </w:pPr>
      <w:r w:rsidRPr="009E23DE">
        <w:rPr>
          <w:color w:val="auto"/>
          <w:lang w:val="en-GB"/>
        </w:rPr>
        <w:t xml:space="preserve">NOTE: </w:t>
      </w:r>
      <w:r w:rsidR="00DC1866" w:rsidRPr="009E23DE">
        <w:rPr>
          <w:color w:val="auto"/>
          <w:lang w:val="en-GB"/>
        </w:rPr>
        <w:t xml:space="preserve">If anything is unclear, </w:t>
      </w:r>
      <w:r w:rsidR="00B07B65" w:rsidRPr="009E23DE">
        <w:rPr>
          <w:color w:val="auto"/>
          <w:lang w:val="en-GB"/>
        </w:rPr>
        <w:t>meet the surgeon to discuss the nerve transfers and the rehabilitation plan.</w:t>
      </w:r>
    </w:p>
    <w:p w14:paraId="4E1ED5F5" w14:textId="77777777" w:rsidR="00CE157A" w:rsidRPr="00C6040F" w:rsidRDefault="00CE157A" w:rsidP="00304AE6">
      <w:pPr>
        <w:pStyle w:val="ListParagraph"/>
        <w:ind w:left="0"/>
        <w:rPr>
          <w:color w:val="auto"/>
          <w:highlight w:val="yellow"/>
          <w:lang w:val="en-GB"/>
        </w:rPr>
      </w:pPr>
    </w:p>
    <w:p w14:paraId="579F137E" w14:textId="492F6572" w:rsidR="00367141" w:rsidRPr="009B50A9" w:rsidRDefault="00367141" w:rsidP="000A7D22">
      <w:pPr>
        <w:pStyle w:val="ListParagraph"/>
        <w:numPr>
          <w:ilvl w:val="1"/>
          <w:numId w:val="13"/>
        </w:numPr>
        <w:ind w:left="0" w:firstLine="0"/>
        <w:rPr>
          <w:color w:val="auto"/>
          <w:lang w:val="en-GB"/>
        </w:rPr>
      </w:pPr>
      <w:r w:rsidRPr="009B50A9">
        <w:rPr>
          <w:color w:val="auto"/>
          <w:highlight w:val="yellow"/>
          <w:lang w:val="en-GB"/>
        </w:rPr>
        <w:t xml:space="preserve">Three months </w:t>
      </w:r>
      <w:r w:rsidRPr="00C6040F">
        <w:rPr>
          <w:color w:val="auto"/>
          <w:highlight w:val="yellow"/>
          <w:lang w:val="en-GB"/>
        </w:rPr>
        <w:t xml:space="preserve">after surgery, start testing for </w:t>
      </w:r>
      <w:r w:rsidR="00B05BD7">
        <w:rPr>
          <w:color w:val="auto"/>
          <w:highlight w:val="yellow"/>
          <w:lang w:val="en-GB"/>
        </w:rPr>
        <w:t xml:space="preserve">the </w:t>
      </w:r>
      <w:r w:rsidRPr="000A7D22">
        <w:rPr>
          <w:color w:val="auto"/>
          <w:highlight w:val="yellow"/>
          <w:lang w:val="en-GB"/>
        </w:rPr>
        <w:t>first volitional contraction</w:t>
      </w:r>
      <w:r w:rsidR="000A7D22">
        <w:rPr>
          <w:color w:val="auto"/>
          <w:highlight w:val="yellow"/>
          <w:lang w:val="en-GB"/>
        </w:rPr>
        <w:t>s</w:t>
      </w:r>
      <w:r w:rsidRPr="000A7D22">
        <w:rPr>
          <w:color w:val="auto"/>
          <w:highlight w:val="yellow"/>
          <w:lang w:val="en-GB"/>
        </w:rPr>
        <w:t xml:space="preserve"> of the reinnervated muscles. </w:t>
      </w:r>
      <w:r w:rsidRPr="009B50A9">
        <w:rPr>
          <w:color w:val="auto"/>
          <w:lang w:val="en-GB"/>
        </w:rPr>
        <w:t xml:space="preserve">If </w:t>
      </w:r>
      <w:r w:rsidR="00C742ED" w:rsidRPr="009B50A9">
        <w:rPr>
          <w:color w:val="auto"/>
          <w:lang w:val="en-GB"/>
        </w:rPr>
        <w:t xml:space="preserve">an </w:t>
      </w:r>
      <w:r w:rsidRPr="009B50A9">
        <w:rPr>
          <w:color w:val="auto"/>
          <w:lang w:val="en-GB"/>
        </w:rPr>
        <w:t xml:space="preserve">activity can be found, continue with the steps </w:t>
      </w:r>
      <w:r w:rsidR="00C742ED" w:rsidRPr="009B50A9">
        <w:rPr>
          <w:color w:val="auto"/>
          <w:lang w:val="en-GB"/>
        </w:rPr>
        <w:t>below, and aim to see</w:t>
      </w:r>
      <w:r w:rsidR="00CA5C77" w:rsidRPr="009B50A9">
        <w:rPr>
          <w:color w:val="auto"/>
          <w:lang w:val="en-GB"/>
        </w:rPr>
        <w:t xml:space="preserve"> </w:t>
      </w:r>
      <w:r w:rsidR="00CA5C77" w:rsidRPr="009B50A9">
        <w:rPr>
          <w:color w:val="auto"/>
          <w:lang w:val="en-GB"/>
        </w:rPr>
        <w:lastRenderedPageBreak/>
        <w:t xml:space="preserve">the patient for weekly or bi-weekly therapy sessions until </w:t>
      </w:r>
      <w:proofErr w:type="spellStart"/>
      <w:r w:rsidR="00CA5C77" w:rsidRPr="009B50A9">
        <w:rPr>
          <w:color w:val="auto"/>
          <w:lang w:val="en-GB"/>
        </w:rPr>
        <w:t>sEMG</w:t>
      </w:r>
      <w:proofErr w:type="spellEnd"/>
      <w:r w:rsidR="00CA5C77" w:rsidRPr="009B50A9">
        <w:rPr>
          <w:color w:val="auto"/>
          <w:lang w:val="en-GB"/>
        </w:rPr>
        <w:t xml:space="preserve"> control is mastered</w:t>
      </w:r>
      <w:r w:rsidRPr="009B50A9">
        <w:rPr>
          <w:color w:val="auto"/>
          <w:lang w:val="en-GB"/>
        </w:rPr>
        <w:t xml:space="preserve">. If no activity can be found, continue with the early post-surgical </w:t>
      </w:r>
      <w:r w:rsidR="00AD4A68" w:rsidRPr="009B50A9">
        <w:rPr>
          <w:color w:val="auto"/>
          <w:lang w:val="en-GB"/>
        </w:rPr>
        <w:t>interventions,</w:t>
      </w:r>
      <w:r w:rsidRPr="009B50A9">
        <w:rPr>
          <w:color w:val="auto"/>
          <w:lang w:val="en-GB"/>
        </w:rPr>
        <w:t xml:space="preserve"> and perform </w:t>
      </w:r>
      <w:r w:rsidR="00DF3C46" w:rsidRPr="009B50A9">
        <w:rPr>
          <w:color w:val="auto"/>
          <w:lang w:val="en-GB"/>
        </w:rPr>
        <w:t>another</w:t>
      </w:r>
      <w:r w:rsidRPr="009B50A9">
        <w:rPr>
          <w:color w:val="auto"/>
          <w:lang w:val="en-GB"/>
        </w:rPr>
        <w:t xml:space="preserve"> test </w:t>
      </w:r>
      <w:r w:rsidR="00C148A6" w:rsidRPr="009B50A9">
        <w:rPr>
          <w:color w:val="auto"/>
          <w:lang w:val="en-GB"/>
        </w:rPr>
        <w:t>a few weeks later</w:t>
      </w:r>
      <w:r w:rsidRPr="009B50A9">
        <w:rPr>
          <w:color w:val="auto"/>
          <w:lang w:val="en-GB"/>
        </w:rPr>
        <w:t>.</w:t>
      </w:r>
    </w:p>
    <w:p w14:paraId="41397118" w14:textId="77777777" w:rsidR="00C742ED" w:rsidRPr="00C6040F" w:rsidRDefault="00C742ED" w:rsidP="00C742ED">
      <w:pPr>
        <w:pStyle w:val="ListParagraph"/>
        <w:ind w:left="0"/>
        <w:rPr>
          <w:color w:val="auto"/>
          <w:highlight w:val="yellow"/>
          <w:lang w:val="en-GB"/>
        </w:rPr>
      </w:pPr>
    </w:p>
    <w:p w14:paraId="2330BE34" w14:textId="4D91E793" w:rsidR="00A978D0" w:rsidRDefault="001B5227" w:rsidP="00F370C4">
      <w:pPr>
        <w:pStyle w:val="ListParagraph"/>
        <w:numPr>
          <w:ilvl w:val="2"/>
          <w:numId w:val="13"/>
        </w:numPr>
        <w:ind w:left="0" w:firstLine="0"/>
        <w:rPr>
          <w:bCs/>
          <w:color w:val="auto"/>
          <w:highlight w:val="yellow"/>
          <w:lang w:val="en-GB"/>
        </w:rPr>
      </w:pPr>
      <w:r w:rsidRPr="00F370C4">
        <w:rPr>
          <w:bCs/>
          <w:color w:val="auto"/>
          <w:highlight w:val="yellow"/>
          <w:lang w:val="en-GB"/>
        </w:rPr>
        <w:t>For evaluating volitional muscle activity, s</w:t>
      </w:r>
      <w:r w:rsidR="00354C49" w:rsidRPr="00F370C4">
        <w:rPr>
          <w:bCs/>
          <w:color w:val="auto"/>
          <w:highlight w:val="yellow"/>
          <w:lang w:val="en-GB"/>
        </w:rPr>
        <w:t xml:space="preserve">et up a system for surface EMG </w:t>
      </w:r>
      <w:r w:rsidR="00BB31E8" w:rsidRPr="00F370C4">
        <w:rPr>
          <w:bCs/>
          <w:color w:val="auto"/>
          <w:highlight w:val="yellow"/>
          <w:lang w:val="en-GB"/>
        </w:rPr>
        <w:t>(</w:t>
      </w:r>
      <w:proofErr w:type="spellStart"/>
      <w:r w:rsidR="00BB31E8" w:rsidRPr="00F370C4">
        <w:rPr>
          <w:bCs/>
          <w:color w:val="auto"/>
          <w:highlight w:val="yellow"/>
          <w:lang w:val="en-GB"/>
        </w:rPr>
        <w:t>sEMG</w:t>
      </w:r>
      <w:proofErr w:type="spellEnd"/>
      <w:r w:rsidR="00BB31E8" w:rsidRPr="00F370C4">
        <w:rPr>
          <w:bCs/>
          <w:color w:val="auto"/>
          <w:highlight w:val="yellow"/>
          <w:lang w:val="en-GB"/>
        </w:rPr>
        <w:t xml:space="preserve">) </w:t>
      </w:r>
      <w:r w:rsidR="00354C49" w:rsidRPr="00F370C4">
        <w:rPr>
          <w:bCs/>
          <w:color w:val="auto"/>
          <w:highlight w:val="yellow"/>
          <w:lang w:val="en-GB"/>
        </w:rPr>
        <w:t>biofeedback.</w:t>
      </w:r>
    </w:p>
    <w:p w14:paraId="4E490779" w14:textId="77777777" w:rsidR="00A978D0" w:rsidRDefault="00A978D0" w:rsidP="00A978D0">
      <w:pPr>
        <w:pStyle w:val="ListParagraph"/>
        <w:ind w:left="0"/>
        <w:rPr>
          <w:bCs/>
          <w:color w:val="auto"/>
          <w:highlight w:val="yellow"/>
          <w:lang w:val="en-GB"/>
        </w:rPr>
      </w:pPr>
    </w:p>
    <w:p w14:paraId="7666FE15" w14:textId="716DBE01" w:rsidR="00451491" w:rsidRPr="00451491" w:rsidRDefault="00A978D0" w:rsidP="00A978D0">
      <w:pPr>
        <w:pStyle w:val="ListParagraph"/>
        <w:ind w:left="0"/>
        <w:rPr>
          <w:bCs/>
          <w:color w:val="auto"/>
          <w:lang w:val="en-GB"/>
        </w:rPr>
      </w:pPr>
      <w:r w:rsidRPr="00451491">
        <w:rPr>
          <w:bCs/>
          <w:color w:val="auto"/>
          <w:lang w:val="en-GB"/>
        </w:rPr>
        <w:t xml:space="preserve">NOTE: </w:t>
      </w:r>
      <w:r w:rsidR="001B5227" w:rsidRPr="00451491">
        <w:rPr>
          <w:bCs/>
          <w:color w:val="auto"/>
          <w:lang w:val="en-GB"/>
        </w:rPr>
        <w:t xml:space="preserve">Here, a system that </w:t>
      </w:r>
      <w:r w:rsidR="0043551C" w:rsidRPr="00451491">
        <w:rPr>
          <w:bCs/>
          <w:color w:val="auto"/>
          <w:lang w:val="en-GB"/>
        </w:rPr>
        <w:t xml:space="preserve">can display up to six EMG signals and </w:t>
      </w:r>
      <w:r w:rsidR="001B5227" w:rsidRPr="00451491">
        <w:rPr>
          <w:bCs/>
          <w:color w:val="auto"/>
          <w:lang w:val="en-GB"/>
        </w:rPr>
        <w:t>allow</w:t>
      </w:r>
      <w:r w:rsidRPr="00451491">
        <w:rPr>
          <w:bCs/>
          <w:color w:val="auto"/>
          <w:lang w:val="en-GB"/>
        </w:rPr>
        <w:t xml:space="preserve"> an individual amplification of each channel</w:t>
      </w:r>
      <w:r w:rsidR="001B5227" w:rsidRPr="00451491">
        <w:rPr>
          <w:bCs/>
          <w:color w:val="auto"/>
          <w:lang w:val="en-GB"/>
        </w:rPr>
        <w:t xml:space="preserve"> is </w:t>
      </w:r>
      <w:r w:rsidR="000F1D57" w:rsidRPr="00451491">
        <w:rPr>
          <w:bCs/>
          <w:color w:val="auto"/>
          <w:lang w:val="en-GB"/>
        </w:rPr>
        <w:t>preferred</w:t>
      </w:r>
      <w:r w:rsidR="00354C49" w:rsidRPr="00451491">
        <w:rPr>
          <w:bCs/>
          <w:color w:val="auto"/>
          <w:lang w:val="en-GB"/>
        </w:rPr>
        <w:t>.</w:t>
      </w:r>
    </w:p>
    <w:p w14:paraId="3646DEE4" w14:textId="77777777" w:rsidR="00451491" w:rsidRDefault="00451491" w:rsidP="00A978D0">
      <w:pPr>
        <w:pStyle w:val="ListParagraph"/>
        <w:ind w:left="0"/>
        <w:rPr>
          <w:bCs/>
          <w:color w:val="auto"/>
          <w:highlight w:val="yellow"/>
          <w:lang w:val="en-GB"/>
        </w:rPr>
      </w:pPr>
    </w:p>
    <w:p w14:paraId="45D49704" w14:textId="1A1F10C5" w:rsidR="00613AD5" w:rsidRDefault="001B5227" w:rsidP="0072509E">
      <w:pPr>
        <w:pStyle w:val="ListParagraph"/>
        <w:numPr>
          <w:ilvl w:val="2"/>
          <w:numId w:val="13"/>
        </w:numPr>
        <w:ind w:left="0" w:firstLine="0"/>
        <w:rPr>
          <w:bCs/>
          <w:color w:val="auto"/>
          <w:highlight w:val="yellow"/>
          <w:lang w:val="en-GB"/>
        </w:rPr>
      </w:pPr>
      <w:r w:rsidRPr="00F370C4">
        <w:rPr>
          <w:bCs/>
          <w:color w:val="auto"/>
          <w:highlight w:val="yellow"/>
          <w:lang w:val="en-GB"/>
        </w:rPr>
        <w:t>P</w:t>
      </w:r>
      <w:r w:rsidR="00354C49" w:rsidRPr="00F370C4">
        <w:rPr>
          <w:bCs/>
          <w:color w:val="auto"/>
          <w:highlight w:val="yellow"/>
          <w:lang w:val="en-GB"/>
        </w:rPr>
        <w:t>repare the patient</w:t>
      </w:r>
      <w:r w:rsidR="001F192B">
        <w:rPr>
          <w:bCs/>
          <w:color w:val="auto"/>
          <w:highlight w:val="yellow"/>
          <w:lang w:val="en-GB"/>
        </w:rPr>
        <w:t>'</w:t>
      </w:r>
      <w:r w:rsidR="00354C49" w:rsidRPr="00F370C4">
        <w:rPr>
          <w:bCs/>
          <w:color w:val="auto"/>
          <w:highlight w:val="yellow"/>
          <w:lang w:val="en-GB"/>
        </w:rPr>
        <w:t>s skin to reduce impedance</w:t>
      </w:r>
      <w:r w:rsidR="004B6BA0" w:rsidRPr="00F370C4">
        <w:rPr>
          <w:bCs/>
          <w:color w:val="auto"/>
          <w:highlight w:val="yellow"/>
          <w:lang w:val="en-GB"/>
        </w:rPr>
        <w:t xml:space="preserve"> by removing</w:t>
      </w:r>
      <w:r w:rsidR="00FF265E" w:rsidRPr="00F370C4">
        <w:rPr>
          <w:bCs/>
          <w:color w:val="auto"/>
          <w:highlight w:val="yellow"/>
          <w:lang w:val="en-GB"/>
        </w:rPr>
        <w:t xml:space="preserve"> excessive body hair,</w:t>
      </w:r>
      <w:r w:rsidR="004B6BA0" w:rsidRPr="00F370C4">
        <w:rPr>
          <w:bCs/>
          <w:color w:val="auto"/>
          <w:highlight w:val="yellow"/>
          <w:lang w:val="en-GB"/>
        </w:rPr>
        <w:t xml:space="preserve"> dead skin flakes</w:t>
      </w:r>
      <w:r w:rsidR="00F9701C" w:rsidRPr="00F370C4">
        <w:rPr>
          <w:bCs/>
          <w:color w:val="auto"/>
          <w:highlight w:val="yellow"/>
          <w:lang w:val="en-GB"/>
        </w:rPr>
        <w:t>, oil</w:t>
      </w:r>
      <w:r w:rsidR="00613AD5">
        <w:rPr>
          <w:bCs/>
          <w:color w:val="auto"/>
          <w:highlight w:val="yellow"/>
          <w:lang w:val="en-GB"/>
        </w:rPr>
        <w:t>,</w:t>
      </w:r>
      <w:r w:rsidR="004B6BA0" w:rsidRPr="00F370C4">
        <w:rPr>
          <w:bCs/>
          <w:color w:val="auto"/>
          <w:highlight w:val="yellow"/>
          <w:lang w:val="en-GB"/>
        </w:rPr>
        <w:t xml:space="preserve"> or skin cream</w:t>
      </w:r>
      <w:r w:rsidR="00354C49" w:rsidRPr="00613AD5">
        <w:rPr>
          <w:bCs/>
          <w:color w:val="auto"/>
          <w:highlight w:val="yellow"/>
          <w:vertAlign w:val="superscript"/>
          <w:lang w:val="en-GB"/>
        </w:rPr>
        <w:fldChar w:fldCharType="begin"/>
      </w:r>
      <w:r w:rsidR="005228CC">
        <w:rPr>
          <w:bCs/>
          <w:color w:val="auto"/>
          <w:highlight w:val="yellow"/>
          <w:vertAlign w:val="superscript"/>
          <w:lang w:val="en-GB"/>
        </w:rPr>
        <w:instrText xml:space="preserve"> ADDIN EN.CITE &lt;EndNote&gt;&lt;Cite&gt;&lt;Author&gt;Merletti&lt;/Author&gt;&lt;Year&gt;2004&lt;/Year&gt;&lt;RecNum&gt;110&lt;/RecNum&gt;&lt;DisplayText&gt;&lt;style face="superscript"&gt;16&lt;/style&gt;&lt;/DisplayText&gt;&lt;record&gt;&lt;rec-number&gt;110&lt;/rec-number&gt;&lt;foreign-keys&gt;&lt;key app="EN" db-id="d22fxvdvvx5w5iez0v1va0sq2sp0ps5eazf0" timestamp="1415369810"&gt;110&lt;/key&gt;&lt;/foreign-keys&gt;&lt;ref-type name="Journal Article"&gt;17&lt;/ref-type&gt;&lt;contributors&gt;&lt;authors&gt;&lt;author&gt;Merletti, R.&lt;/author&gt;&lt;author&gt;Parker, PJ.&lt;/author&gt;&lt;/authors&gt;&lt;/contributors&gt;&lt;titles&gt;&lt;title&gt;Electromyography: Physiology, Engineering, and Non-Invasive Applications&lt;/title&gt;&lt;secondary-title&gt;Wiley IEEE-Press Verlag&lt;/secondary-title&gt;&lt;short-title&gt;Merletti R, Parker PJ 2004 – Electromyography&lt;/short-title&gt;&lt;/titles&gt;&lt;periodical&gt;&lt;full-title&gt;Wiley IEEE-Press Verlag&lt;/full-title&gt;&lt;/periodical&gt;&lt;keywords&gt;&lt;keyword&gt;von Peter Göbel zitiert&lt;/keyword&gt;&lt;/keywords&gt;&lt;dates&gt;&lt;year&gt;2004&lt;/year&gt;&lt;/dates&gt;&lt;urls&gt;&lt;/urls&gt;&lt;/record&gt;&lt;/Cite&gt;&lt;/EndNote&gt;</w:instrText>
      </w:r>
      <w:r w:rsidR="00354C49" w:rsidRPr="00613AD5">
        <w:rPr>
          <w:bCs/>
          <w:color w:val="auto"/>
          <w:highlight w:val="yellow"/>
          <w:vertAlign w:val="superscript"/>
          <w:lang w:val="en-GB"/>
        </w:rPr>
        <w:fldChar w:fldCharType="separate"/>
      </w:r>
      <w:r w:rsidR="005228CC">
        <w:rPr>
          <w:bCs/>
          <w:noProof/>
          <w:color w:val="auto"/>
          <w:highlight w:val="yellow"/>
          <w:vertAlign w:val="superscript"/>
          <w:lang w:val="en-GB"/>
        </w:rPr>
        <w:t>16</w:t>
      </w:r>
      <w:r w:rsidR="00354C49" w:rsidRPr="00613AD5">
        <w:rPr>
          <w:bCs/>
          <w:color w:val="auto"/>
          <w:highlight w:val="yellow"/>
          <w:vertAlign w:val="superscript"/>
          <w:lang w:val="en-GB"/>
        </w:rPr>
        <w:fldChar w:fldCharType="end"/>
      </w:r>
      <w:r w:rsidR="00354C49" w:rsidRPr="00F370C4">
        <w:rPr>
          <w:bCs/>
          <w:color w:val="auto"/>
          <w:highlight w:val="yellow"/>
          <w:lang w:val="en-GB"/>
        </w:rPr>
        <w:t xml:space="preserve">. </w:t>
      </w:r>
      <w:r w:rsidRPr="00F370C4">
        <w:rPr>
          <w:bCs/>
          <w:color w:val="auto"/>
          <w:highlight w:val="yellow"/>
          <w:lang w:val="en-GB"/>
        </w:rPr>
        <w:t>E</w:t>
      </w:r>
      <w:r w:rsidR="00354C49" w:rsidRPr="00F370C4">
        <w:rPr>
          <w:bCs/>
          <w:color w:val="auto"/>
          <w:highlight w:val="yellow"/>
          <w:lang w:val="en-GB"/>
        </w:rPr>
        <w:t>xplain the</w:t>
      </w:r>
      <w:r w:rsidRPr="00F370C4">
        <w:rPr>
          <w:bCs/>
          <w:color w:val="auto"/>
          <w:highlight w:val="yellow"/>
          <w:lang w:val="en-GB"/>
        </w:rPr>
        <w:t xml:space="preserve"> goal of the assessment and the</w:t>
      </w:r>
      <w:r w:rsidR="00354C49" w:rsidRPr="00F370C4">
        <w:rPr>
          <w:bCs/>
          <w:color w:val="auto"/>
          <w:highlight w:val="yellow"/>
          <w:lang w:val="en-GB"/>
        </w:rPr>
        <w:t xml:space="preserve"> functionality of the system to the patient.</w:t>
      </w:r>
    </w:p>
    <w:p w14:paraId="08AB62F5" w14:textId="77777777" w:rsidR="00613AD5" w:rsidRDefault="00613AD5" w:rsidP="00613AD5">
      <w:pPr>
        <w:pStyle w:val="ListParagraph"/>
        <w:ind w:left="0"/>
        <w:rPr>
          <w:bCs/>
          <w:color w:val="auto"/>
          <w:highlight w:val="yellow"/>
          <w:lang w:val="en-GB"/>
        </w:rPr>
      </w:pPr>
    </w:p>
    <w:p w14:paraId="3C14A724" w14:textId="34D31854" w:rsidR="00613AD5" w:rsidRPr="004D0D6B" w:rsidRDefault="00613AD5" w:rsidP="00613AD5">
      <w:pPr>
        <w:pStyle w:val="ListParagraph"/>
        <w:ind w:left="0"/>
        <w:rPr>
          <w:b/>
          <w:color w:val="auto"/>
          <w:lang w:val="en-GB"/>
        </w:rPr>
      </w:pPr>
      <w:r w:rsidRPr="00613AD5">
        <w:rPr>
          <w:bCs/>
          <w:color w:val="auto"/>
          <w:lang w:val="en-GB"/>
        </w:rPr>
        <w:t>NOTE:</w:t>
      </w:r>
      <w:r w:rsidR="004D0D6B" w:rsidRPr="004D0D6B">
        <w:rPr>
          <w:color w:val="auto"/>
          <w:lang w:val="en-GB"/>
        </w:rPr>
        <w:t xml:space="preserve"> </w:t>
      </w:r>
      <w:r w:rsidR="004D0D6B" w:rsidRPr="00F370C4">
        <w:rPr>
          <w:color w:val="auto"/>
          <w:lang w:val="en-GB"/>
        </w:rPr>
        <w:t>Plan therapy sessions for 30 min or less at this stage. Otherwise</w:t>
      </w:r>
      <w:r w:rsidR="004D0D6B">
        <w:rPr>
          <w:color w:val="auto"/>
          <w:lang w:val="en-GB"/>
        </w:rPr>
        <w:t>,</w:t>
      </w:r>
      <w:r w:rsidR="004D0D6B" w:rsidRPr="00F370C4">
        <w:rPr>
          <w:color w:val="auto"/>
          <w:lang w:val="en-GB"/>
        </w:rPr>
        <w:t xml:space="preserve"> muscles may become easily fatigued</w:t>
      </w:r>
      <w:r w:rsidR="004D0D6B">
        <w:rPr>
          <w:color w:val="auto"/>
          <w:lang w:val="en-GB"/>
        </w:rPr>
        <w:t>,</w:t>
      </w:r>
      <w:r w:rsidR="004D0D6B" w:rsidRPr="00F370C4">
        <w:rPr>
          <w:color w:val="auto"/>
          <w:lang w:val="en-GB"/>
        </w:rPr>
        <w:t xml:space="preserve"> and the patient may lose needed focus. If short sessions are not possible, mix different therapy interventions (</w:t>
      </w:r>
      <w:r w:rsidR="004D0D6B">
        <w:rPr>
          <w:color w:val="auto"/>
          <w:lang w:val="en-GB"/>
        </w:rPr>
        <w:t>EMG</w:t>
      </w:r>
      <w:r w:rsidR="004D0D6B" w:rsidRPr="00F370C4">
        <w:rPr>
          <w:color w:val="auto"/>
          <w:lang w:val="en-GB"/>
        </w:rPr>
        <w:t xml:space="preserve"> and posture training) to avoid fatigue.</w:t>
      </w:r>
      <w:r w:rsidR="004D0D6B">
        <w:rPr>
          <w:b/>
          <w:color w:val="auto"/>
          <w:lang w:val="en-GB"/>
        </w:rPr>
        <w:t xml:space="preserve"> </w:t>
      </w:r>
      <w:r w:rsidR="00E5474F" w:rsidRPr="00613AD5">
        <w:rPr>
          <w:b/>
          <w:color w:val="auto"/>
          <w:lang w:val="en-GB"/>
        </w:rPr>
        <w:t>Figure 2</w:t>
      </w:r>
      <w:r w:rsidR="00E5474F" w:rsidRPr="00613AD5">
        <w:rPr>
          <w:bCs/>
          <w:color w:val="auto"/>
          <w:lang w:val="en-GB"/>
        </w:rPr>
        <w:t xml:space="preserve"> displays a standard setup for EMG biofeedback training.</w:t>
      </w:r>
    </w:p>
    <w:p w14:paraId="5FC7BB3E" w14:textId="77777777" w:rsidR="00613AD5" w:rsidRDefault="00613AD5" w:rsidP="00613AD5">
      <w:pPr>
        <w:pStyle w:val="ListParagraph"/>
        <w:ind w:left="0"/>
        <w:rPr>
          <w:bCs/>
          <w:color w:val="auto"/>
          <w:highlight w:val="yellow"/>
          <w:lang w:val="en-GB"/>
        </w:rPr>
      </w:pPr>
    </w:p>
    <w:p w14:paraId="208B1A58" w14:textId="1098C28A" w:rsidR="00354C49" w:rsidRPr="00613AD5" w:rsidRDefault="009D011F" w:rsidP="00613AD5">
      <w:pPr>
        <w:pStyle w:val="ListParagraph"/>
        <w:ind w:left="0"/>
        <w:rPr>
          <w:bCs/>
          <w:color w:val="auto"/>
          <w:lang w:val="en-GB"/>
        </w:rPr>
      </w:pPr>
      <w:r w:rsidRPr="00613AD5">
        <w:rPr>
          <w:bCs/>
          <w:color w:val="auto"/>
          <w:lang w:val="en-GB"/>
        </w:rPr>
        <w:t xml:space="preserve">[Place </w:t>
      </w:r>
      <w:r w:rsidRPr="00613AD5">
        <w:rPr>
          <w:b/>
          <w:color w:val="auto"/>
          <w:lang w:val="en-GB"/>
        </w:rPr>
        <w:t>Figure 2</w:t>
      </w:r>
      <w:r w:rsidRPr="00613AD5">
        <w:rPr>
          <w:bCs/>
          <w:color w:val="auto"/>
          <w:lang w:val="en-GB"/>
        </w:rPr>
        <w:t xml:space="preserve"> here]</w:t>
      </w:r>
    </w:p>
    <w:p w14:paraId="4F6BD3AA" w14:textId="77777777" w:rsidR="00613AD5" w:rsidRPr="00F370C4" w:rsidRDefault="00613AD5" w:rsidP="00613AD5">
      <w:pPr>
        <w:pStyle w:val="ListParagraph"/>
        <w:ind w:left="0"/>
        <w:rPr>
          <w:bCs/>
          <w:color w:val="auto"/>
          <w:highlight w:val="yellow"/>
          <w:lang w:val="en-GB"/>
        </w:rPr>
      </w:pPr>
    </w:p>
    <w:p w14:paraId="4F9649FF" w14:textId="5931E653" w:rsidR="005D429B" w:rsidRPr="007D5D83" w:rsidRDefault="007C30E2" w:rsidP="00F370C4">
      <w:pPr>
        <w:pStyle w:val="ListParagraph"/>
        <w:numPr>
          <w:ilvl w:val="2"/>
          <w:numId w:val="13"/>
        </w:numPr>
        <w:ind w:left="0" w:firstLine="0"/>
        <w:rPr>
          <w:bCs/>
          <w:color w:val="auto"/>
          <w:highlight w:val="yellow"/>
          <w:lang w:val="en-GB"/>
        </w:rPr>
      </w:pPr>
      <w:r w:rsidRPr="00F370C4">
        <w:rPr>
          <w:bCs/>
          <w:color w:val="auto"/>
          <w:highlight w:val="yellow"/>
          <w:lang w:val="en-GB"/>
        </w:rPr>
        <w:t xml:space="preserve">Instruct </w:t>
      </w:r>
      <w:r w:rsidR="00354C49" w:rsidRPr="00F370C4">
        <w:rPr>
          <w:bCs/>
          <w:color w:val="auto"/>
          <w:highlight w:val="yellow"/>
          <w:lang w:val="en-GB"/>
        </w:rPr>
        <w:t xml:space="preserve">the patient to </w:t>
      </w:r>
      <w:r w:rsidRPr="00F370C4">
        <w:rPr>
          <w:bCs/>
          <w:color w:val="auto"/>
          <w:highlight w:val="yellow"/>
          <w:lang w:val="en-GB"/>
        </w:rPr>
        <w:t>perform hand and arm movements</w:t>
      </w:r>
      <w:r w:rsidRPr="007D5D83">
        <w:rPr>
          <w:bCs/>
          <w:color w:val="auto"/>
          <w:highlight w:val="yellow"/>
          <w:lang w:val="en-GB"/>
        </w:rPr>
        <w:t xml:space="preserve"> </w:t>
      </w:r>
      <w:r w:rsidR="00301D62" w:rsidRPr="00331E60">
        <w:rPr>
          <w:bCs/>
          <w:color w:val="auto"/>
          <w:highlight w:val="yellow"/>
          <w:lang w:val="en-GB"/>
        </w:rPr>
        <w:t>depending on the original function of the donor's nerves (e.g., hand closing if the ulnar nerve was used) and try to palpate the muscle.</w:t>
      </w:r>
    </w:p>
    <w:p w14:paraId="6CF037DF" w14:textId="77777777" w:rsidR="005D429B" w:rsidRDefault="005D429B" w:rsidP="005D429B">
      <w:pPr>
        <w:pStyle w:val="ListParagraph"/>
        <w:ind w:left="0"/>
        <w:rPr>
          <w:bCs/>
          <w:color w:val="auto"/>
          <w:highlight w:val="yellow"/>
          <w:lang w:val="en-GB"/>
        </w:rPr>
      </w:pPr>
    </w:p>
    <w:p w14:paraId="006AD8FC" w14:textId="1CB13DE9" w:rsidR="00354C49" w:rsidRDefault="00354C49" w:rsidP="00F370C4">
      <w:pPr>
        <w:pStyle w:val="ListParagraph"/>
        <w:numPr>
          <w:ilvl w:val="2"/>
          <w:numId w:val="13"/>
        </w:numPr>
        <w:ind w:left="0" w:firstLine="0"/>
        <w:rPr>
          <w:bCs/>
          <w:color w:val="auto"/>
          <w:highlight w:val="yellow"/>
          <w:lang w:val="en-GB"/>
        </w:rPr>
      </w:pPr>
      <w:r w:rsidRPr="00F370C4">
        <w:rPr>
          <w:bCs/>
          <w:color w:val="auto"/>
          <w:highlight w:val="yellow"/>
          <w:lang w:val="en-GB"/>
        </w:rPr>
        <w:t>Place a surface EMG electrode on the</w:t>
      </w:r>
      <w:r w:rsidR="00102D42" w:rsidRPr="00F370C4">
        <w:rPr>
          <w:bCs/>
          <w:color w:val="auto"/>
          <w:highlight w:val="yellow"/>
          <w:lang w:val="en-GB"/>
        </w:rPr>
        <w:t xml:space="preserve"> skin above </w:t>
      </w:r>
      <w:r w:rsidR="00F62E91" w:rsidRPr="00F370C4">
        <w:rPr>
          <w:bCs/>
          <w:color w:val="auto"/>
          <w:highlight w:val="yellow"/>
          <w:lang w:val="en-GB"/>
        </w:rPr>
        <w:t>the muscle</w:t>
      </w:r>
      <w:r w:rsidRPr="00F370C4">
        <w:rPr>
          <w:bCs/>
          <w:color w:val="auto"/>
          <w:highlight w:val="yellow"/>
          <w:lang w:val="en-GB"/>
        </w:rPr>
        <w:t xml:space="preserve">. </w:t>
      </w:r>
      <w:r w:rsidR="00972839">
        <w:rPr>
          <w:bCs/>
          <w:color w:val="auto"/>
          <w:highlight w:val="yellow"/>
          <w:lang w:val="en-GB"/>
        </w:rPr>
        <w:t xml:space="preserve">Consider </w:t>
      </w:r>
      <w:r w:rsidR="00972839" w:rsidRPr="00F370C4">
        <w:rPr>
          <w:bCs/>
          <w:color w:val="auto"/>
          <w:highlight w:val="yellow"/>
          <w:lang w:val="en-GB"/>
        </w:rPr>
        <w:t xml:space="preserve">reinnervation </w:t>
      </w:r>
      <w:r w:rsidR="00972839">
        <w:rPr>
          <w:bCs/>
          <w:color w:val="auto"/>
          <w:highlight w:val="yellow"/>
          <w:lang w:val="en-GB"/>
        </w:rPr>
        <w:t>to be successful</w:t>
      </w:r>
      <w:r w:rsidR="00972839" w:rsidRPr="00F370C4">
        <w:rPr>
          <w:bCs/>
          <w:color w:val="auto"/>
          <w:highlight w:val="yellow"/>
          <w:lang w:val="en-GB"/>
        </w:rPr>
        <w:t xml:space="preserve"> </w:t>
      </w:r>
      <w:r w:rsidR="00972839">
        <w:rPr>
          <w:bCs/>
          <w:color w:val="auto"/>
          <w:highlight w:val="yellow"/>
          <w:lang w:val="en-GB"/>
        </w:rPr>
        <w:t>i</w:t>
      </w:r>
      <w:r w:rsidR="00F62E91" w:rsidRPr="00F370C4">
        <w:rPr>
          <w:bCs/>
          <w:color w:val="auto"/>
          <w:highlight w:val="yellow"/>
          <w:lang w:val="en-GB"/>
        </w:rPr>
        <w:t>f the signal amplitude during activation is 2</w:t>
      </w:r>
      <w:r w:rsidR="00F91441">
        <w:rPr>
          <w:bCs/>
          <w:color w:val="auto"/>
          <w:highlight w:val="yellow"/>
          <w:lang w:val="en-GB"/>
        </w:rPr>
        <w:t>–</w:t>
      </w:r>
      <w:r w:rsidR="00F62E91" w:rsidRPr="00F370C4">
        <w:rPr>
          <w:bCs/>
          <w:color w:val="auto"/>
          <w:highlight w:val="yellow"/>
          <w:lang w:val="en-GB"/>
        </w:rPr>
        <w:t>3 time</w:t>
      </w:r>
      <w:r w:rsidR="00AE7086" w:rsidRPr="00F370C4">
        <w:rPr>
          <w:bCs/>
          <w:color w:val="auto"/>
          <w:highlight w:val="yellow"/>
          <w:lang w:val="en-GB"/>
        </w:rPr>
        <w:t>s</w:t>
      </w:r>
      <w:r w:rsidR="00F62E91" w:rsidRPr="00F370C4">
        <w:rPr>
          <w:bCs/>
          <w:color w:val="auto"/>
          <w:highlight w:val="yellow"/>
          <w:lang w:val="en-GB"/>
        </w:rPr>
        <w:t xml:space="preserve"> higher than during relaxation</w:t>
      </w:r>
      <w:r w:rsidRPr="00F370C4">
        <w:rPr>
          <w:bCs/>
          <w:noProof/>
          <w:color w:val="auto"/>
          <w:highlight w:val="yellow"/>
          <w:vertAlign w:val="superscript"/>
          <w:lang w:val="en-GB"/>
        </w:rPr>
        <w:fldChar w:fldCharType="begin">
          <w:fldData xml:space="preserve">PEVuZE5vdGU+PENpdGU+PEF1dGhvcj5TdHVybWE8L0F1dGhvcj48WWVhcj4yMDE4PC9ZZWFyPjxS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</w:fldData>
        </w:fldChar>
      </w:r>
      <w:r w:rsidR="005228CC">
        <w:rPr>
          <w:bCs/>
          <w:noProof/>
          <w:color w:val="auto"/>
          <w:highlight w:val="yellow"/>
          <w:vertAlign w:val="superscript"/>
          <w:lang w:val="en-GB"/>
        </w:rPr>
        <w:instrText xml:space="preserve"> ADDIN EN.CITE </w:instrText>
      </w:r>
      <w:r w:rsidR="005228CC">
        <w:rPr>
          <w:bCs/>
          <w:noProof/>
          <w:color w:val="auto"/>
          <w:highlight w:val="yellow"/>
          <w:vertAlign w:val="superscript"/>
          <w:lang w:val="en-GB"/>
        </w:rPr>
        <w:fldChar w:fldCharType="begin">
          <w:fldData xml:space="preserve">PEVuZE5vdGU+PENpdGU+PEF1dGhvcj5TdHVybWE8L0F1dGhvcj48WWVhcj4yMDE4PC9ZZWFyPjxS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</w:fldData>
        </w:fldChar>
      </w:r>
      <w:r w:rsidR="005228CC">
        <w:rPr>
          <w:bCs/>
          <w:noProof/>
          <w:color w:val="auto"/>
          <w:highlight w:val="yellow"/>
          <w:vertAlign w:val="superscript"/>
          <w:lang w:val="en-GB"/>
        </w:rPr>
        <w:instrText xml:space="preserve"> ADDIN EN.CITE.DATA </w:instrText>
      </w:r>
      <w:r w:rsidR="005228CC">
        <w:rPr>
          <w:bCs/>
          <w:noProof/>
          <w:color w:val="auto"/>
          <w:highlight w:val="yellow"/>
          <w:vertAlign w:val="superscript"/>
          <w:lang w:val="en-GB"/>
        </w:rPr>
      </w:r>
      <w:r w:rsidR="005228CC">
        <w:rPr>
          <w:bCs/>
          <w:noProof/>
          <w:color w:val="auto"/>
          <w:highlight w:val="yellow"/>
          <w:vertAlign w:val="superscript"/>
          <w:lang w:val="en-GB"/>
        </w:rPr>
        <w:fldChar w:fldCharType="end"/>
      </w:r>
      <w:r w:rsidRPr="00F370C4">
        <w:rPr>
          <w:bCs/>
          <w:noProof/>
          <w:color w:val="auto"/>
          <w:highlight w:val="yellow"/>
          <w:vertAlign w:val="superscript"/>
          <w:lang w:val="en-GB"/>
        </w:rPr>
      </w:r>
      <w:r w:rsidRPr="00F370C4">
        <w:rPr>
          <w:bCs/>
          <w:noProof/>
          <w:color w:val="auto"/>
          <w:highlight w:val="yellow"/>
          <w:vertAlign w:val="superscript"/>
          <w:lang w:val="en-GB"/>
        </w:rPr>
        <w:fldChar w:fldCharType="separate"/>
      </w:r>
      <w:r w:rsidR="005228CC">
        <w:rPr>
          <w:bCs/>
          <w:noProof/>
          <w:color w:val="auto"/>
          <w:highlight w:val="yellow"/>
          <w:vertAlign w:val="superscript"/>
          <w:lang w:val="en-GB"/>
        </w:rPr>
        <w:t>17</w:t>
      </w:r>
      <w:r w:rsidRPr="00F370C4">
        <w:rPr>
          <w:bCs/>
          <w:noProof/>
          <w:color w:val="auto"/>
          <w:highlight w:val="yellow"/>
          <w:vertAlign w:val="superscript"/>
          <w:lang w:val="en-GB"/>
        </w:rPr>
        <w:fldChar w:fldCharType="end"/>
      </w:r>
      <w:r w:rsidRPr="00F370C4">
        <w:rPr>
          <w:bCs/>
          <w:color w:val="auto"/>
          <w:highlight w:val="yellow"/>
          <w:lang w:val="en-GB"/>
        </w:rPr>
        <w:t>.</w:t>
      </w:r>
    </w:p>
    <w:p w14:paraId="2D278811" w14:textId="77777777" w:rsidR="00905CCD" w:rsidRPr="00F370C4" w:rsidRDefault="00905CCD" w:rsidP="00905CCD">
      <w:pPr>
        <w:pStyle w:val="ListParagraph"/>
        <w:ind w:left="0"/>
        <w:rPr>
          <w:bCs/>
          <w:color w:val="auto"/>
          <w:highlight w:val="yellow"/>
          <w:lang w:val="en-GB"/>
        </w:rPr>
      </w:pPr>
    </w:p>
    <w:p w14:paraId="1E12F552" w14:textId="5B7DE708" w:rsidR="00354C49" w:rsidRPr="00E02A6B" w:rsidRDefault="00A64B07" w:rsidP="00F370C4">
      <w:pPr>
        <w:pStyle w:val="ListParagraph"/>
        <w:numPr>
          <w:ilvl w:val="2"/>
          <w:numId w:val="13"/>
        </w:numPr>
        <w:ind w:left="0" w:firstLine="0"/>
        <w:rPr>
          <w:bCs/>
          <w:color w:val="auto"/>
          <w:lang w:val="en-GB"/>
        </w:rPr>
      </w:pPr>
      <w:r w:rsidRPr="00E02A6B">
        <w:rPr>
          <w:bCs/>
          <w:color w:val="auto"/>
          <w:lang w:val="en-GB"/>
        </w:rPr>
        <w:t>If</w:t>
      </w:r>
      <w:r w:rsidR="00D04C77" w:rsidRPr="00E02A6B">
        <w:rPr>
          <w:bCs/>
          <w:color w:val="auto"/>
          <w:lang w:val="en-GB"/>
        </w:rPr>
        <w:t xml:space="preserve"> such activation </w:t>
      </w:r>
      <w:r w:rsidRPr="00E02A6B">
        <w:rPr>
          <w:bCs/>
          <w:color w:val="auto"/>
          <w:lang w:val="en-GB"/>
        </w:rPr>
        <w:t>is not</w:t>
      </w:r>
      <w:r w:rsidR="00D04C77" w:rsidRPr="00E02A6B">
        <w:rPr>
          <w:bCs/>
          <w:color w:val="auto"/>
          <w:lang w:val="en-GB"/>
        </w:rPr>
        <w:t xml:space="preserve"> possible</w:t>
      </w:r>
      <w:r w:rsidR="00E80688" w:rsidRPr="00E02A6B">
        <w:rPr>
          <w:bCs/>
          <w:color w:val="auto"/>
          <w:lang w:val="en-GB"/>
        </w:rPr>
        <w:t>,</w:t>
      </w:r>
      <w:r w:rsidR="00D04C77" w:rsidRPr="00E02A6B">
        <w:rPr>
          <w:bCs/>
          <w:color w:val="auto"/>
          <w:lang w:val="en-GB"/>
        </w:rPr>
        <w:t xml:space="preserve"> instruct other movements connected to the donor</w:t>
      </w:r>
      <w:r w:rsidRPr="00E02A6B">
        <w:rPr>
          <w:bCs/>
          <w:color w:val="auto"/>
          <w:lang w:val="en-GB"/>
        </w:rPr>
        <w:t>'s</w:t>
      </w:r>
      <w:r w:rsidR="00D04C77" w:rsidRPr="00E02A6B">
        <w:rPr>
          <w:bCs/>
          <w:color w:val="auto"/>
          <w:lang w:val="en-GB"/>
        </w:rPr>
        <w:t xml:space="preserve"> nerve </w:t>
      </w:r>
      <w:r w:rsidR="00354C49" w:rsidRPr="00E02A6B">
        <w:rPr>
          <w:bCs/>
          <w:color w:val="auto"/>
          <w:lang w:val="en-GB"/>
        </w:rPr>
        <w:t>(e.g.</w:t>
      </w:r>
      <w:r w:rsidRPr="00E02A6B">
        <w:rPr>
          <w:bCs/>
          <w:color w:val="auto"/>
          <w:lang w:val="en-GB"/>
        </w:rPr>
        <w:t>,</w:t>
      </w:r>
      <w:r w:rsidR="00354C49" w:rsidRPr="00E02A6B">
        <w:rPr>
          <w:bCs/>
          <w:color w:val="auto"/>
          <w:lang w:val="en-GB"/>
        </w:rPr>
        <w:t xml:space="preserve"> flexion of the wrist</w:t>
      </w:r>
      <w:r w:rsidR="00D04C77" w:rsidRPr="00E02A6B">
        <w:rPr>
          <w:bCs/>
          <w:color w:val="auto"/>
          <w:lang w:val="en-GB"/>
        </w:rPr>
        <w:t xml:space="preserve"> or pink</w:t>
      </w:r>
      <w:r w:rsidR="003D5CD9" w:rsidRPr="00E02A6B">
        <w:rPr>
          <w:bCs/>
          <w:color w:val="auto"/>
          <w:lang w:val="en-GB"/>
        </w:rPr>
        <w:t>ie</w:t>
      </w:r>
      <w:r w:rsidR="000A7D22" w:rsidRPr="00E02A6B">
        <w:rPr>
          <w:bCs/>
          <w:color w:val="auto"/>
          <w:lang w:val="en-GB"/>
        </w:rPr>
        <w:t xml:space="preserve"> finger</w:t>
      </w:r>
      <w:r w:rsidR="00354C49" w:rsidRPr="00E02A6B">
        <w:rPr>
          <w:bCs/>
          <w:color w:val="auto"/>
          <w:lang w:val="en-GB"/>
        </w:rPr>
        <w:t xml:space="preserve">, if the ulnar nerve </w:t>
      </w:r>
      <w:r w:rsidR="00E80688" w:rsidRPr="00E02A6B">
        <w:rPr>
          <w:bCs/>
          <w:color w:val="auto"/>
          <w:lang w:val="en-GB"/>
        </w:rPr>
        <w:t>is the</w:t>
      </w:r>
      <w:r w:rsidR="00354C49" w:rsidRPr="00E02A6B">
        <w:rPr>
          <w:bCs/>
          <w:color w:val="auto"/>
          <w:lang w:val="en-GB"/>
        </w:rPr>
        <w:t xml:space="preserve"> donor)</w:t>
      </w:r>
      <w:r w:rsidR="00D04C77" w:rsidRPr="00E02A6B">
        <w:rPr>
          <w:bCs/>
          <w:color w:val="auto"/>
          <w:lang w:val="en-GB"/>
        </w:rPr>
        <w:t xml:space="preserve"> and move the electrode slightly above the recipient</w:t>
      </w:r>
      <w:r w:rsidRPr="00E02A6B">
        <w:rPr>
          <w:bCs/>
          <w:color w:val="auto"/>
          <w:lang w:val="en-GB"/>
        </w:rPr>
        <w:t>'s</w:t>
      </w:r>
      <w:r w:rsidR="00D04C77" w:rsidRPr="00E02A6B">
        <w:rPr>
          <w:bCs/>
          <w:color w:val="auto"/>
          <w:lang w:val="en-GB"/>
        </w:rPr>
        <w:t xml:space="preserve"> muscle</w:t>
      </w:r>
      <w:r w:rsidR="00354C49" w:rsidRPr="00E02A6B">
        <w:rPr>
          <w:bCs/>
          <w:color w:val="auto"/>
          <w:lang w:val="en-GB"/>
        </w:rPr>
        <w:t>.</w:t>
      </w:r>
    </w:p>
    <w:p w14:paraId="6A24E9C8" w14:textId="77777777" w:rsidR="00A64B07" w:rsidRPr="00F370C4" w:rsidRDefault="00A64B07" w:rsidP="00A64B07">
      <w:pPr>
        <w:pStyle w:val="ListParagraph"/>
        <w:ind w:left="0"/>
        <w:rPr>
          <w:bCs/>
          <w:color w:val="auto"/>
          <w:highlight w:val="yellow"/>
          <w:lang w:val="en-GB"/>
        </w:rPr>
      </w:pPr>
    </w:p>
    <w:p w14:paraId="69F0D125" w14:textId="700819F3" w:rsidR="008E79BD" w:rsidRPr="00F370C4" w:rsidRDefault="001E18B7" w:rsidP="00F370C4">
      <w:pPr>
        <w:pStyle w:val="ListParagraph"/>
        <w:numPr>
          <w:ilvl w:val="2"/>
          <w:numId w:val="13"/>
        </w:numPr>
        <w:ind w:left="0" w:firstLine="0"/>
        <w:rPr>
          <w:bCs/>
          <w:color w:val="auto"/>
          <w:highlight w:val="yellow"/>
          <w:lang w:val="en-GB"/>
        </w:rPr>
      </w:pPr>
      <w:r w:rsidRPr="00F370C4">
        <w:rPr>
          <w:bCs/>
          <w:color w:val="auto"/>
          <w:highlight w:val="yellow"/>
          <w:lang w:val="en-GB"/>
        </w:rPr>
        <w:t xml:space="preserve">Repeat the evaluation for volitional activation with all nerves based on the surgery reports and </w:t>
      </w:r>
      <w:r w:rsidR="00D96DF4">
        <w:rPr>
          <w:bCs/>
          <w:color w:val="auto"/>
          <w:highlight w:val="yellow"/>
          <w:lang w:val="en-GB"/>
        </w:rPr>
        <w:t>note</w:t>
      </w:r>
      <w:r w:rsidRPr="00F370C4">
        <w:rPr>
          <w:bCs/>
          <w:color w:val="auto"/>
          <w:highlight w:val="yellow"/>
          <w:lang w:val="en-GB"/>
        </w:rPr>
        <w:t xml:space="preserve"> which muscles can be activated and with which motor command.</w:t>
      </w:r>
      <w:r w:rsidR="00483AEF" w:rsidRPr="00F370C4">
        <w:rPr>
          <w:bCs/>
          <w:color w:val="auto"/>
          <w:highlight w:val="yellow"/>
          <w:lang w:val="en-GB"/>
        </w:rPr>
        <w:t xml:space="preserve"> </w:t>
      </w:r>
      <w:r w:rsidR="00626478" w:rsidRPr="00F370C4">
        <w:rPr>
          <w:bCs/>
          <w:color w:val="auto"/>
          <w:highlight w:val="yellow"/>
          <w:lang w:val="en-GB"/>
        </w:rPr>
        <w:t>Ask</w:t>
      </w:r>
      <w:r w:rsidR="00483AEF" w:rsidRPr="00F370C4">
        <w:rPr>
          <w:bCs/>
          <w:color w:val="auto"/>
          <w:highlight w:val="yellow"/>
          <w:lang w:val="en-GB"/>
        </w:rPr>
        <w:t xml:space="preserve"> the patient </w:t>
      </w:r>
      <w:r w:rsidR="00626478" w:rsidRPr="00F370C4">
        <w:rPr>
          <w:bCs/>
          <w:color w:val="auto"/>
          <w:highlight w:val="yellow"/>
          <w:lang w:val="en-GB"/>
        </w:rPr>
        <w:t>to train the motor commands at home.</w:t>
      </w:r>
    </w:p>
    <w:p w14:paraId="17AEB195" w14:textId="690E1E17" w:rsidR="008E79BD" w:rsidRPr="00F370C4" w:rsidRDefault="008E79BD" w:rsidP="00F370C4">
      <w:pPr>
        <w:pStyle w:val="ListParagraph"/>
        <w:ind w:left="0"/>
        <w:rPr>
          <w:bCs/>
          <w:color w:val="auto"/>
          <w:lang w:val="en-GB"/>
        </w:rPr>
      </w:pPr>
    </w:p>
    <w:p w14:paraId="5BED4C4C" w14:textId="1505DFF1" w:rsidR="008E79BD" w:rsidRDefault="008E79BD" w:rsidP="00F370C4">
      <w:pPr>
        <w:pStyle w:val="ListParagraph"/>
        <w:numPr>
          <w:ilvl w:val="1"/>
          <w:numId w:val="13"/>
        </w:numPr>
        <w:ind w:left="0" w:firstLine="0"/>
        <w:rPr>
          <w:color w:val="auto"/>
          <w:highlight w:val="yellow"/>
          <w:lang w:val="en-GB"/>
        </w:rPr>
      </w:pPr>
      <w:r w:rsidRPr="00AF3936">
        <w:rPr>
          <w:color w:val="auto"/>
          <w:highlight w:val="yellow"/>
          <w:lang w:val="en-GB"/>
        </w:rPr>
        <w:t>Train the selective activation of the reinnervated muscles.</w:t>
      </w:r>
    </w:p>
    <w:p w14:paraId="1D6CDA06" w14:textId="77777777" w:rsidR="00AF3936" w:rsidRPr="00AF3936" w:rsidRDefault="00AF3936" w:rsidP="00AF3936">
      <w:pPr>
        <w:pStyle w:val="ListParagraph"/>
        <w:ind w:left="0"/>
        <w:rPr>
          <w:color w:val="auto"/>
          <w:highlight w:val="yellow"/>
          <w:lang w:val="en-GB"/>
        </w:rPr>
      </w:pPr>
    </w:p>
    <w:p w14:paraId="64B405D9" w14:textId="73852734" w:rsidR="00BA1B6D" w:rsidRDefault="00483AEF" w:rsidP="00F370C4">
      <w:pPr>
        <w:pStyle w:val="ListParagraph"/>
        <w:numPr>
          <w:ilvl w:val="2"/>
          <w:numId w:val="13"/>
        </w:numPr>
        <w:ind w:left="0" w:firstLine="0"/>
        <w:rPr>
          <w:bCs/>
          <w:color w:val="auto"/>
          <w:highlight w:val="yellow"/>
          <w:lang w:val="en-GB"/>
        </w:rPr>
      </w:pPr>
      <w:r w:rsidRPr="00F370C4">
        <w:rPr>
          <w:bCs/>
          <w:color w:val="auto"/>
          <w:highlight w:val="yellow"/>
          <w:lang w:val="en-GB"/>
        </w:rPr>
        <w:t>Use EMG biofeedback to display the activity</w:t>
      </w:r>
      <w:r w:rsidR="005E59D6" w:rsidRPr="00F370C4">
        <w:rPr>
          <w:bCs/>
          <w:color w:val="auto"/>
          <w:highlight w:val="yellow"/>
          <w:lang w:val="en-GB"/>
        </w:rPr>
        <w:t xml:space="preserve"> of one muscle</w:t>
      </w:r>
      <w:r w:rsidRPr="00F370C4">
        <w:rPr>
          <w:bCs/>
          <w:color w:val="auto"/>
          <w:highlight w:val="yellow"/>
          <w:lang w:val="en-GB"/>
        </w:rPr>
        <w:t xml:space="preserve">. </w:t>
      </w:r>
      <w:r w:rsidR="00436DCC" w:rsidRPr="00AE5ECA">
        <w:rPr>
          <w:bCs/>
          <w:color w:val="auto"/>
          <w:highlight w:val="yellow"/>
          <w:lang w:val="en-GB"/>
        </w:rPr>
        <w:t>Ask</w:t>
      </w:r>
      <w:r w:rsidRPr="00AE5ECA">
        <w:rPr>
          <w:bCs/>
          <w:color w:val="auto"/>
          <w:highlight w:val="yellow"/>
          <w:lang w:val="en-GB"/>
        </w:rPr>
        <w:t xml:space="preserve"> the patient to think of </w:t>
      </w:r>
      <w:r w:rsidR="00436DCC" w:rsidRPr="00A61168">
        <w:rPr>
          <w:bCs/>
          <w:color w:val="auto"/>
          <w:highlight w:val="yellow"/>
          <w:lang w:val="en-GB"/>
        </w:rPr>
        <w:t xml:space="preserve">the previously evaluated </w:t>
      </w:r>
      <w:r w:rsidRPr="00302C61">
        <w:rPr>
          <w:bCs/>
          <w:color w:val="auto"/>
          <w:highlight w:val="yellow"/>
          <w:lang w:val="en-GB"/>
        </w:rPr>
        <w:t>movement patterns</w:t>
      </w:r>
      <w:r w:rsidR="000D7053" w:rsidRPr="00D070C4">
        <w:rPr>
          <w:bCs/>
          <w:color w:val="auto"/>
          <w:highlight w:val="yellow"/>
          <w:lang w:val="en-GB"/>
        </w:rPr>
        <w:t xml:space="preserve"> and u</w:t>
      </w:r>
      <w:r w:rsidR="00436DCC" w:rsidRPr="00AE5ECA">
        <w:rPr>
          <w:bCs/>
          <w:color w:val="auto"/>
          <w:highlight w:val="yellow"/>
          <w:lang w:val="en-GB"/>
        </w:rPr>
        <w:t xml:space="preserve">se an </w:t>
      </w:r>
      <w:proofErr w:type="spellStart"/>
      <w:r w:rsidR="00436DCC" w:rsidRPr="00AE5ECA">
        <w:rPr>
          <w:bCs/>
          <w:color w:val="auto"/>
          <w:highlight w:val="yellow"/>
          <w:lang w:val="en-GB"/>
        </w:rPr>
        <w:t>sEMG</w:t>
      </w:r>
      <w:proofErr w:type="spellEnd"/>
      <w:r w:rsidR="00436DCC" w:rsidRPr="00AE5ECA">
        <w:rPr>
          <w:bCs/>
          <w:color w:val="auto"/>
          <w:highlight w:val="yellow"/>
          <w:lang w:val="en-GB"/>
        </w:rPr>
        <w:t xml:space="preserve"> electrode</w:t>
      </w:r>
      <w:r w:rsidR="00291302" w:rsidRPr="00AE5ECA">
        <w:rPr>
          <w:bCs/>
          <w:color w:val="auto"/>
          <w:highlight w:val="yellow"/>
          <w:lang w:val="en-GB"/>
        </w:rPr>
        <w:t xml:space="preserve"> (see </w:t>
      </w:r>
      <w:r w:rsidR="00291302" w:rsidRPr="00AE5ECA">
        <w:rPr>
          <w:b/>
          <w:color w:val="auto"/>
          <w:highlight w:val="yellow"/>
          <w:lang w:val="en-GB"/>
        </w:rPr>
        <w:t>Table of Materials</w:t>
      </w:r>
      <w:r w:rsidR="00291302" w:rsidRPr="00AE5ECA">
        <w:rPr>
          <w:bCs/>
          <w:color w:val="auto"/>
          <w:highlight w:val="yellow"/>
          <w:lang w:val="en-GB"/>
        </w:rPr>
        <w:t>)</w:t>
      </w:r>
      <w:r w:rsidR="00436DCC" w:rsidRPr="00AE5ECA">
        <w:rPr>
          <w:bCs/>
          <w:color w:val="auto"/>
          <w:highlight w:val="yellow"/>
          <w:lang w:val="en-GB"/>
        </w:rPr>
        <w:t xml:space="preserve"> to pick up </w:t>
      </w:r>
      <w:r w:rsidR="00A962BC" w:rsidRPr="00AE5ECA">
        <w:rPr>
          <w:bCs/>
          <w:color w:val="auto"/>
          <w:highlight w:val="yellow"/>
          <w:lang w:val="en-GB"/>
        </w:rPr>
        <w:t>the recipient's muscle signals</w:t>
      </w:r>
      <w:r w:rsidR="00436DCC" w:rsidRPr="00AE5ECA">
        <w:rPr>
          <w:bCs/>
          <w:color w:val="auto"/>
          <w:highlight w:val="yellow"/>
          <w:lang w:val="en-GB"/>
        </w:rPr>
        <w:t>.</w:t>
      </w:r>
    </w:p>
    <w:p w14:paraId="4095C2E6" w14:textId="77777777" w:rsidR="00BA1B6D" w:rsidRDefault="00BA1B6D" w:rsidP="00BA1B6D">
      <w:pPr>
        <w:pStyle w:val="ListParagraph"/>
        <w:ind w:left="0"/>
        <w:rPr>
          <w:bCs/>
          <w:color w:val="auto"/>
          <w:highlight w:val="yellow"/>
          <w:lang w:val="en-GB"/>
        </w:rPr>
      </w:pPr>
    </w:p>
    <w:p w14:paraId="0D893694" w14:textId="563DEA2E" w:rsidR="00483AEF" w:rsidRPr="00BA1B6D" w:rsidRDefault="00483AEF" w:rsidP="00BA1B6D">
      <w:pPr>
        <w:pStyle w:val="ListParagraph"/>
        <w:numPr>
          <w:ilvl w:val="2"/>
          <w:numId w:val="13"/>
        </w:numPr>
        <w:ind w:left="0" w:firstLine="0"/>
        <w:rPr>
          <w:bCs/>
          <w:color w:val="auto"/>
          <w:highlight w:val="yellow"/>
          <w:lang w:val="en-GB"/>
        </w:rPr>
      </w:pPr>
      <w:r w:rsidRPr="00BA1B6D">
        <w:rPr>
          <w:bCs/>
          <w:color w:val="auto"/>
          <w:highlight w:val="yellow"/>
          <w:lang w:val="en-GB"/>
        </w:rPr>
        <w:t xml:space="preserve">Use </w:t>
      </w:r>
      <w:r w:rsidR="00B012B5">
        <w:rPr>
          <w:bCs/>
          <w:color w:val="auto"/>
          <w:highlight w:val="yellow"/>
          <w:lang w:val="en-GB"/>
        </w:rPr>
        <w:t>the</w:t>
      </w:r>
      <w:r w:rsidRPr="00BA1B6D">
        <w:rPr>
          <w:bCs/>
          <w:color w:val="auto"/>
          <w:highlight w:val="yellow"/>
          <w:lang w:val="en-GB"/>
        </w:rPr>
        <w:t xml:space="preserve"> notes from the previous evaluation.</w:t>
      </w:r>
      <w:r w:rsidR="00D75348" w:rsidRPr="00BA1B6D">
        <w:rPr>
          <w:bCs/>
          <w:color w:val="auto"/>
          <w:highlight w:val="yellow"/>
          <w:lang w:val="en-GB"/>
        </w:rPr>
        <w:t xml:space="preserve"> </w:t>
      </w:r>
      <w:r w:rsidR="000D7053" w:rsidRPr="00BA1B6D">
        <w:rPr>
          <w:bCs/>
          <w:color w:val="auto"/>
          <w:highlight w:val="yellow"/>
          <w:lang w:val="en-GB"/>
        </w:rPr>
        <w:t>If easier</w:t>
      </w:r>
      <w:r w:rsidR="00D75348" w:rsidRPr="00BA1B6D">
        <w:rPr>
          <w:bCs/>
          <w:color w:val="auto"/>
          <w:highlight w:val="yellow"/>
          <w:lang w:val="en-GB"/>
        </w:rPr>
        <w:t xml:space="preserve"> for the patient</w:t>
      </w:r>
      <w:r w:rsidR="000D7053" w:rsidRPr="00BA1B6D">
        <w:rPr>
          <w:bCs/>
          <w:color w:val="auto"/>
          <w:highlight w:val="yellow"/>
          <w:lang w:val="en-GB"/>
        </w:rPr>
        <w:t>, ask them to</w:t>
      </w:r>
      <w:r w:rsidR="00D75348" w:rsidRPr="00BA1B6D">
        <w:rPr>
          <w:bCs/>
          <w:color w:val="auto"/>
          <w:highlight w:val="yellow"/>
          <w:lang w:val="en-GB"/>
        </w:rPr>
        <w:t xml:space="preserve"> </w:t>
      </w:r>
      <w:r w:rsidR="00F202F8" w:rsidRPr="00BA1B6D">
        <w:rPr>
          <w:bCs/>
          <w:color w:val="auto"/>
          <w:highlight w:val="yellow"/>
          <w:lang w:val="en-GB"/>
        </w:rPr>
        <w:t>perform</w:t>
      </w:r>
      <w:r w:rsidR="00D75348" w:rsidRPr="00BA1B6D">
        <w:rPr>
          <w:bCs/>
          <w:color w:val="auto"/>
          <w:highlight w:val="yellow"/>
          <w:lang w:val="en-GB"/>
        </w:rPr>
        <w:t xml:space="preserve"> </w:t>
      </w:r>
      <w:r w:rsidR="000D7053" w:rsidRPr="00BA1B6D">
        <w:rPr>
          <w:bCs/>
          <w:color w:val="auto"/>
          <w:highlight w:val="yellow"/>
          <w:lang w:val="en-GB"/>
        </w:rPr>
        <w:t xml:space="preserve">the </w:t>
      </w:r>
      <w:r w:rsidR="00D75348" w:rsidRPr="00BA1B6D">
        <w:rPr>
          <w:bCs/>
          <w:color w:val="auto"/>
          <w:highlight w:val="yellow"/>
          <w:lang w:val="en-GB"/>
        </w:rPr>
        <w:t>desired movements bilaterally.</w:t>
      </w:r>
    </w:p>
    <w:p w14:paraId="072DBA8E" w14:textId="77777777" w:rsidR="00A962BC" w:rsidRPr="00F370C4" w:rsidRDefault="00A962BC" w:rsidP="00A962BC">
      <w:pPr>
        <w:pStyle w:val="ListParagraph"/>
        <w:ind w:left="0"/>
        <w:rPr>
          <w:bCs/>
          <w:color w:val="auto"/>
          <w:highlight w:val="yellow"/>
          <w:lang w:val="en-GB"/>
        </w:rPr>
      </w:pPr>
    </w:p>
    <w:p w14:paraId="61BCBCFC" w14:textId="204DBCF5" w:rsidR="0068579A" w:rsidRDefault="00483AEF" w:rsidP="00F370C4">
      <w:pPr>
        <w:pStyle w:val="ListParagraph"/>
        <w:numPr>
          <w:ilvl w:val="2"/>
          <w:numId w:val="13"/>
        </w:numPr>
        <w:ind w:left="0" w:firstLine="0"/>
        <w:rPr>
          <w:bCs/>
          <w:color w:val="auto"/>
          <w:highlight w:val="yellow"/>
          <w:lang w:val="en-GB"/>
        </w:rPr>
      </w:pPr>
      <w:r w:rsidRPr="00F370C4">
        <w:rPr>
          <w:bCs/>
          <w:color w:val="auto"/>
          <w:highlight w:val="yellow"/>
          <w:lang w:val="en-GB"/>
        </w:rPr>
        <w:t xml:space="preserve">As soon as the patient </w:t>
      </w:r>
      <w:r w:rsidR="0068579A">
        <w:rPr>
          <w:bCs/>
          <w:color w:val="auto"/>
          <w:highlight w:val="yellow"/>
          <w:lang w:val="en-GB"/>
        </w:rPr>
        <w:t>can</w:t>
      </w:r>
      <w:r w:rsidRPr="00F370C4">
        <w:rPr>
          <w:bCs/>
          <w:color w:val="auto"/>
          <w:highlight w:val="yellow"/>
          <w:lang w:val="en-GB"/>
        </w:rPr>
        <w:t xml:space="preserve"> repeatably activate the muscle,</w:t>
      </w:r>
      <w:r w:rsidR="005E59D6" w:rsidRPr="00F370C4">
        <w:rPr>
          <w:bCs/>
          <w:color w:val="auto"/>
          <w:highlight w:val="yellow"/>
          <w:lang w:val="en-GB"/>
        </w:rPr>
        <w:t xml:space="preserve"> train muscle relaxation as well.</w:t>
      </w:r>
    </w:p>
    <w:p w14:paraId="29840E1A" w14:textId="77777777" w:rsidR="0068579A" w:rsidRPr="00F91441" w:rsidRDefault="0068579A" w:rsidP="00B36842">
      <w:pPr>
        <w:rPr>
          <w:bCs/>
          <w:highlight w:val="yellow"/>
          <w:lang w:val="en-GB"/>
        </w:rPr>
      </w:pPr>
    </w:p>
    <w:p w14:paraId="4E86C3AF" w14:textId="6156B91A" w:rsidR="00342413" w:rsidRPr="00342413" w:rsidRDefault="0068579A" w:rsidP="0068579A">
      <w:pPr>
        <w:pStyle w:val="ListParagraph"/>
        <w:ind w:left="0"/>
        <w:rPr>
          <w:bCs/>
          <w:color w:val="auto"/>
          <w:lang w:val="en-GB"/>
        </w:rPr>
      </w:pPr>
      <w:r w:rsidRPr="00342413">
        <w:rPr>
          <w:bCs/>
          <w:color w:val="auto"/>
          <w:lang w:val="en-GB"/>
        </w:rPr>
        <w:t xml:space="preserve">NOTE: </w:t>
      </w:r>
      <w:r w:rsidR="00AE5ECA">
        <w:rPr>
          <w:bCs/>
          <w:color w:val="auto"/>
          <w:lang w:val="en-GB"/>
        </w:rPr>
        <w:t>Muscle relaxation</w:t>
      </w:r>
      <w:r w:rsidR="005E59D6" w:rsidRPr="00342413">
        <w:rPr>
          <w:bCs/>
          <w:color w:val="auto"/>
          <w:lang w:val="en-GB"/>
        </w:rPr>
        <w:t xml:space="preserve"> </w:t>
      </w:r>
      <w:r w:rsidR="00483AEF" w:rsidRPr="00342413">
        <w:rPr>
          <w:bCs/>
          <w:color w:val="auto"/>
          <w:lang w:val="en-GB"/>
        </w:rPr>
        <w:t>corresponds to EMG amplitudes close to zero</w:t>
      </w:r>
      <w:r w:rsidR="005E59D6" w:rsidRPr="00342413">
        <w:rPr>
          <w:bCs/>
          <w:color w:val="auto"/>
          <w:lang w:val="en-GB"/>
        </w:rPr>
        <w:t xml:space="preserve"> and is sometimes hard to achieve</w:t>
      </w:r>
      <w:r w:rsidR="00483AEF" w:rsidRPr="00342413">
        <w:rPr>
          <w:bCs/>
          <w:color w:val="auto"/>
          <w:lang w:val="en-GB"/>
        </w:rPr>
        <w:t>.</w:t>
      </w:r>
    </w:p>
    <w:p w14:paraId="24EA7060" w14:textId="77777777" w:rsidR="00342413" w:rsidRDefault="00342413" w:rsidP="0068579A">
      <w:pPr>
        <w:pStyle w:val="ListParagraph"/>
        <w:ind w:left="0"/>
        <w:rPr>
          <w:bCs/>
          <w:color w:val="auto"/>
          <w:highlight w:val="yellow"/>
          <w:lang w:val="en-GB"/>
        </w:rPr>
      </w:pPr>
    </w:p>
    <w:p w14:paraId="63FF7DE4" w14:textId="78683807" w:rsidR="00483AEF" w:rsidRPr="003723CF" w:rsidRDefault="00483AEF" w:rsidP="00401D84">
      <w:pPr>
        <w:pStyle w:val="ListParagraph"/>
        <w:numPr>
          <w:ilvl w:val="2"/>
          <w:numId w:val="13"/>
        </w:numPr>
        <w:ind w:left="0" w:firstLine="0"/>
        <w:rPr>
          <w:bCs/>
          <w:color w:val="auto"/>
          <w:lang w:val="en-GB"/>
        </w:rPr>
      </w:pPr>
      <w:r w:rsidRPr="00F370C4">
        <w:rPr>
          <w:bCs/>
          <w:color w:val="auto"/>
          <w:highlight w:val="yellow"/>
          <w:lang w:val="en-GB"/>
        </w:rPr>
        <w:t xml:space="preserve">Ask the patient to </w:t>
      </w:r>
      <w:r w:rsidR="00401D84">
        <w:rPr>
          <w:bCs/>
          <w:color w:val="auto"/>
          <w:highlight w:val="yellow"/>
          <w:lang w:val="en-GB"/>
        </w:rPr>
        <w:t xml:space="preserve">activate the muscle and fully relax it </w:t>
      </w:r>
      <w:r w:rsidR="00401D84" w:rsidRPr="003723CF">
        <w:rPr>
          <w:bCs/>
          <w:color w:val="auto"/>
          <w:highlight w:val="yellow"/>
          <w:lang w:val="en-GB"/>
        </w:rPr>
        <w:t>repeatedly</w:t>
      </w:r>
      <w:r w:rsidRPr="003723CF">
        <w:rPr>
          <w:bCs/>
          <w:color w:val="auto"/>
          <w:highlight w:val="yellow"/>
          <w:lang w:val="en-GB"/>
        </w:rPr>
        <w:t>.</w:t>
      </w:r>
      <w:r w:rsidR="00DF068F" w:rsidRPr="003723CF">
        <w:rPr>
          <w:bCs/>
          <w:color w:val="auto"/>
          <w:lang w:val="en-GB"/>
        </w:rPr>
        <w:t xml:space="preserve"> Make sure that there are </w:t>
      </w:r>
      <w:r w:rsidR="00AE5ECA" w:rsidRPr="003723CF">
        <w:rPr>
          <w:bCs/>
          <w:color w:val="auto"/>
          <w:lang w:val="en-GB"/>
        </w:rPr>
        <w:t>5</w:t>
      </w:r>
      <w:r w:rsidR="00F91441" w:rsidRPr="003723CF">
        <w:rPr>
          <w:bCs/>
          <w:color w:val="auto"/>
          <w:lang w:val="en-GB"/>
        </w:rPr>
        <w:t>–</w:t>
      </w:r>
      <w:r w:rsidR="00401D84" w:rsidRPr="003723CF">
        <w:rPr>
          <w:bCs/>
          <w:color w:val="auto"/>
          <w:lang w:val="en-GB"/>
        </w:rPr>
        <w:t>10 s</w:t>
      </w:r>
      <w:r w:rsidR="00DF068F" w:rsidRPr="003723CF">
        <w:rPr>
          <w:bCs/>
          <w:color w:val="auto"/>
          <w:lang w:val="en-GB"/>
        </w:rPr>
        <w:t xml:space="preserve"> of</w:t>
      </w:r>
      <w:r w:rsidR="00401D84" w:rsidRPr="003723CF">
        <w:rPr>
          <w:bCs/>
          <w:color w:val="auto"/>
          <w:lang w:val="en-GB"/>
        </w:rPr>
        <w:t xml:space="preserve"> </w:t>
      </w:r>
      <w:r w:rsidR="00DF068F" w:rsidRPr="003723CF">
        <w:rPr>
          <w:bCs/>
          <w:color w:val="auto"/>
          <w:lang w:val="en-GB"/>
        </w:rPr>
        <w:t>break in between the activations.</w:t>
      </w:r>
    </w:p>
    <w:p w14:paraId="0795B0EC" w14:textId="77777777" w:rsidR="00401D84" w:rsidRPr="00F370C4" w:rsidRDefault="00401D84" w:rsidP="00401D84">
      <w:pPr>
        <w:pStyle w:val="ListParagraph"/>
        <w:ind w:left="0"/>
        <w:rPr>
          <w:bCs/>
          <w:color w:val="auto"/>
          <w:highlight w:val="yellow"/>
          <w:lang w:val="en-GB"/>
        </w:rPr>
      </w:pPr>
    </w:p>
    <w:p w14:paraId="20C9A050" w14:textId="474C0FBD" w:rsidR="00AD4A68" w:rsidRDefault="0092348E" w:rsidP="00F370C4">
      <w:pPr>
        <w:pStyle w:val="ListParagraph"/>
        <w:numPr>
          <w:ilvl w:val="2"/>
          <w:numId w:val="13"/>
        </w:numPr>
        <w:ind w:left="0" w:firstLine="0"/>
        <w:rPr>
          <w:bCs/>
          <w:color w:val="auto"/>
          <w:highlight w:val="yellow"/>
          <w:lang w:val="en-GB"/>
        </w:rPr>
      </w:pPr>
      <w:r w:rsidRPr="00F370C4">
        <w:rPr>
          <w:bCs/>
          <w:color w:val="auto"/>
          <w:highlight w:val="yellow"/>
          <w:lang w:val="en-GB"/>
        </w:rPr>
        <w:t xml:space="preserve">Instruct the patient to perform </w:t>
      </w:r>
      <w:r w:rsidR="00483AEF" w:rsidRPr="00F370C4">
        <w:rPr>
          <w:bCs/>
          <w:color w:val="auto"/>
          <w:highlight w:val="yellow"/>
          <w:lang w:val="en-GB"/>
        </w:rPr>
        <w:t>different movement</w:t>
      </w:r>
      <w:r w:rsidRPr="00F370C4">
        <w:rPr>
          <w:bCs/>
          <w:color w:val="auto"/>
          <w:highlight w:val="yellow"/>
          <w:lang w:val="en-GB"/>
        </w:rPr>
        <w:t>s</w:t>
      </w:r>
      <w:r w:rsidR="00483AEF" w:rsidRPr="00F370C4">
        <w:rPr>
          <w:bCs/>
          <w:color w:val="auto"/>
          <w:highlight w:val="yellow"/>
          <w:lang w:val="en-GB"/>
        </w:rPr>
        <w:t xml:space="preserve"> and </w:t>
      </w:r>
      <w:r w:rsidRPr="00F370C4">
        <w:rPr>
          <w:bCs/>
          <w:color w:val="auto"/>
          <w:highlight w:val="yellow"/>
          <w:lang w:val="en-GB"/>
        </w:rPr>
        <w:t>vary</w:t>
      </w:r>
      <w:r w:rsidR="00AD4809" w:rsidRPr="00F370C4">
        <w:rPr>
          <w:bCs/>
          <w:color w:val="auto"/>
          <w:highlight w:val="yellow"/>
          <w:lang w:val="en-GB"/>
        </w:rPr>
        <w:t xml:space="preserve"> </w:t>
      </w:r>
      <w:r w:rsidR="00483AEF" w:rsidRPr="00F370C4">
        <w:rPr>
          <w:bCs/>
          <w:color w:val="auto"/>
          <w:highlight w:val="yellow"/>
          <w:lang w:val="en-GB"/>
        </w:rPr>
        <w:t>electrode positions to find the</w:t>
      </w:r>
      <w:r w:rsidRPr="00F370C4">
        <w:rPr>
          <w:bCs/>
          <w:color w:val="auto"/>
          <w:highlight w:val="yellow"/>
          <w:lang w:val="en-GB"/>
        </w:rPr>
        <w:t xml:space="preserve"> combination leading to the</w:t>
      </w:r>
      <w:r w:rsidR="00483AEF" w:rsidRPr="00F370C4">
        <w:rPr>
          <w:bCs/>
          <w:color w:val="auto"/>
          <w:highlight w:val="yellow"/>
          <w:lang w:val="en-GB"/>
        </w:rPr>
        <w:t xml:space="preserve"> highest amplitude</w:t>
      </w:r>
      <w:r w:rsidR="00AD4809" w:rsidRPr="00F370C4">
        <w:rPr>
          <w:bCs/>
          <w:color w:val="auto"/>
          <w:highlight w:val="yellow"/>
          <w:lang w:val="en-GB"/>
        </w:rPr>
        <w:t xml:space="preserve"> (hotspot)</w:t>
      </w:r>
      <w:r w:rsidR="00483AEF" w:rsidRPr="00F370C4">
        <w:rPr>
          <w:bCs/>
          <w:color w:val="auto"/>
          <w:highlight w:val="yellow"/>
          <w:lang w:val="en-GB"/>
        </w:rPr>
        <w:t xml:space="preserve">. </w:t>
      </w:r>
      <w:r w:rsidR="00E007E3" w:rsidRPr="00F370C4">
        <w:rPr>
          <w:bCs/>
          <w:color w:val="auto"/>
          <w:highlight w:val="yellow"/>
          <w:lang w:val="en-GB"/>
        </w:rPr>
        <w:t>Take a photo of the best position or mark it on the skin.</w:t>
      </w:r>
    </w:p>
    <w:p w14:paraId="3FBDD546" w14:textId="77777777" w:rsidR="009C07CB" w:rsidRPr="00F370C4" w:rsidRDefault="009C07CB" w:rsidP="009C07CB">
      <w:pPr>
        <w:pStyle w:val="ListParagraph"/>
        <w:ind w:left="0"/>
        <w:rPr>
          <w:bCs/>
          <w:color w:val="auto"/>
          <w:highlight w:val="yellow"/>
          <w:lang w:val="en-GB"/>
        </w:rPr>
      </w:pPr>
    </w:p>
    <w:p w14:paraId="5B8D8186" w14:textId="3C80D7B4" w:rsidR="00483AEF" w:rsidRDefault="00AD4A68" w:rsidP="00F370C4">
      <w:pPr>
        <w:pStyle w:val="ListParagraph"/>
        <w:numPr>
          <w:ilvl w:val="2"/>
          <w:numId w:val="13"/>
        </w:numPr>
        <w:ind w:left="0" w:firstLine="0"/>
        <w:rPr>
          <w:bCs/>
          <w:color w:val="auto"/>
          <w:highlight w:val="yellow"/>
          <w:lang w:val="en-GB"/>
        </w:rPr>
      </w:pPr>
      <w:r w:rsidRPr="00F370C4">
        <w:rPr>
          <w:bCs/>
          <w:color w:val="auto"/>
          <w:highlight w:val="yellow"/>
          <w:lang w:val="en-GB"/>
        </w:rPr>
        <w:t xml:space="preserve">If more muscles can already </w:t>
      </w:r>
      <w:r w:rsidR="003C6F96" w:rsidRPr="00F370C4">
        <w:rPr>
          <w:bCs/>
          <w:color w:val="auto"/>
          <w:highlight w:val="yellow"/>
          <w:lang w:val="en-GB"/>
        </w:rPr>
        <w:t>be activated, train the activation and relaxation of each muscle individually.</w:t>
      </w:r>
    </w:p>
    <w:p w14:paraId="35DFE756" w14:textId="77777777" w:rsidR="000F16E3" w:rsidRPr="00F370C4" w:rsidRDefault="000F16E3" w:rsidP="000F16E3">
      <w:pPr>
        <w:pStyle w:val="ListParagraph"/>
        <w:ind w:left="0"/>
        <w:rPr>
          <w:bCs/>
          <w:color w:val="auto"/>
          <w:highlight w:val="yellow"/>
          <w:lang w:val="en-GB"/>
        </w:rPr>
      </w:pPr>
    </w:p>
    <w:p w14:paraId="3FD2B70D" w14:textId="4C049EAD" w:rsidR="00C72686" w:rsidRDefault="00014774" w:rsidP="00F370C4">
      <w:pPr>
        <w:pStyle w:val="ListParagraph"/>
        <w:numPr>
          <w:ilvl w:val="2"/>
          <w:numId w:val="13"/>
        </w:numPr>
        <w:ind w:left="0" w:firstLine="0"/>
        <w:rPr>
          <w:bCs/>
          <w:color w:val="auto"/>
          <w:highlight w:val="yellow"/>
          <w:lang w:val="en-GB"/>
        </w:rPr>
      </w:pPr>
      <w:r w:rsidRPr="00F370C4">
        <w:rPr>
          <w:bCs/>
          <w:color w:val="auto"/>
          <w:highlight w:val="yellow"/>
          <w:lang w:val="en-GB"/>
        </w:rPr>
        <w:t xml:space="preserve">After a </w:t>
      </w:r>
      <w:r w:rsidR="00B05BD7">
        <w:rPr>
          <w:bCs/>
          <w:color w:val="auto"/>
          <w:highlight w:val="yellow"/>
          <w:lang w:val="en-GB"/>
        </w:rPr>
        <w:t>reasonable</w:t>
      </w:r>
      <w:r w:rsidRPr="00F370C4">
        <w:rPr>
          <w:bCs/>
          <w:color w:val="auto"/>
          <w:highlight w:val="yellow"/>
          <w:lang w:val="en-GB"/>
        </w:rPr>
        <w:t xml:space="preserve"> control of the single muscles is possible, display the activity of two muscles. </w:t>
      </w:r>
      <w:r w:rsidR="00C13532" w:rsidRPr="00F370C4">
        <w:rPr>
          <w:bCs/>
          <w:color w:val="auto"/>
          <w:highlight w:val="yellow"/>
          <w:lang w:val="en-GB"/>
        </w:rPr>
        <w:t xml:space="preserve">Start with antagonistic muscles/movements such as hand opening and closing. </w:t>
      </w:r>
      <w:r w:rsidRPr="00F370C4">
        <w:rPr>
          <w:bCs/>
          <w:color w:val="auto"/>
          <w:highlight w:val="yellow"/>
          <w:lang w:val="en-GB"/>
        </w:rPr>
        <w:t>Instruct the patient to activate one muscle while the other one should be as relaxed as possible.</w:t>
      </w:r>
    </w:p>
    <w:p w14:paraId="4662E0C2" w14:textId="77777777" w:rsidR="003F07D2" w:rsidRPr="00F370C4" w:rsidRDefault="003F07D2" w:rsidP="003F07D2">
      <w:pPr>
        <w:pStyle w:val="ListParagraph"/>
        <w:ind w:left="0"/>
        <w:rPr>
          <w:bCs/>
          <w:color w:val="auto"/>
          <w:highlight w:val="yellow"/>
          <w:lang w:val="en-GB"/>
        </w:rPr>
      </w:pPr>
    </w:p>
    <w:p w14:paraId="12260A4A" w14:textId="68482498" w:rsidR="00014774" w:rsidRDefault="00C72686" w:rsidP="00F370C4">
      <w:pPr>
        <w:pStyle w:val="ListParagraph"/>
        <w:numPr>
          <w:ilvl w:val="2"/>
          <w:numId w:val="13"/>
        </w:numPr>
        <w:ind w:left="0" w:firstLine="0"/>
        <w:rPr>
          <w:bCs/>
          <w:color w:val="auto"/>
          <w:highlight w:val="yellow"/>
          <w:lang w:val="en-GB"/>
        </w:rPr>
      </w:pPr>
      <w:r w:rsidRPr="00F370C4">
        <w:rPr>
          <w:bCs/>
          <w:color w:val="auto"/>
          <w:highlight w:val="yellow"/>
          <w:lang w:val="en-GB"/>
        </w:rPr>
        <w:t>T</w:t>
      </w:r>
      <w:r w:rsidR="004A7E9C" w:rsidRPr="00F370C4">
        <w:rPr>
          <w:bCs/>
          <w:color w:val="auto"/>
          <w:highlight w:val="yellow"/>
          <w:lang w:val="en-GB"/>
        </w:rPr>
        <w:t>r</w:t>
      </w:r>
      <w:r w:rsidR="00014774" w:rsidRPr="00F370C4">
        <w:rPr>
          <w:bCs/>
          <w:color w:val="auto"/>
          <w:highlight w:val="yellow"/>
          <w:lang w:val="en-GB"/>
        </w:rPr>
        <w:t>y different movement cues for both muscles if</w:t>
      </w:r>
      <w:r w:rsidR="004A7E9C" w:rsidRPr="00F370C4">
        <w:rPr>
          <w:bCs/>
          <w:color w:val="auto"/>
          <w:highlight w:val="yellow"/>
          <w:lang w:val="en-GB"/>
        </w:rPr>
        <w:t xml:space="preserve"> such a selective activation is not possible. </w:t>
      </w:r>
      <w:r w:rsidR="00C340CF" w:rsidRPr="00F370C4">
        <w:rPr>
          <w:bCs/>
          <w:color w:val="auto"/>
          <w:highlight w:val="yellow"/>
          <w:lang w:val="en-GB"/>
        </w:rPr>
        <w:t xml:space="preserve">Explain to the patient that selectivity needs some training and </w:t>
      </w:r>
      <w:r w:rsidR="00DF3C46" w:rsidRPr="00F370C4">
        <w:rPr>
          <w:bCs/>
          <w:color w:val="auto"/>
          <w:highlight w:val="yellow"/>
          <w:lang w:val="en-GB"/>
        </w:rPr>
        <w:t>make enough time</w:t>
      </w:r>
      <w:r w:rsidR="00C340CF" w:rsidRPr="00F370C4">
        <w:rPr>
          <w:bCs/>
          <w:color w:val="auto"/>
          <w:highlight w:val="yellow"/>
          <w:lang w:val="en-GB"/>
        </w:rPr>
        <w:t xml:space="preserve"> for this step.</w:t>
      </w:r>
    </w:p>
    <w:p w14:paraId="77CA0002" w14:textId="77777777" w:rsidR="003F07D2" w:rsidRPr="00F370C4" w:rsidRDefault="003F07D2" w:rsidP="003F07D2">
      <w:pPr>
        <w:pStyle w:val="ListParagraph"/>
        <w:ind w:left="0"/>
        <w:rPr>
          <w:bCs/>
          <w:color w:val="auto"/>
          <w:highlight w:val="yellow"/>
          <w:lang w:val="en-GB"/>
        </w:rPr>
      </w:pPr>
    </w:p>
    <w:p w14:paraId="2225F87D" w14:textId="32B0BB94" w:rsidR="00BB4D1D" w:rsidRDefault="00C340CF" w:rsidP="00F370C4">
      <w:pPr>
        <w:pStyle w:val="ListParagraph"/>
        <w:numPr>
          <w:ilvl w:val="2"/>
          <w:numId w:val="13"/>
        </w:numPr>
        <w:ind w:left="0" w:firstLine="0"/>
        <w:rPr>
          <w:bCs/>
          <w:color w:val="auto"/>
          <w:highlight w:val="yellow"/>
          <w:lang w:val="en-GB"/>
        </w:rPr>
      </w:pPr>
      <w:r w:rsidRPr="00F370C4">
        <w:rPr>
          <w:bCs/>
          <w:color w:val="auto"/>
          <w:highlight w:val="yellow"/>
          <w:lang w:val="en-GB"/>
        </w:rPr>
        <w:t xml:space="preserve">As soon as the selective activation of two muscles </w:t>
      </w:r>
      <w:r w:rsidR="0043551C" w:rsidRPr="00F370C4">
        <w:rPr>
          <w:bCs/>
          <w:color w:val="auto"/>
          <w:highlight w:val="yellow"/>
          <w:lang w:val="en-GB"/>
        </w:rPr>
        <w:t xml:space="preserve">is achieved, add a third muscle and repeat the previous step. In the same way, add </w:t>
      </w:r>
      <w:r w:rsidR="00BB4D1D" w:rsidRPr="00F370C4">
        <w:rPr>
          <w:bCs/>
          <w:color w:val="auto"/>
          <w:highlight w:val="yellow"/>
          <w:lang w:val="en-GB"/>
        </w:rPr>
        <w:t xml:space="preserve">one muscle at a time until the patient can selectively activate each </w:t>
      </w:r>
      <w:r w:rsidR="00F202F8" w:rsidRPr="00F370C4">
        <w:rPr>
          <w:bCs/>
          <w:color w:val="auto"/>
          <w:highlight w:val="yellow"/>
          <w:lang w:val="en-GB"/>
        </w:rPr>
        <w:t>one</w:t>
      </w:r>
      <w:r w:rsidR="00BB4D1D" w:rsidRPr="00F370C4">
        <w:rPr>
          <w:bCs/>
          <w:color w:val="auto"/>
          <w:highlight w:val="yellow"/>
          <w:lang w:val="en-GB"/>
        </w:rPr>
        <w:t>. Plan several therapy session</w:t>
      </w:r>
      <w:r w:rsidR="00C671F0" w:rsidRPr="00F370C4">
        <w:rPr>
          <w:bCs/>
          <w:color w:val="auto"/>
          <w:highlight w:val="yellow"/>
          <w:lang w:val="en-GB"/>
        </w:rPr>
        <w:t>s</w:t>
      </w:r>
      <w:r w:rsidR="00BB4D1D" w:rsidRPr="00F370C4">
        <w:rPr>
          <w:bCs/>
          <w:color w:val="auto"/>
          <w:highlight w:val="yellow"/>
          <w:lang w:val="en-GB"/>
        </w:rPr>
        <w:t xml:space="preserve"> to train this.</w:t>
      </w:r>
    </w:p>
    <w:p w14:paraId="76ADAF99" w14:textId="77777777" w:rsidR="00C354EC" w:rsidRPr="00F370C4" w:rsidRDefault="00C354EC" w:rsidP="00C354EC">
      <w:pPr>
        <w:pStyle w:val="ListParagraph"/>
        <w:ind w:left="0"/>
        <w:rPr>
          <w:bCs/>
          <w:color w:val="auto"/>
          <w:highlight w:val="yellow"/>
          <w:lang w:val="en-GB"/>
        </w:rPr>
      </w:pPr>
    </w:p>
    <w:p w14:paraId="1E1DC782" w14:textId="4118E6DF" w:rsidR="00C354EC" w:rsidRDefault="00BB4D1D" w:rsidP="00F370C4">
      <w:pPr>
        <w:pStyle w:val="ListParagraph"/>
        <w:ind w:left="0"/>
        <w:rPr>
          <w:bCs/>
          <w:color w:val="auto"/>
          <w:lang w:val="en-GB"/>
        </w:rPr>
      </w:pPr>
      <w:r w:rsidRPr="00F370C4">
        <w:rPr>
          <w:bCs/>
          <w:color w:val="auto"/>
          <w:lang w:val="en-GB"/>
        </w:rPr>
        <w:t xml:space="preserve">NOTE: To allow direct </w:t>
      </w:r>
      <w:r w:rsidR="000F1D57" w:rsidRPr="00F370C4">
        <w:rPr>
          <w:bCs/>
          <w:color w:val="auto"/>
          <w:lang w:val="en-GB"/>
        </w:rPr>
        <w:t>simultaneous</w:t>
      </w:r>
      <w:r w:rsidRPr="00F370C4">
        <w:rPr>
          <w:bCs/>
          <w:color w:val="auto"/>
          <w:lang w:val="en-GB"/>
        </w:rPr>
        <w:t xml:space="preserve"> prosthetic control at a later stage, the patient needs the ability to repeatedly activate each muscle while maintaining a </w:t>
      </w:r>
      <w:r w:rsidR="00C354EC">
        <w:rPr>
          <w:bCs/>
          <w:color w:val="auto"/>
          <w:lang w:val="en-GB"/>
        </w:rPr>
        <w:t>deficient</w:t>
      </w:r>
      <w:r w:rsidRPr="00F370C4">
        <w:rPr>
          <w:bCs/>
          <w:color w:val="auto"/>
          <w:lang w:val="en-GB"/>
        </w:rPr>
        <w:t xml:space="preserve"> activation of all others.</w:t>
      </w:r>
      <w:r w:rsidR="00C354EC">
        <w:rPr>
          <w:bCs/>
          <w:color w:val="auto"/>
          <w:lang w:val="en-GB"/>
        </w:rPr>
        <w:t xml:space="preserve"> </w:t>
      </w:r>
      <w:r w:rsidR="00C13532" w:rsidRPr="00C354EC">
        <w:rPr>
          <w:b/>
          <w:color w:val="auto"/>
          <w:lang w:val="en-GB"/>
        </w:rPr>
        <w:t>Figure 3</w:t>
      </w:r>
      <w:r w:rsidR="00C13532" w:rsidRPr="00F370C4">
        <w:rPr>
          <w:bCs/>
          <w:color w:val="auto"/>
          <w:lang w:val="en-GB"/>
        </w:rPr>
        <w:t xml:space="preserve"> shows </w:t>
      </w:r>
      <w:r w:rsidR="00CA5C77" w:rsidRPr="00F370C4">
        <w:rPr>
          <w:bCs/>
          <w:color w:val="auto"/>
          <w:lang w:val="en-GB"/>
        </w:rPr>
        <w:t xml:space="preserve">a schematic drawing of </w:t>
      </w:r>
      <w:r w:rsidR="00C354EC">
        <w:rPr>
          <w:bCs/>
          <w:color w:val="auto"/>
          <w:lang w:val="en-GB"/>
        </w:rPr>
        <w:t xml:space="preserve">the </w:t>
      </w:r>
      <w:r w:rsidR="00C13532" w:rsidRPr="00F370C4">
        <w:rPr>
          <w:bCs/>
          <w:color w:val="auto"/>
          <w:lang w:val="en-GB"/>
        </w:rPr>
        <w:t xml:space="preserve">excellent separation of six different signals </w:t>
      </w:r>
      <w:r w:rsidR="00CA5C77" w:rsidRPr="00F370C4">
        <w:rPr>
          <w:bCs/>
          <w:color w:val="auto"/>
          <w:lang w:val="en-GB"/>
        </w:rPr>
        <w:t>in an</w:t>
      </w:r>
      <w:r w:rsidR="00C13532" w:rsidRPr="00F370C4">
        <w:rPr>
          <w:bCs/>
          <w:color w:val="auto"/>
          <w:lang w:val="en-GB"/>
        </w:rPr>
        <w:t xml:space="preserve"> EMG biofeedback system.</w:t>
      </w:r>
    </w:p>
    <w:p w14:paraId="205503B6" w14:textId="77777777" w:rsidR="00C354EC" w:rsidRDefault="00C354EC" w:rsidP="00F370C4">
      <w:pPr>
        <w:pStyle w:val="ListParagraph"/>
        <w:ind w:left="0"/>
        <w:rPr>
          <w:bCs/>
          <w:color w:val="auto"/>
          <w:lang w:val="en-GB"/>
        </w:rPr>
      </w:pPr>
    </w:p>
    <w:p w14:paraId="58F124A1" w14:textId="735DC523" w:rsidR="000D2AA3" w:rsidRPr="00F370C4" w:rsidRDefault="009D011F" w:rsidP="00F370C4">
      <w:pPr>
        <w:pStyle w:val="ListParagraph"/>
        <w:ind w:left="0"/>
        <w:rPr>
          <w:lang w:val="en-GB"/>
        </w:rPr>
      </w:pPr>
      <w:r w:rsidRPr="00F370C4">
        <w:rPr>
          <w:lang w:val="en-GB"/>
        </w:rPr>
        <w:t xml:space="preserve">[Place </w:t>
      </w:r>
      <w:r w:rsidRPr="00821FFE">
        <w:rPr>
          <w:b/>
          <w:bCs/>
          <w:lang w:val="en-GB"/>
        </w:rPr>
        <w:t>Figure 3</w:t>
      </w:r>
      <w:r w:rsidRPr="00F370C4">
        <w:rPr>
          <w:lang w:val="en-GB"/>
        </w:rPr>
        <w:t xml:space="preserve"> here]</w:t>
      </w:r>
    </w:p>
    <w:p w14:paraId="31FA0B3C" w14:textId="77777777" w:rsidR="000D2AA3" w:rsidRPr="00F370C4" w:rsidRDefault="000D2AA3" w:rsidP="00F370C4">
      <w:pPr>
        <w:pStyle w:val="ListParagraph"/>
        <w:ind w:left="0"/>
        <w:rPr>
          <w:lang w:val="en-GB"/>
        </w:rPr>
      </w:pPr>
    </w:p>
    <w:p w14:paraId="5DF1569F" w14:textId="6F60BE88" w:rsidR="009137FA" w:rsidRDefault="006C294F" w:rsidP="00F370C4">
      <w:pPr>
        <w:pStyle w:val="ListParagraph"/>
        <w:numPr>
          <w:ilvl w:val="1"/>
          <w:numId w:val="13"/>
        </w:numPr>
        <w:ind w:left="0" w:firstLine="0"/>
        <w:rPr>
          <w:color w:val="auto"/>
          <w:highlight w:val="yellow"/>
          <w:lang w:val="en-GB"/>
        </w:rPr>
      </w:pPr>
      <w:r w:rsidRPr="00557AD7">
        <w:rPr>
          <w:color w:val="auto"/>
          <w:highlight w:val="yellow"/>
          <w:lang w:val="en-GB"/>
        </w:rPr>
        <w:t xml:space="preserve">Once </w:t>
      </w:r>
      <w:r w:rsidR="00DF3C46" w:rsidRPr="00557AD7">
        <w:rPr>
          <w:color w:val="auto"/>
          <w:highlight w:val="yellow"/>
          <w:lang w:val="en-GB"/>
        </w:rPr>
        <w:t xml:space="preserve">the </w:t>
      </w:r>
      <w:r w:rsidRPr="00557AD7">
        <w:rPr>
          <w:color w:val="auto"/>
          <w:highlight w:val="yellow"/>
          <w:lang w:val="en-GB"/>
        </w:rPr>
        <w:t>selective activation of all signals is established, introduce a table-top prosthesis</w:t>
      </w:r>
      <w:r w:rsidR="00941ECA" w:rsidRPr="00557AD7">
        <w:rPr>
          <w:color w:val="auto"/>
          <w:highlight w:val="yellow"/>
          <w:lang w:val="en-GB"/>
        </w:rPr>
        <w:t xml:space="preserve"> as shown in </w:t>
      </w:r>
      <w:r w:rsidR="00941ECA" w:rsidRPr="009137FA">
        <w:rPr>
          <w:b/>
          <w:bCs/>
          <w:color w:val="auto"/>
          <w:highlight w:val="yellow"/>
          <w:lang w:val="en-GB"/>
        </w:rPr>
        <w:t>Figure 4</w:t>
      </w:r>
      <w:r w:rsidRPr="00557AD7">
        <w:rPr>
          <w:color w:val="auto"/>
          <w:highlight w:val="yellow"/>
          <w:lang w:val="en-GB"/>
        </w:rPr>
        <w:t>.</w:t>
      </w:r>
    </w:p>
    <w:p w14:paraId="3155C1F8" w14:textId="77777777" w:rsidR="009137FA" w:rsidRDefault="009137FA" w:rsidP="009137FA">
      <w:pPr>
        <w:pStyle w:val="ListParagraph"/>
        <w:ind w:left="0"/>
        <w:rPr>
          <w:color w:val="auto"/>
          <w:highlight w:val="yellow"/>
          <w:lang w:val="en-GB"/>
        </w:rPr>
      </w:pPr>
    </w:p>
    <w:p w14:paraId="44FD6527" w14:textId="6D7A5A1E" w:rsidR="009137FA" w:rsidRPr="009137FA" w:rsidRDefault="009137FA" w:rsidP="009137FA">
      <w:pPr>
        <w:pStyle w:val="ListParagraph"/>
        <w:ind w:left="0"/>
        <w:rPr>
          <w:color w:val="auto"/>
          <w:lang w:val="en-GB"/>
        </w:rPr>
      </w:pPr>
      <w:r w:rsidRPr="009137FA">
        <w:rPr>
          <w:color w:val="auto"/>
          <w:lang w:val="en-GB"/>
        </w:rPr>
        <w:t xml:space="preserve">NOTE: </w:t>
      </w:r>
      <w:r w:rsidR="006C3319" w:rsidRPr="009137FA">
        <w:rPr>
          <w:color w:val="auto"/>
          <w:lang w:val="en-GB"/>
        </w:rPr>
        <w:t>Some systems</w:t>
      </w:r>
      <w:r w:rsidR="000775AC" w:rsidRPr="009137FA">
        <w:rPr>
          <w:color w:val="auto"/>
          <w:lang w:val="en-GB"/>
        </w:rPr>
        <w:t xml:space="preserve"> </w:t>
      </w:r>
      <w:r w:rsidR="006C3319" w:rsidRPr="009137FA">
        <w:rPr>
          <w:color w:val="auto"/>
          <w:lang w:val="en-GB"/>
        </w:rPr>
        <w:t xml:space="preserve">allow to </w:t>
      </w:r>
      <w:r w:rsidRPr="009137FA">
        <w:rPr>
          <w:color w:val="auto"/>
          <w:lang w:val="en-GB"/>
        </w:rPr>
        <w:t>display EMG signals while moving the prosthesis simultaneously</w:t>
      </w:r>
      <w:r w:rsidR="006C3319" w:rsidRPr="009137FA">
        <w:rPr>
          <w:color w:val="auto"/>
          <w:lang w:val="en-GB"/>
        </w:rPr>
        <w:t>.</w:t>
      </w:r>
      <w:r w:rsidR="00A61168">
        <w:rPr>
          <w:color w:val="auto"/>
          <w:lang w:val="en-GB"/>
        </w:rPr>
        <w:t xml:space="preserve"> These systems are </w:t>
      </w:r>
      <w:proofErr w:type="spellStart"/>
      <w:r w:rsidR="00A61168">
        <w:rPr>
          <w:color w:val="auto"/>
          <w:lang w:val="en-GB"/>
        </w:rPr>
        <w:t>prefered</w:t>
      </w:r>
      <w:proofErr w:type="spellEnd"/>
      <w:r w:rsidR="00A61168">
        <w:rPr>
          <w:color w:val="auto"/>
          <w:lang w:val="en-GB"/>
        </w:rPr>
        <w:t xml:space="preserve"> for training as they enable more precise feedback.</w:t>
      </w:r>
    </w:p>
    <w:p w14:paraId="175D908F" w14:textId="77777777" w:rsidR="009137FA" w:rsidRDefault="009137FA" w:rsidP="009137FA">
      <w:pPr>
        <w:pStyle w:val="ListParagraph"/>
        <w:ind w:left="0"/>
        <w:rPr>
          <w:color w:val="auto"/>
          <w:highlight w:val="yellow"/>
          <w:lang w:val="en-GB"/>
        </w:rPr>
      </w:pPr>
    </w:p>
    <w:p w14:paraId="7744A0C8" w14:textId="51A3E38E" w:rsidR="00354C49" w:rsidRPr="00732322" w:rsidRDefault="009D011F" w:rsidP="009137FA">
      <w:pPr>
        <w:pStyle w:val="ListParagraph"/>
        <w:ind w:left="0"/>
        <w:rPr>
          <w:color w:val="auto"/>
          <w:lang w:val="en-GB"/>
        </w:rPr>
      </w:pPr>
      <w:r w:rsidRPr="00732322">
        <w:rPr>
          <w:color w:val="auto"/>
          <w:lang w:val="en-GB"/>
        </w:rPr>
        <w:t xml:space="preserve">[Place </w:t>
      </w:r>
      <w:r w:rsidRPr="00732322">
        <w:rPr>
          <w:b/>
          <w:bCs/>
          <w:color w:val="auto"/>
          <w:lang w:val="en-GB"/>
        </w:rPr>
        <w:t>Figure 4</w:t>
      </w:r>
      <w:r w:rsidRPr="00732322">
        <w:rPr>
          <w:color w:val="auto"/>
          <w:lang w:val="en-GB"/>
        </w:rPr>
        <w:t xml:space="preserve"> here]</w:t>
      </w:r>
    </w:p>
    <w:p w14:paraId="2F9BBE2D" w14:textId="77777777" w:rsidR="008C7B9D" w:rsidRPr="00F370C4" w:rsidRDefault="008C7B9D" w:rsidP="008C7B9D">
      <w:pPr>
        <w:pStyle w:val="ListParagraph"/>
        <w:ind w:left="0"/>
        <w:rPr>
          <w:bCs/>
          <w:color w:val="auto"/>
          <w:highlight w:val="yellow"/>
          <w:lang w:val="en-GB"/>
        </w:rPr>
      </w:pPr>
    </w:p>
    <w:p w14:paraId="509E0C92" w14:textId="79527DFB" w:rsidR="00893C6B" w:rsidRDefault="00893C6B" w:rsidP="00F370C4">
      <w:pPr>
        <w:pStyle w:val="ListParagraph"/>
        <w:numPr>
          <w:ilvl w:val="2"/>
          <w:numId w:val="13"/>
        </w:numPr>
        <w:ind w:left="0" w:firstLine="0"/>
        <w:rPr>
          <w:bCs/>
          <w:color w:val="auto"/>
          <w:highlight w:val="yellow"/>
          <w:lang w:val="en-GB"/>
        </w:rPr>
      </w:pPr>
      <w:r w:rsidRPr="00F370C4">
        <w:rPr>
          <w:bCs/>
          <w:color w:val="auto"/>
          <w:highlight w:val="yellow"/>
          <w:lang w:val="en-GB"/>
        </w:rPr>
        <w:t xml:space="preserve">First, only enable one prosthetic joint, </w:t>
      </w:r>
      <w:r w:rsidR="00F202F8" w:rsidRPr="00F370C4">
        <w:rPr>
          <w:bCs/>
          <w:color w:val="auto"/>
          <w:highlight w:val="yellow"/>
          <w:lang w:val="en-GB"/>
        </w:rPr>
        <w:t>e.g.</w:t>
      </w:r>
      <w:r w:rsidR="00087CD1">
        <w:rPr>
          <w:bCs/>
          <w:color w:val="auto"/>
          <w:highlight w:val="yellow"/>
          <w:lang w:val="en-GB"/>
        </w:rPr>
        <w:t>,</w:t>
      </w:r>
      <w:r w:rsidR="00F202F8" w:rsidRPr="00F370C4">
        <w:rPr>
          <w:bCs/>
          <w:color w:val="auto"/>
          <w:highlight w:val="yellow"/>
          <w:lang w:val="en-GB"/>
        </w:rPr>
        <w:t xml:space="preserve"> </w:t>
      </w:r>
      <w:r w:rsidRPr="00F370C4">
        <w:rPr>
          <w:bCs/>
          <w:color w:val="auto"/>
          <w:highlight w:val="yellow"/>
          <w:lang w:val="en-GB"/>
        </w:rPr>
        <w:t xml:space="preserve">the hand, and ask the patient to control it while </w:t>
      </w:r>
      <w:r w:rsidR="000A7D22">
        <w:rPr>
          <w:bCs/>
          <w:color w:val="auto"/>
          <w:highlight w:val="yellow"/>
          <w:lang w:val="en-GB"/>
        </w:rPr>
        <w:t>carefully watching</w:t>
      </w:r>
      <w:r w:rsidR="000A7D22" w:rsidRPr="00F370C4">
        <w:rPr>
          <w:bCs/>
          <w:color w:val="auto"/>
          <w:highlight w:val="yellow"/>
          <w:lang w:val="en-GB"/>
        </w:rPr>
        <w:t xml:space="preserve"> </w:t>
      </w:r>
      <w:r w:rsidRPr="00F370C4">
        <w:rPr>
          <w:bCs/>
          <w:color w:val="auto"/>
          <w:highlight w:val="yellow"/>
          <w:lang w:val="en-GB"/>
        </w:rPr>
        <w:t xml:space="preserve">the prosthesis. </w:t>
      </w:r>
      <w:r w:rsidR="00124E29" w:rsidRPr="00F370C4">
        <w:rPr>
          <w:bCs/>
          <w:color w:val="auto"/>
          <w:highlight w:val="yellow"/>
          <w:lang w:val="en-GB"/>
        </w:rPr>
        <w:t xml:space="preserve">If the prosthetic hardware allows it, explain to the patient </w:t>
      </w:r>
      <w:r w:rsidR="00124E29" w:rsidRPr="00F370C4">
        <w:rPr>
          <w:bCs/>
          <w:color w:val="auto"/>
          <w:highlight w:val="yellow"/>
          <w:lang w:val="en-GB"/>
        </w:rPr>
        <w:lastRenderedPageBreak/>
        <w:t xml:space="preserve">that a low EMG amplitude corresponds to slow movement while fast movement is </w:t>
      </w:r>
      <w:r w:rsidR="00F202F8" w:rsidRPr="00F370C4">
        <w:rPr>
          <w:bCs/>
          <w:color w:val="auto"/>
          <w:highlight w:val="yellow"/>
          <w:lang w:val="en-GB"/>
        </w:rPr>
        <w:t xml:space="preserve">achieved through </w:t>
      </w:r>
      <w:r w:rsidR="00124E29" w:rsidRPr="00F370C4">
        <w:rPr>
          <w:bCs/>
          <w:color w:val="auto"/>
          <w:highlight w:val="yellow"/>
          <w:lang w:val="en-GB"/>
        </w:rPr>
        <w:t>a high</w:t>
      </w:r>
      <w:r w:rsidR="000A7D22">
        <w:rPr>
          <w:bCs/>
          <w:color w:val="auto"/>
          <w:highlight w:val="yellow"/>
          <w:lang w:val="en-GB"/>
        </w:rPr>
        <w:t xml:space="preserve"> </w:t>
      </w:r>
      <w:r w:rsidR="00124E29" w:rsidRPr="00F370C4">
        <w:rPr>
          <w:bCs/>
          <w:color w:val="auto"/>
          <w:highlight w:val="yellow"/>
          <w:lang w:val="en-GB"/>
        </w:rPr>
        <w:t>signal. Let them test different movement speeds.</w:t>
      </w:r>
    </w:p>
    <w:p w14:paraId="1F11EBBE" w14:textId="77777777" w:rsidR="007D5A0F" w:rsidRPr="00F370C4" w:rsidRDefault="007D5A0F" w:rsidP="007D5A0F">
      <w:pPr>
        <w:pStyle w:val="ListParagraph"/>
        <w:ind w:left="0"/>
        <w:rPr>
          <w:bCs/>
          <w:color w:val="auto"/>
          <w:highlight w:val="yellow"/>
          <w:lang w:val="en-GB"/>
        </w:rPr>
      </w:pPr>
    </w:p>
    <w:p w14:paraId="66DAF3A7" w14:textId="7F1F9F74" w:rsidR="00124E29" w:rsidRDefault="00124E29" w:rsidP="00F370C4">
      <w:pPr>
        <w:pStyle w:val="ListParagraph"/>
        <w:numPr>
          <w:ilvl w:val="2"/>
          <w:numId w:val="13"/>
        </w:numPr>
        <w:ind w:left="0" w:firstLine="0"/>
        <w:rPr>
          <w:bCs/>
          <w:color w:val="auto"/>
          <w:highlight w:val="yellow"/>
          <w:lang w:val="en-GB"/>
        </w:rPr>
      </w:pPr>
      <w:r w:rsidRPr="00F370C4">
        <w:rPr>
          <w:bCs/>
          <w:color w:val="auto"/>
          <w:highlight w:val="yellow"/>
          <w:lang w:val="en-GB"/>
        </w:rPr>
        <w:t>Change the active prosthetic joint (e.g.</w:t>
      </w:r>
      <w:r w:rsidR="007D5A0F">
        <w:rPr>
          <w:bCs/>
          <w:color w:val="auto"/>
          <w:highlight w:val="yellow"/>
          <w:lang w:val="en-GB"/>
        </w:rPr>
        <w:t>,</w:t>
      </w:r>
      <w:r w:rsidRPr="00F370C4">
        <w:rPr>
          <w:bCs/>
          <w:color w:val="auto"/>
          <w:highlight w:val="yellow"/>
          <w:lang w:val="en-GB"/>
        </w:rPr>
        <w:t xml:space="preserve"> elbow joint or wrist) and let the patient control these levels with their EMG signals.</w:t>
      </w:r>
    </w:p>
    <w:p w14:paraId="7B352FE8" w14:textId="77777777" w:rsidR="007D5A0F" w:rsidRPr="00F370C4" w:rsidRDefault="007D5A0F" w:rsidP="007D5A0F">
      <w:pPr>
        <w:pStyle w:val="ListParagraph"/>
        <w:ind w:left="0"/>
        <w:rPr>
          <w:bCs/>
          <w:color w:val="auto"/>
          <w:highlight w:val="yellow"/>
          <w:lang w:val="en-GB"/>
        </w:rPr>
      </w:pPr>
    </w:p>
    <w:p w14:paraId="38C50DEA" w14:textId="6CB806E8" w:rsidR="007D5A0F" w:rsidRPr="00592FAE" w:rsidRDefault="00124E29" w:rsidP="00F370C4">
      <w:pPr>
        <w:pStyle w:val="ListParagraph"/>
        <w:numPr>
          <w:ilvl w:val="2"/>
          <w:numId w:val="13"/>
        </w:numPr>
        <w:ind w:left="0" w:firstLine="0"/>
        <w:rPr>
          <w:bCs/>
          <w:color w:val="auto"/>
          <w:lang w:val="en-GB"/>
        </w:rPr>
      </w:pPr>
      <w:r w:rsidRPr="00592FAE">
        <w:rPr>
          <w:bCs/>
          <w:color w:val="auto"/>
          <w:highlight w:val="yellow"/>
          <w:lang w:val="en-GB"/>
        </w:rPr>
        <w:t xml:space="preserve">Once a good </w:t>
      </w:r>
      <w:r w:rsidRPr="00F370C4">
        <w:rPr>
          <w:bCs/>
          <w:color w:val="auto"/>
          <w:highlight w:val="yellow"/>
          <w:lang w:val="en-GB"/>
        </w:rPr>
        <w:t xml:space="preserve">control of the single levels is possible, switch on all prosthetic joints and enable simultaneous control. </w:t>
      </w:r>
      <w:r w:rsidR="00E152B7" w:rsidRPr="00592FAE">
        <w:rPr>
          <w:bCs/>
          <w:color w:val="auto"/>
          <w:lang w:val="en-GB"/>
        </w:rPr>
        <w:t>Instruct the patients that unwanted prosthetic movements are normal at this initial stage of prosthetic control</w:t>
      </w:r>
      <w:r w:rsidR="007D5A0F" w:rsidRPr="00592FAE">
        <w:rPr>
          <w:bCs/>
          <w:color w:val="auto"/>
          <w:lang w:val="en-GB"/>
        </w:rPr>
        <w:t>.</w:t>
      </w:r>
    </w:p>
    <w:p w14:paraId="6E45FAE0" w14:textId="77777777" w:rsidR="007D5A0F" w:rsidRPr="006E4511" w:rsidRDefault="007D5A0F" w:rsidP="00B36842">
      <w:pPr>
        <w:rPr>
          <w:bCs/>
          <w:highlight w:val="yellow"/>
          <w:lang w:val="en-GB"/>
        </w:rPr>
      </w:pPr>
    </w:p>
    <w:p w14:paraId="4BA84A2E" w14:textId="0753062E" w:rsidR="00124E29" w:rsidRPr="007D5A0F" w:rsidRDefault="007D5A0F" w:rsidP="007D5A0F">
      <w:pPr>
        <w:pStyle w:val="ListParagraph"/>
        <w:ind w:left="0"/>
        <w:rPr>
          <w:bCs/>
          <w:color w:val="auto"/>
          <w:lang w:val="en-GB"/>
        </w:rPr>
      </w:pPr>
      <w:r w:rsidRPr="007D5A0F">
        <w:rPr>
          <w:bCs/>
          <w:color w:val="auto"/>
          <w:lang w:val="en-GB"/>
        </w:rPr>
        <w:t>NOTE: A</w:t>
      </w:r>
      <w:r w:rsidR="00E152B7" w:rsidRPr="007D5A0F">
        <w:rPr>
          <w:bCs/>
          <w:color w:val="auto"/>
          <w:lang w:val="en-GB"/>
        </w:rPr>
        <w:t xml:space="preserve"> light activation of their muscles may support selective control of single prosthetic joints.</w:t>
      </w:r>
    </w:p>
    <w:p w14:paraId="1720C404" w14:textId="77777777" w:rsidR="007D5A0F" w:rsidRPr="00F370C4" w:rsidRDefault="007D5A0F" w:rsidP="007D5A0F">
      <w:pPr>
        <w:pStyle w:val="ListParagraph"/>
        <w:ind w:left="0"/>
        <w:rPr>
          <w:bCs/>
          <w:color w:val="auto"/>
          <w:highlight w:val="yellow"/>
          <w:lang w:val="en-GB"/>
        </w:rPr>
      </w:pPr>
    </w:p>
    <w:p w14:paraId="057B847F" w14:textId="6AEDF4E1" w:rsidR="00164A2B" w:rsidRPr="00F3342F" w:rsidRDefault="008E2BCF" w:rsidP="00F370C4">
      <w:pPr>
        <w:pStyle w:val="ListParagraph"/>
        <w:numPr>
          <w:ilvl w:val="2"/>
          <w:numId w:val="13"/>
        </w:numPr>
        <w:ind w:left="0" w:firstLine="0"/>
        <w:rPr>
          <w:bCs/>
          <w:color w:val="auto"/>
          <w:lang w:val="en-GB"/>
        </w:rPr>
      </w:pPr>
      <w:r w:rsidRPr="00F3342F">
        <w:rPr>
          <w:bCs/>
          <w:color w:val="auto"/>
          <w:lang w:val="en-GB"/>
        </w:rPr>
        <w:t xml:space="preserve">When this is mastered, give the patient a first impression of grasping with a prosthetic device </w:t>
      </w:r>
      <w:r w:rsidR="00DF068F" w:rsidRPr="00F3342F">
        <w:rPr>
          <w:bCs/>
          <w:color w:val="auto"/>
          <w:lang w:val="en-GB"/>
        </w:rPr>
        <w:t>(the table-</w:t>
      </w:r>
      <w:r w:rsidR="00B343D5" w:rsidRPr="00F3342F">
        <w:rPr>
          <w:bCs/>
          <w:color w:val="auto"/>
          <w:lang w:val="en-GB"/>
        </w:rPr>
        <w:t>t</w:t>
      </w:r>
      <w:r w:rsidR="00DF068F" w:rsidRPr="00F3342F">
        <w:rPr>
          <w:bCs/>
          <w:color w:val="auto"/>
          <w:lang w:val="en-GB"/>
        </w:rPr>
        <w:t xml:space="preserve">op prosthesis) </w:t>
      </w:r>
      <w:r w:rsidRPr="00302C61">
        <w:rPr>
          <w:bCs/>
          <w:color w:val="auto"/>
          <w:lang w:val="en-GB"/>
        </w:rPr>
        <w:t xml:space="preserve">by holding objects (small balls, tubes of bottles) </w:t>
      </w:r>
      <w:r w:rsidR="00F3342F" w:rsidRPr="00F3342F">
        <w:rPr>
          <w:bCs/>
          <w:color w:val="auto"/>
          <w:lang w:val="en-GB"/>
        </w:rPr>
        <w:t xml:space="preserve">close </w:t>
      </w:r>
      <w:r w:rsidRPr="00F3342F">
        <w:rPr>
          <w:bCs/>
          <w:color w:val="auto"/>
          <w:lang w:val="en-GB"/>
        </w:rPr>
        <w:t>to the open prosthetic hand and asking them to close.</w:t>
      </w:r>
    </w:p>
    <w:p w14:paraId="48616413" w14:textId="77777777" w:rsidR="00164A2B" w:rsidRDefault="00164A2B" w:rsidP="00164A2B">
      <w:pPr>
        <w:pStyle w:val="ListParagraph"/>
        <w:ind w:left="0"/>
        <w:rPr>
          <w:bCs/>
          <w:color w:val="auto"/>
          <w:lang w:val="en-GB"/>
        </w:rPr>
      </w:pPr>
    </w:p>
    <w:p w14:paraId="0AF5DFB4" w14:textId="160198AF" w:rsidR="008E2BCF" w:rsidRPr="00F370C4" w:rsidRDefault="008E2BCF" w:rsidP="00F370C4">
      <w:pPr>
        <w:pStyle w:val="ListParagraph"/>
        <w:numPr>
          <w:ilvl w:val="2"/>
          <w:numId w:val="13"/>
        </w:numPr>
        <w:ind w:left="0" w:firstLine="0"/>
        <w:rPr>
          <w:bCs/>
          <w:color w:val="auto"/>
          <w:lang w:val="en-GB"/>
        </w:rPr>
      </w:pPr>
      <w:r w:rsidRPr="00F370C4">
        <w:rPr>
          <w:bCs/>
          <w:color w:val="auto"/>
          <w:lang w:val="en-GB"/>
        </w:rPr>
        <w:t xml:space="preserve">If they want, </w:t>
      </w:r>
      <w:r w:rsidR="00810E97" w:rsidRPr="00F370C4">
        <w:rPr>
          <w:bCs/>
          <w:color w:val="auto"/>
          <w:lang w:val="en-GB"/>
        </w:rPr>
        <w:t xml:space="preserve">let </w:t>
      </w:r>
      <w:r w:rsidRPr="00F370C4">
        <w:rPr>
          <w:bCs/>
          <w:color w:val="auto"/>
          <w:lang w:val="en-GB"/>
        </w:rPr>
        <w:t xml:space="preserve">the patient play with grasping and releasing objects they hold with their unaffected hand (for unilateral amputations). </w:t>
      </w:r>
      <w:r w:rsidR="003B22EE" w:rsidRPr="00F370C4">
        <w:rPr>
          <w:bCs/>
          <w:color w:val="auto"/>
          <w:lang w:val="en-GB"/>
        </w:rPr>
        <w:t>Let the patient know that sometimes failing to grasp or release objects is normal but should improve with training.</w:t>
      </w:r>
    </w:p>
    <w:p w14:paraId="6D8E64C2" w14:textId="77777777" w:rsidR="00CE157A" w:rsidRPr="00F370C4" w:rsidRDefault="00CE157A" w:rsidP="00F370C4">
      <w:pPr>
        <w:pStyle w:val="ListParagraph"/>
        <w:ind w:left="0"/>
        <w:rPr>
          <w:bCs/>
          <w:color w:val="auto"/>
          <w:lang w:val="en-GB"/>
        </w:rPr>
      </w:pPr>
    </w:p>
    <w:p w14:paraId="3AA4651F" w14:textId="6D18AF39" w:rsidR="00483AEF" w:rsidRDefault="003F3388" w:rsidP="00F370C4">
      <w:pPr>
        <w:pStyle w:val="ListParagraph"/>
        <w:numPr>
          <w:ilvl w:val="1"/>
          <w:numId w:val="13"/>
        </w:numPr>
        <w:ind w:left="0" w:firstLine="0"/>
        <w:rPr>
          <w:bCs/>
          <w:color w:val="auto"/>
          <w:lang w:val="en-GB"/>
        </w:rPr>
      </w:pPr>
      <w:r w:rsidRPr="00F370C4">
        <w:rPr>
          <w:bCs/>
          <w:color w:val="auto"/>
          <w:lang w:val="en-GB"/>
        </w:rPr>
        <w:t>Ensure that a certified prosthetist provides a test</w:t>
      </w:r>
      <w:r w:rsidR="000A7D22">
        <w:rPr>
          <w:bCs/>
          <w:color w:val="auto"/>
          <w:lang w:val="en-GB"/>
        </w:rPr>
        <w:t>-</w:t>
      </w:r>
      <w:r w:rsidRPr="00F370C4">
        <w:rPr>
          <w:bCs/>
          <w:color w:val="auto"/>
          <w:lang w:val="en-GB"/>
        </w:rPr>
        <w:t>fitting with all electrodes for myoelectric control placed in the socket correctly.</w:t>
      </w:r>
    </w:p>
    <w:p w14:paraId="66BFC42D" w14:textId="77777777" w:rsidR="00E336EE" w:rsidRPr="00F370C4" w:rsidRDefault="00E336EE" w:rsidP="00E336EE">
      <w:pPr>
        <w:pStyle w:val="ListParagraph"/>
        <w:ind w:left="0"/>
        <w:rPr>
          <w:bCs/>
          <w:color w:val="auto"/>
          <w:lang w:val="en-GB"/>
        </w:rPr>
      </w:pPr>
    </w:p>
    <w:p w14:paraId="527F7938" w14:textId="70124EAF" w:rsidR="009E1F2A" w:rsidRDefault="009E1F2A" w:rsidP="00F370C4">
      <w:pPr>
        <w:pStyle w:val="ListParagraph"/>
        <w:numPr>
          <w:ilvl w:val="2"/>
          <w:numId w:val="13"/>
        </w:numPr>
        <w:ind w:left="0" w:firstLine="0"/>
        <w:rPr>
          <w:bCs/>
          <w:color w:val="auto"/>
          <w:lang w:val="en-GB"/>
        </w:rPr>
      </w:pPr>
      <w:r w:rsidRPr="00F370C4">
        <w:rPr>
          <w:bCs/>
          <w:color w:val="auto"/>
          <w:lang w:val="en-GB"/>
        </w:rPr>
        <w:t>To support the correct electrode placement in the socket, mark the EMG hotspots on the patient</w:t>
      </w:r>
      <w:r w:rsidR="001F192B">
        <w:rPr>
          <w:bCs/>
          <w:color w:val="auto"/>
          <w:lang w:val="en-GB"/>
        </w:rPr>
        <w:t>'</w:t>
      </w:r>
      <w:r w:rsidRPr="00F370C4">
        <w:rPr>
          <w:bCs/>
          <w:color w:val="auto"/>
          <w:lang w:val="en-GB"/>
        </w:rPr>
        <w:t>s skin</w:t>
      </w:r>
      <w:r w:rsidR="009B300E" w:rsidRPr="00F370C4">
        <w:rPr>
          <w:bCs/>
          <w:color w:val="auto"/>
          <w:lang w:val="en-GB"/>
        </w:rPr>
        <w:t xml:space="preserve"> </w:t>
      </w:r>
      <w:r w:rsidR="009B300E" w:rsidRPr="00F370C4">
        <w:rPr>
          <w:lang w:val="en-GB"/>
        </w:rPr>
        <w:t>and note the prosthetic movements for each hotspot</w:t>
      </w:r>
      <w:r w:rsidRPr="00F370C4">
        <w:rPr>
          <w:bCs/>
          <w:color w:val="auto"/>
          <w:lang w:val="en-GB"/>
        </w:rPr>
        <w:t>.</w:t>
      </w:r>
    </w:p>
    <w:p w14:paraId="09617B8D" w14:textId="77777777" w:rsidR="00E336EE" w:rsidRPr="00F370C4" w:rsidRDefault="00E336EE" w:rsidP="00E336EE">
      <w:pPr>
        <w:pStyle w:val="ListParagraph"/>
        <w:ind w:left="0"/>
        <w:rPr>
          <w:bCs/>
          <w:color w:val="auto"/>
          <w:lang w:val="en-GB"/>
        </w:rPr>
      </w:pPr>
    </w:p>
    <w:p w14:paraId="0F7D88E2" w14:textId="67070D7F" w:rsidR="009E1F2A" w:rsidRDefault="009E1F2A" w:rsidP="00F370C4">
      <w:pPr>
        <w:pStyle w:val="ListParagraph"/>
        <w:numPr>
          <w:ilvl w:val="2"/>
          <w:numId w:val="13"/>
        </w:numPr>
        <w:ind w:left="0" w:firstLine="0"/>
        <w:rPr>
          <w:bCs/>
          <w:color w:val="auto"/>
          <w:lang w:val="en-GB"/>
        </w:rPr>
      </w:pPr>
      <w:r w:rsidRPr="00F370C4">
        <w:rPr>
          <w:bCs/>
          <w:color w:val="auto"/>
          <w:lang w:val="en-GB"/>
        </w:rPr>
        <w:t>If possible, see the patient with the prosthetist for the plaster casting and answer any questions the prosthetist might have regarding electrode placement.</w:t>
      </w:r>
    </w:p>
    <w:p w14:paraId="3ABD2FA8" w14:textId="77777777" w:rsidR="00E336EE" w:rsidRPr="00F370C4" w:rsidRDefault="00E336EE" w:rsidP="00E336EE">
      <w:pPr>
        <w:pStyle w:val="ListParagraph"/>
        <w:ind w:left="0"/>
        <w:rPr>
          <w:bCs/>
          <w:color w:val="auto"/>
          <w:lang w:val="en-GB"/>
        </w:rPr>
      </w:pPr>
    </w:p>
    <w:p w14:paraId="6BB60916" w14:textId="4F98B1DE" w:rsidR="009E1F2A" w:rsidRDefault="009E1F2A" w:rsidP="00F370C4">
      <w:pPr>
        <w:pStyle w:val="ListParagraph"/>
        <w:numPr>
          <w:ilvl w:val="2"/>
          <w:numId w:val="13"/>
        </w:numPr>
        <w:ind w:left="0" w:firstLine="0"/>
        <w:rPr>
          <w:bCs/>
          <w:color w:val="auto"/>
          <w:lang w:val="en-GB"/>
        </w:rPr>
      </w:pPr>
      <w:r w:rsidRPr="00F370C4">
        <w:rPr>
          <w:bCs/>
          <w:color w:val="auto"/>
          <w:lang w:val="en-GB"/>
        </w:rPr>
        <w:t>When the first (test-) socket is ready, check its fit together with the prosthetist. Ask the patient to wear it and report any issues with the fitting (such as too much pressure at specific points). Check the electrode positions by connecting the electrodes in the socket to an EMG biofeedback system or a table-top prosthesis and asking the patient to control it.</w:t>
      </w:r>
    </w:p>
    <w:p w14:paraId="2FEC6F03" w14:textId="77777777" w:rsidR="000524C3" w:rsidRPr="00F370C4" w:rsidRDefault="000524C3" w:rsidP="000524C3">
      <w:pPr>
        <w:pStyle w:val="ListParagraph"/>
        <w:ind w:left="0"/>
        <w:rPr>
          <w:bCs/>
          <w:color w:val="auto"/>
          <w:lang w:val="en-GB"/>
        </w:rPr>
      </w:pPr>
    </w:p>
    <w:p w14:paraId="16345619" w14:textId="0CD10173" w:rsidR="00C62481" w:rsidRPr="00F370C4" w:rsidRDefault="009E1F2A" w:rsidP="00F370C4">
      <w:pPr>
        <w:pStyle w:val="ListParagraph"/>
        <w:numPr>
          <w:ilvl w:val="2"/>
          <w:numId w:val="13"/>
        </w:numPr>
        <w:ind w:left="0" w:firstLine="0"/>
        <w:rPr>
          <w:bCs/>
          <w:color w:val="auto"/>
          <w:lang w:val="en-GB"/>
        </w:rPr>
      </w:pPr>
      <w:r w:rsidRPr="00F370C4">
        <w:rPr>
          <w:bCs/>
          <w:color w:val="auto"/>
          <w:lang w:val="en-GB"/>
        </w:rPr>
        <w:t>If no sufficient control of the table</w:t>
      </w:r>
      <w:r w:rsidR="0055222E" w:rsidRPr="00F370C4">
        <w:rPr>
          <w:bCs/>
          <w:color w:val="auto"/>
          <w:lang w:val="en-GB"/>
        </w:rPr>
        <w:t>-</w:t>
      </w:r>
      <w:r w:rsidRPr="00F370C4">
        <w:rPr>
          <w:bCs/>
          <w:color w:val="auto"/>
          <w:lang w:val="en-GB"/>
        </w:rPr>
        <w:t>top prosthesis is possible when wearing the socket</w:t>
      </w:r>
      <w:r w:rsidR="00C62481" w:rsidRPr="00F370C4">
        <w:rPr>
          <w:bCs/>
          <w:color w:val="auto"/>
          <w:lang w:val="en-GB"/>
        </w:rPr>
        <w:t xml:space="preserve"> while it can be done with electrodes mounted on the skin, re-assess the electrode </w:t>
      </w:r>
      <w:r w:rsidR="000962FA" w:rsidRPr="00F370C4">
        <w:rPr>
          <w:bCs/>
          <w:color w:val="auto"/>
          <w:lang w:val="en-GB"/>
        </w:rPr>
        <w:t>positions</w:t>
      </w:r>
      <w:r w:rsidR="00C62481" w:rsidRPr="00F370C4">
        <w:rPr>
          <w:bCs/>
          <w:color w:val="auto"/>
          <w:lang w:val="en-GB"/>
        </w:rPr>
        <w:t xml:space="preserve"> in the socket with the prosthetist and change them (and/or the socket) if needed.</w:t>
      </w:r>
    </w:p>
    <w:p w14:paraId="77DFEAE3" w14:textId="77777777" w:rsidR="00354C49" w:rsidRPr="00F370C4" w:rsidRDefault="00354C49" w:rsidP="00F370C4">
      <w:pPr>
        <w:rPr>
          <w:b/>
          <w:lang w:val="en-GB"/>
        </w:rPr>
      </w:pPr>
    </w:p>
    <w:p w14:paraId="31A475E5" w14:textId="08F57E1F" w:rsidR="008F7C1F" w:rsidRDefault="008F7C1F" w:rsidP="00F370C4">
      <w:pPr>
        <w:pStyle w:val="ListParagraph"/>
        <w:numPr>
          <w:ilvl w:val="0"/>
          <w:numId w:val="13"/>
        </w:numPr>
        <w:ind w:left="0" w:firstLine="0"/>
        <w:rPr>
          <w:b/>
          <w:color w:val="auto"/>
          <w:lang w:val="en-GB"/>
        </w:rPr>
      </w:pPr>
      <w:r w:rsidRPr="00F370C4">
        <w:rPr>
          <w:b/>
          <w:color w:val="auto"/>
          <w:lang w:val="en-GB"/>
        </w:rPr>
        <w:t>Prosthetic training</w:t>
      </w:r>
    </w:p>
    <w:p w14:paraId="4CF42F12" w14:textId="77777777" w:rsidR="00937AF8" w:rsidRPr="00F370C4" w:rsidRDefault="00937AF8" w:rsidP="00937AF8">
      <w:pPr>
        <w:pStyle w:val="ListParagraph"/>
        <w:ind w:left="0"/>
        <w:rPr>
          <w:b/>
          <w:color w:val="auto"/>
          <w:lang w:val="en-GB"/>
        </w:rPr>
      </w:pPr>
    </w:p>
    <w:p w14:paraId="7ECCB458" w14:textId="44AF22F7" w:rsidR="00325400" w:rsidRPr="00F370C4" w:rsidRDefault="00325400" w:rsidP="00F370C4">
      <w:pPr>
        <w:pStyle w:val="ListParagraph"/>
        <w:numPr>
          <w:ilvl w:val="1"/>
          <w:numId w:val="13"/>
        </w:numPr>
        <w:ind w:left="0" w:firstLine="0"/>
        <w:rPr>
          <w:bCs/>
          <w:color w:val="auto"/>
          <w:lang w:val="en-GB"/>
        </w:rPr>
      </w:pPr>
      <w:r w:rsidRPr="00F370C4">
        <w:rPr>
          <w:bCs/>
          <w:color w:val="auto"/>
          <w:lang w:val="en-GB"/>
        </w:rPr>
        <w:t xml:space="preserve">Once the (test-)socket fits well and the patient </w:t>
      </w:r>
      <w:r w:rsidR="00396314">
        <w:rPr>
          <w:bCs/>
          <w:color w:val="auto"/>
          <w:lang w:val="en-GB"/>
        </w:rPr>
        <w:t>can</w:t>
      </w:r>
      <w:r w:rsidRPr="00F370C4">
        <w:rPr>
          <w:bCs/>
          <w:color w:val="auto"/>
          <w:lang w:val="en-GB"/>
        </w:rPr>
        <w:t xml:space="preserve"> </w:t>
      </w:r>
      <w:r w:rsidR="000962FA" w:rsidRPr="00F370C4">
        <w:rPr>
          <w:bCs/>
          <w:color w:val="auto"/>
          <w:lang w:val="en-GB"/>
        </w:rPr>
        <w:t>control</w:t>
      </w:r>
      <w:r w:rsidRPr="00F370C4">
        <w:rPr>
          <w:bCs/>
          <w:color w:val="auto"/>
          <w:lang w:val="en-GB"/>
        </w:rPr>
        <w:t xml:space="preserve"> a table-top prosthesis with </w:t>
      </w:r>
      <w:r w:rsidR="00E27C50" w:rsidRPr="00F370C4">
        <w:rPr>
          <w:bCs/>
          <w:color w:val="auto"/>
          <w:lang w:val="en-GB"/>
        </w:rPr>
        <w:t>the electrodes embedded in the socket, ask the prosthetist to assemble the complete prosthetic fitting.</w:t>
      </w:r>
    </w:p>
    <w:p w14:paraId="786896C8" w14:textId="77777777" w:rsidR="00CE157A" w:rsidRPr="00F370C4" w:rsidRDefault="00CE157A" w:rsidP="00F370C4">
      <w:pPr>
        <w:pStyle w:val="ListParagraph"/>
        <w:ind w:left="0"/>
        <w:rPr>
          <w:bCs/>
          <w:color w:val="auto"/>
          <w:lang w:val="en-GB"/>
        </w:rPr>
      </w:pPr>
    </w:p>
    <w:p w14:paraId="3FDDD0D5" w14:textId="1C54CFD6" w:rsidR="00D8763D" w:rsidRPr="009D47E9" w:rsidRDefault="00E27C50" w:rsidP="00F370C4">
      <w:pPr>
        <w:pStyle w:val="ListParagraph"/>
        <w:numPr>
          <w:ilvl w:val="1"/>
          <w:numId w:val="13"/>
        </w:numPr>
        <w:ind w:left="0" w:firstLine="0"/>
        <w:rPr>
          <w:bCs/>
          <w:color w:val="auto"/>
          <w:lang w:val="en-GB"/>
        </w:rPr>
      </w:pPr>
      <w:r w:rsidRPr="00F370C4">
        <w:rPr>
          <w:bCs/>
          <w:color w:val="auto"/>
          <w:highlight w:val="yellow"/>
          <w:lang w:val="en-GB"/>
        </w:rPr>
        <w:lastRenderedPageBreak/>
        <w:t>See the patient with their new prosthetic fitting</w:t>
      </w:r>
      <w:r w:rsidR="0037061E" w:rsidRPr="00F370C4">
        <w:rPr>
          <w:bCs/>
          <w:color w:val="auto"/>
          <w:highlight w:val="yellow"/>
          <w:lang w:val="en-GB"/>
        </w:rPr>
        <w:t xml:space="preserve"> together with the prosthetist and surgeon. </w:t>
      </w:r>
      <w:r w:rsidR="0037061E" w:rsidRPr="009D47E9">
        <w:rPr>
          <w:bCs/>
          <w:color w:val="auto"/>
          <w:lang w:val="en-GB"/>
        </w:rPr>
        <w:t xml:space="preserve">Check the fit of the prosthesis, discuss </w:t>
      </w:r>
      <w:r w:rsidR="00C0153D" w:rsidRPr="009D47E9">
        <w:rPr>
          <w:bCs/>
          <w:color w:val="auto"/>
          <w:lang w:val="en-GB"/>
        </w:rPr>
        <w:t>with</w:t>
      </w:r>
      <w:r w:rsidR="0037061E" w:rsidRPr="009D47E9">
        <w:rPr>
          <w:bCs/>
          <w:color w:val="auto"/>
          <w:lang w:val="en-GB"/>
        </w:rPr>
        <w:t xml:space="preserve"> the team </w:t>
      </w:r>
      <w:r w:rsidR="006E4511" w:rsidRPr="009D47E9">
        <w:rPr>
          <w:bCs/>
          <w:color w:val="auto"/>
          <w:lang w:val="en-GB"/>
        </w:rPr>
        <w:t xml:space="preserve">whether the </w:t>
      </w:r>
      <w:r w:rsidR="0037061E" w:rsidRPr="009D47E9">
        <w:rPr>
          <w:bCs/>
          <w:color w:val="auto"/>
          <w:lang w:val="en-GB"/>
        </w:rPr>
        <w:t>changes are needed</w:t>
      </w:r>
      <w:r w:rsidR="00E55BCC" w:rsidRPr="009D47E9">
        <w:rPr>
          <w:bCs/>
          <w:color w:val="auto"/>
          <w:lang w:val="en-GB"/>
        </w:rPr>
        <w:t>, and answer any questions the patient might have</w:t>
      </w:r>
      <w:r w:rsidR="0037061E" w:rsidRPr="009D47E9">
        <w:rPr>
          <w:bCs/>
          <w:color w:val="auto"/>
          <w:lang w:val="en-GB"/>
        </w:rPr>
        <w:t>.</w:t>
      </w:r>
    </w:p>
    <w:p w14:paraId="33CF63EC" w14:textId="77777777" w:rsidR="00D8763D" w:rsidRPr="006E4511" w:rsidRDefault="00D8763D" w:rsidP="00B36842">
      <w:pPr>
        <w:rPr>
          <w:bCs/>
          <w:highlight w:val="yellow"/>
          <w:lang w:val="en-GB"/>
        </w:rPr>
      </w:pPr>
    </w:p>
    <w:p w14:paraId="067096D1" w14:textId="64803318" w:rsidR="0037061E" w:rsidRPr="00F370C4" w:rsidRDefault="0037061E" w:rsidP="00D8763D">
      <w:pPr>
        <w:pStyle w:val="ListParagraph"/>
        <w:numPr>
          <w:ilvl w:val="2"/>
          <w:numId w:val="13"/>
        </w:numPr>
        <w:ind w:left="0" w:firstLine="0"/>
        <w:rPr>
          <w:bCs/>
          <w:color w:val="auto"/>
          <w:highlight w:val="yellow"/>
          <w:lang w:val="en-GB"/>
        </w:rPr>
      </w:pPr>
      <w:r w:rsidRPr="00F370C4">
        <w:rPr>
          <w:bCs/>
          <w:color w:val="auto"/>
          <w:highlight w:val="yellow"/>
          <w:lang w:val="en-GB"/>
        </w:rPr>
        <w:t>Explain the basic functionality of the prosthesis to the patient, such as degrees of freedom, how switching between the active joints works (if needed). Also, explain whether the prosthesis is waterproof and how it should be cleaned.</w:t>
      </w:r>
    </w:p>
    <w:p w14:paraId="5CA0E674" w14:textId="77777777" w:rsidR="0037061E" w:rsidRPr="00F370C4" w:rsidRDefault="0037061E" w:rsidP="00D8763D">
      <w:pPr>
        <w:pStyle w:val="ListParagraph"/>
        <w:ind w:left="0"/>
        <w:rPr>
          <w:bCs/>
          <w:color w:val="auto"/>
          <w:lang w:val="en-GB"/>
        </w:rPr>
      </w:pPr>
    </w:p>
    <w:p w14:paraId="0B92156C" w14:textId="116750F9" w:rsidR="00E27C50" w:rsidRPr="00F370C4" w:rsidRDefault="00E27C50" w:rsidP="00F370C4">
      <w:pPr>
        <w:pStyle w:val="ListParagraph"/>
        <w:numPr>
          <w:ilvl w:val="1"/>
          <w:numId w:val="13"/>
        </w:numPr>
        <w:ind w:left="0" w:firstLine="0"/>
        <w:rPr>
          <w:bCs/>
          <w:color w:val="auto"/>
          <w:lang w:val="en-GB"/>
        </w:rPr>
      </w:pPr>
      <w:r w:rsidRPr="00F370C4">
        <w:rPr>
          <w:bCs/>
          <w:color w:val="auto"/>
          <w:lang w:val="en-GB"/>
        </w:rPr>
        <w:t xml:space="preserve"> </w:t>
      </w:r>
      <w:r w:rsidR="0037061E" w:rsidRPr="00F370C4">
        <w:rPr>
          <w:bCs/>
          <w:color w:val="auto"/>
          <w:lang w:val="en-GB"/>
        </w:rPr>
        <w:t>T</w:t>
      </w:r>
      <w:r w:rsidRPr="00F370C4">
        <w:rPr>
          <w:bCs/>
          <w:color w:val="auto"/>
          <w:lang w:val="en-GB"/>
        </w:rPr>
        <w:t>rain donning and doffing of the prosthesis.</w:t>
      </w:r>
    </w:p>
    <w:p w14:paraId="0264EB0E" w14:textId="77777777" w:rsidR="00CE157A" w:rsidRPr="00F370C4" w:rsidRDefault="00CE157A" w:rsidP="00F370C4">
      <w:pPr>
        <w:pStyle w:val="ListParagraph"/>
        <w:ind w:left="0"/>
        <w:rPr>
          <w:bCs/>
          <w:color w:val="auto"/>
          <w:lang w:val="en-GB"/>
        </w:rPr>
      </w:pPr>
    </w:p>
    <w:p w14:paraId="2CF3EEA8" w14:textId="4CB9F641" w:rsidR="00396314" w:rsidRDefault="00396314" w:rsidP="00396314">
      <w:pPr>
        <w:pStyle w:val="ListParagraph"/>
        <w:ind w:left="0"/>
        <w:rPr>
          <w:bCs/>
          <w:color w:val="auto"/>
          <w:lang w:val="en-GB"/>
        </w:rPr>
      </w:pPr>
      <w:r w:rsidRPr="00F370C4">
        <w:rPr>
          <w:bCs/>
          <w:color w:val="auto"/>
          <w:lang w:val="en-GB"/>
        </w:rPr>
        <w:t xml:space="preserve">NOTE: The duration and frequency of prosthetic training </w:t>
      </w:r>
      <w:r w:rsidR="006E4511" w:rsidRPr="00F370C4">
        <w:rPr>
          <w:bCs/>
          <w:color w:val="auto"/>
          <w:lang w:val="en-GB"/>
        </w:rPr>
        <w:t>depen</w:t>
      </w:r>
      <w:r w:rsidR="006E4511">
        <w:rPr>
          <w:bCs/>
          <w:color w:val="auto"/>
          <w:lang w:val="en-GB"/>
        </w:rPr>
        <w:t>ds</w:t>
      </w:r>
      <w:r w:rsidR="006E4511" w:rsidRPr="00F370C4">
        <w:rPr>
          <w:bCs/>
          <w:color w:val="auto"/>
          <w:lang w:val="en-GB"/>
        </w:rPr>
        <w:t xml:space="preserve"> </w:t>
      </w:r>
      <w:r w:rsidRPr="00F370C4">
        <w:rPr>
          <w:bCs/>
          <w:color w:val="auto"/>
          <w:lang w:val="en-GB"/>
        </w:rPr>
        <w:t>on the complexity of the prosthetic fitting, the therapist</w:t>
      </w:r>
      <w:r>
        <w:rPr>
          <w:bCs/>
          <w:color w:val="auto"/>
          <w:lang w:val="en-GB"/>
        </w:rPr>
        <w:t>'</w:t>
      </w:r>
      <w:r w:rsidRPr="00F370C4">
        <w:rPr>
          <w:bCs/>
          <w:color w:val="auto"/>
          <w:lang w:val="en-GB"/>
        </w:rPr>
        <w:t>s experience, and the patient</w:t>
      </w:r>
      <w:r>
        <w:rPr>
          <w:bCs/>
          <w:color w:val="auto"/>
          <w:lang w:val="en-GB"/>
        </w:rPr>
        <w:t>'</w:t>
      </w:r>
      <w:r w:rsidRPr="00F370C4">
        <w:rPr>
          <w:bCs/>
          <w:color w:val="auto"/>
          <w:lang w:val="en-GB"/>
        </w:rPr>
        <w:t>s motor learning ability. Needed changes in the socket (e.g.</w:t>
      </w:r>
      <w:r w:rsidR="00486DE1">
        <w:rPr>
          <w:bCs/>
          <w:color w:val="auto"/>
          <w:lang w:val="en-GB"/>
        </w:rPr>
        <w:t>,</w:t>
      </w:r>
      <w:r w:rsidRPr="00F370C4">
        <w:rPr>
          <w:bCs/>
          <w:color w:val="auto"/>
          <w:lang w:val="en-GB"/>
        </w:rPr>
        <w:t xml:space="preserve"> for electrode positions) may delay the training. In optimal settings, the patient attends therapy twice a week for 30</w:t>
      </w:r>
      <w:r w:rsidR="006E4511">
        <w:rPr>
          <w:bCs/>
          <w:color w:val="auto"/>
          <w:lang w:val="en-GB"/>
        </w:rPr>
        <w:t>–</w:t>
      </w:r>
      <w:r w:rsidRPr="00F370C4">
        <w:rPr>
          <w:bCs/>
          <w:color w:val="auto"/>
          <w:lang w:val="en-GB"/>
        </w:rPr>
        <w:t>60 min in the first few weeks and has the option of using the test fitting for home training in between.</w:t>
      </w:r>
    </w:p>
    <w:p w14:paraId="57ABBA53" w14:textId="4141B91C" w:rsidR="00CE157A" w:rsidRPr="00F370C4" w:rsidRDefault="00CE157A" w:rsidP="00F370C4">
      <w:pPr>
        <w:pStyle w:val="ListParagraph"/>
        <w:ind w:left="0"/>
        <w:rPr>
          <w:bCs/>
          <w:color w:val="auto"/>
          <w:lang w:val="en-GB"/>
        </w:rPr>
      </w:pPr>
    </w:p>
    <w:p w14:paraId="646CB98C" w14:textId="75099A1C" w:rsidR="00BA18CB" w:rsidRDefault="00BA18CB" w:rsidP="00F370C4">
      <w:pPr>
        <w:pStyle w:val="ListParagraph"/>
        <w:numPr>
          <w:ilvl w:val="1"/>
          <w:numId w:val="13"/>
        </w:numPr>
        <w:ind w:left="0" w:firstLine="0"/>
        <w:rPr>
          <w:bCs/>
          <w:color w:val="auto"/>
          <w:lang w:val="en-GB"/>
        </w:rPr>
      </w:pPr>
      <w:r w:rsidRPr="00F370C4">
        <w:rPr>
          <w:bCs/>
          <w:color w:val="auto"/>
          <w:highlight w:val="yellow"/>
          <w:lang w:val="en-GB"/>
        </w:rPr>
        <w:t>Train prosthetic movements without external objects.</w:t>
      </w:r>
    </w:p>
    <w:p w14:paraId="0C6A0967" w14:textId="77777777" w:rsidR="00082EA2" w:rsidRPr="00F370C4" w:rsidRDefault="00082EA2" w:rsidP="00082EA2">
      <w:pPr>
        <w:pStyle w:val="ListParagraph"/>
        <w:ind w:left="0"/>
        <w:rPr>
          <w:bCs/>
          <w:color w:val="auto"/>
          <w:lang w:val="en-GB"/>
        </w:rPr>
      </w:pPr>
    </w:p>
    <w:p w14:paraId="141F3678" w14:textId="1528EAF7" w:rsidR="00082EA2" w:rsidRDefault="00E27C50" w:rsidP="00F370C4">
      <w:pPr>
        <w:pStyle w:val="ListParagraph"/>
        <w:numPr>
          <w:ilvl w:val="2"/>
          <w:numId w:val="13"/>
        </w:numPr>
        <w:ind w:left="0" w:firstLine="0"/>
        <w:rPr>
          <w:bCs/>
          <w:color w:val="auto"/>
          <w:lang w:val="en-GB"/>
        </w:rPr>
      </w:pPr>
      <w:r w:rsidRPr="00F370C4">
        <w:rPr>
          <w:bCs/>
          <w:color w:val="auto"/>
          <w:lang w:val="en-GB"/>
        </w:rPr>
        <w:t>Ask the patient to perform easy movements of the prosthesis</w:t>
      </w:r>
      <w:r w:rsidR="00F87D9B" w:rsidRPr="00F370C4">
        <w:rPr>
          <w:bCs/>
          <w:color w:val="auto"/>
          <w:lang w:val="en-GB"/>
        </w:rPr>
        <w:t xml:space="preserve">, </w:t>
      </w:r>
      <w:r w:rsidRPr="00F370C4">
        <w:rPr>
          <w:bCs/>
          <w:color w:val="auto"/>
          <w:lang w:val="en-GB"/>
        </w:rPr>
        <w:t xml:space="preserve">such as opening/closing of the hand. If possible, connect the prosthesis </w:t>
      </w:r>
      <w:r w:rsidRPr="00B36842">
        <w:rPr>
          <w:bCs/>
          <w:i/>
          <w:iCs/>
          <w:color w:val="auto"/>
          <w:lang w:val="en-GB"/>
        </w:rPr>
        <w:t>via</w:t>
      </w:r>
      <w:r w:rsidRPr="00F370C4">
        <w:rPr>
          <w:bCs/>
          <w:color w:val="auto"/>
          <w:lang w:val="en-GB"/>
        </w:rPr>
        <w:t xml:space="preserve"> </w:t>
      </w:r>
      <w:r w:rsidR="000962FA" w:rsidRPr="00F370C4">
        <w:rPr>
          <w:bCs/>
          <w:color w:val="auto"/>
          <w:lang w:val="en-GB"/>
        </w:rPr>
        <w:t>Bluetooth</w:t>
      </w:r>
      <w:r w:rsidRPr="00F370C4">
        <w:rPr>
          <w:bCs/>
          <w:color w:val="auto"/>
          <w:lang w:val="en-GB"/>
        </w:rPr>
        <w:t xml:space="preserve"> to its software </w:t>
      </w:r>
      <w:r w:rsidR="00F87D9B" w:rsidRPr="00F370C4">
        <w:rPr>
          <w:bCs/>
          <w:color w:val="auto"/>
          <w:lang w:val="en-GB"/>
        </w:rPr>
        <w:t>to</w:t>
      </w:r>
      <w:r w:rsidRPr="00F370C4">
        <w:rPr>
          <w:bCs/>
          <w:color w:val="auto"/>
          <w:lang w:val="en-GB"/>
        </w:rPr>
        <w:t xml:space="preserve"> display EMG signals.</w:t>
      </w:r>
    </w:p>
    <w:p w14:paraId="0A61F10A" w14:textId="77777777" w:rsidR="00082EA2" w:rsidRDefault="00082EA2" w:rsidP="00082EA2">
      <w:pPr>
        <w:pStyle w:val="ListParagraph"/>
        <w:ind w:left="0"/>
        <w:rPr>
          <w:bCs/>
          <w:color w:val="auto"/>
          <w:lang w:val="en-GB"/>
        </w:rPr>
      </w:pPr>
    </w:p>
    <w:p w14:paraId="383908B7" w14:textId="2E4B35D3" w:rsidR="00E27C50" w:rsidRDefault="00082EA2" w:rsidP="00082EA2">
      <w:pPr>
        <w:pStyle w:val="ListParagraph"/>
        <w:ind w:left="0"/>
        <w:rPr>
          <w:bCs/>
          <w:color w:val="auto"/>
          <w:lang w:val="en-GB"/>
        </w:rPr>
      </w:pPr>
      <w:r>
        <w:rPr>
          <w:bCs/>
          <w:color w:val="auto"/>
          <w:lang w:val="en-GB"/>
        </w:rPr>
        <w:t>NOTE: If</w:t>
      </w:r>
      <w:r w:rsidR="00E27C50" w:rsidRPr="00F370C4">
        <w:rPr>
          <w:bCs/>
          <w:color w:val="auto"/>
          <w:lang w:val="en-GB"/>
        </w:rPr>
        <w:t xml:space="preserve"> the prosthesis </w:t>
      </w:r>
      <w:r>
        <w:rPr>
          <w:bCs/>
          <w:color w:val="auto"/>
          <w:lang w:val="en-GB"/>
        </w:rPr>
        <w:t xml:space="preserve">does </w:t>
      </w:r>
      <w:r w:rsidR="00E27C50" w:rsidRPr="00F370C4">
        <w:rPr>
          <w:bCs/>
          <w:color w:val="auto"/>
          <w:lang w:val="en-GB"/>
        </w:rPr>
        <w:t>not react to the patient</w:t>
      </w:r>
      <w:r w:rsidR="001F192B">
        <w:rPr>
          <w:bCs/>
          <w:color w:val="auto"/>
          <w:lang w:val="en-GB"/>
        </w:rPr>
        <w:t>'</w:t>
      </w:r>
      <w:r w:rsidR="00E27C50" w:rsidRPr="00F370C4">
        <w:rPr>
          <w:bCs/>
          <w:color w:val="auto"/>
          <w:lang w:val="en-GB"/>
        </w:rPr>
        <w:t xml:space="preserve">s motor commands or </w:t>
      </w:r>
      <w:r w:rsidR="00F87D9B" w:rsidRPr="00F370C4">
        <w:rPr>
          <w:bCs/>
          <w:color w:val="auto"/>
          <w:lang w:val="en-GB"/>
        </w:rPr>
        <w:t xml:space="preserve">perform </w:t>
      </w:r>
      <w:r w:rsidR="00E27C50" w:rsidRPr="00F370C4">
        <w:rPr>
          <w:bCs/>
          <w:color w:val="auto"/>
          <w:lang w:val="en-GB"/>
        </w:rPr>
        <w:t>unintended movements, use the EMG biofeedback to figure out the reason for this</w:t>
      </w:r>
      <w:r w:rsidR="00EA5E9F" w:rsidRPr="00F370C4">
        <w:rPr>
          <w:bCs/>
          <w:color w:val="auto"/>
          <w:lang w:val="en-GB"/>
        </w:rPr>
        <w:t xml:space="preserve">. </w:t>
      </w:r>
      <w:r>
        <w:rPr>
          <w:bCs/>
          <w:color w:val="auto"/>
          <w:lang w:val="en-GB"/>
        </w:rPr>
        <w:t>If</w:t>
      </w:r>
      <w:r w:rsidR="00EA5E9F" w:rsidRPr="00F370C4">
        <w:rPr>
          <w:bCs/>
          <w:color w:val="auto"/>
          <w:lang w:val="en-GB"/>
        </w:rPr>
        <w:t xml:space="preserve"> the problem </w:t>
      </w:r>
      <w:r w:rsidR="00240B2E">
        <w:rPr>
          <w:bCs/>
          <w:color w:val="auto"/>
          <w:lang w:val="en-GB"/>
        </w:rPr>
        <w:t>is</w:t>
      </w:r>
      <w:r w:rsidR="00EA5E9F" w:rsidRPr="00F370C4">
        <w:rPr>
          <w:bCs/>
          <w:color w:val="auto"/>
          <w:lang w:val="en-GB"/>
        </w:rPr>
        <w:t xml:space="preserve"> hardware-related (socket-fit</w:t>
      </w:r>
      <w:r w:rsidR="00E208C8" w:rsidRPr="00F370C4">
        <w:rPr>
          <w:bCs/>
          <w:color w:val="auto"/>
          <w:lang w:val="en-GB"/>
        </w:rPr>
        <w:t xml:space="preserve"> or</w:t>
      </w:r>
      <w:r w:rsidR="00EA5E9F" w:rsidRPr="00F370C4">
        <w:rPr>
          <w:bCs/>
          <w:color w:val="auto"/>
          <w:lang w:val="en-GB"/>
        </w:rPr>
        <w:t xml:space="preserve"> electrode placement), contact the prosthetist to solve this. Otherwise, </w:t>
      </w:r>
      <w:r w:rsidR="00A62A09" w:rsidRPr="00F370C4">
        <w:rPr>
          <w:bCs/>
          <w:color w:val="auto"/>
          <w:lang w:val="en-GB"/>
        </w:rPr>
        <w:t>try adapting the software settings</w:t>
      </w:r>
      <w:r w:rsidR="004545FA" w:rsidRPr="00F370C4">
        <w:rPr>
          <w:bCs/>
          <w:color w:val="auto"/>
          <w:lang w:val="en-GB"/>
        </w:rPr>
        <w:t xml:space="preserve"> and</w:t>
      </w:r>
      <w:r w:rsidR="00A62A09" w:rsidRPr="00F370C4">
        <w:rPr>
          <w:bCs/>
          <w:color w:val="auto"/>
          <w:lang w:val="en-GB"/>
        </w:rPr>
        <w:t>/or</w:t>
      </w:r>
      <w:r w:rsidR="004545FA" w:rsidRPr="00F370C4">
        <w:rPr>
          <w:bCs/>
          <w:color w:val="auto"/>
          <w:lang w:val="en-GB"/>
        </w:rPr>
        <w:t xml:space="preserve"> instruct the patient to </w:t>
      </w:r>
      <w:r w:rsidR="00F87D9B" w:rsidRPr="00F370C4">
        <w:rPr>
          <w:bCs/>
          <w:color w:val="auto"/>
          <w:lang w:val="en-GB"/>
        </w:rPr>
        <w:t>ad</w:t>
      </w:r>
      <w:r>
        <w:rPr>
          <w:bCs/>
          <w:color w:val="auto"/>
          <w:lang w:val="en-GB"/>
        </w:rPr>
        <w:t>jus</w:t>
      </w:r>
      <w:r w:rsidR="00F87D9B" w:rsidRPr="00F370C4">
        <w:rPr>
          <w:bCs/>
          <w:color w:val="auto"/>
          <w:lang w:val="en-GB"/>
        </w:rPr>
        <w:t xml:space="preserve">t </w:t>
      </w:r>
      <w:r w:rsidR="004545FA" w:rsidRPr="00F370C4">
        <w:rPr>
          <w:bCs/>
          <w:color w:val="auto"/>
          <w:lang w:val="en-GB"/>
        </w:rPr>
        <w:t>the motor commands</w:t>
      </w:r>
      <w:r w:rsidR="00E208C8" w:rsidRPr="00F370C4">
        <w:rPr>
          <w:bCs/>
          <w:color w:val="auto"/>
          <w:lang w:val="en-GB"/>
        </w:rPr>
        <w:t xml:space="preserve"> (e.g.</w:t>
      </w:r>
      <w:r>
        <w:rPr>
          <w:bCs/>
          <w:color w:val="auto"/>
          <w:lang w:val="en-GB"/>
        </w:rPr>
        <w:t>,</w:t>
      </w:r>
      <w:r w:rsidR="00E208C8" w:rsidRPr="00F370C4">
        <w:rPr>
          <w:bCs/>
          <w:color w:val="auto"/>
          <w:lang w:val="en-GB"/>
        </w:rPr>
        <w:t xml:space="preserve"> slighter contraction)</w:t>
      </w:r>
      <w:r w:rsidR="004545FA" w:rsidRPr="00F370C4">
        <w:rPr>
          <w:bCs/>
          <w:color w:val="auto"/>
          <w:lang w:val="en-GB"/>
        </w:rPr>
        <w:t>.</w:t>
      </w:r>
    </w:p>
    <w:p w14:paraId="43EDC1CA" w14:textId="77777777" w:rsidR="00082EA2" w:rsidRPr="00F370C4" w:rsidRDefault="00082EA2" w:rsidP="00082EA2">
      <w:pPr>
        <w:pStyle w:val="ListParagraph"/>
        <w:ind w:left="0"/>
        <w:rPr>
          <w:bCs/>
          <w:color w:val="auto"/>
          <w:lang w:val="en-GB"/>
        </w:rPr>
      </w:pPr>
    </w:p>
    <w:p w14:paraId="0E34E74E" w14:textId="149DC1A4" w:rsidR="004545FA" w:rsidRDefault="004545FA" w:rsidP="00F370C4">
      <w:pPr>
        <w:pStyle w:val="ListParagraph"/>
        <w:numPr>
          <w:ilvl w:val="2"/>
          <w:numId w:val="13"/>
        </w:numPr>
        <w:ind w:left="0" w:firstLine="0"/>
        <w:rPr>
          <w:bCs/>
          <w:color w:val="auto"/>
          <w:lang w:val="en-GB"/>
        </w:rPr>
      </w:pPr>
      <w:r w:rsidRPr="00331E60">
        <w:rPr>
          <w:bCs/>
          <w:color w:val="auto"/>
          <w:highlight w:val="yellow"/>
          <w:lang w:val="en-GB"/>
        </w:rPr>
        <w:t xml:space="preserve">Continue with training single movements of all prosthetic joints as described </w:t>
      </w:r>
      <w:r w:rsidR="00302C61" w:rsidRPr="00331E60">
        <w:rPr>
          <w:bCs/>
          <w:color w:val="auto"/>
          <w:highlight w:val="yellow"/>
          <w:lang w:val="en-GB"/>
        </w:rPr>
        <w:t>in step 3</w:t>
      </w:r>
      <w:r w:rsidRPr="00331E60">
        <w:rPr>
          <w:bCs/>
          <w:color w:val="auto"/>
          <w:highlight w:val="yellow"/>
          <w:lang w:val="en-GB"/>
        </w:rPr>
        <w:t xml:space="preserve">. </w:t>
      </w:r>
      <w:r w:rsidR="00015EA9" w:rsidRPr="00331E60">
        <w:rPr>
          <w:bCs/>
          <w:color w:val="auto"/>
          <w:highlight w:val="yellow"/>
          <w:lang w:val="en-GB"/>
        </w:rPr>
        <w:t>If the prosthesis allow</w:t>
      </w:r>
      <w:r w:rsidR="00111910" w:rsidRPr="00331E60">
        <w:rPr>
          <w:bCs/>
          <w:color w:val="auto"/>
          <w:highlight w:val="yellow"/>
          <w:lang w:val="en-GB"/>
        </w:rPr>
        <w:t>s</w:t>
      </w:r>
      <w:r w:rsidR="00015EA9" w:rsidRPr="00331E60">
        <w:rPr>
          <w:bCs/>
          <w:color w:val="auto"/>
          <w:highlight w:val="yellow"/>
          <w:lang w:val="en-GB"/>
        </w:rPr>
        <w:t xml:space="preserve"> different </w:t>
      </w:r>
      <w:r w:rsidR="000962FA" w:rsidRPr="00331E60">
        <w:rPr>
          <w:bCs/>
          <w:color w:val="auto"/>
          <w:highlight w:val="yellow"/>
          <w:lang w:val="en-GB"/>
        </w:rPr>
        <w:t>movement</w:t>
      </w:r>
      <w:r w:rsidR="00015EA9" w:rsidRPr="00331E60">
        <w:rPr>
          <w:bCs/>
          <w:color w:val="auto"/>
          <w:highlight w:val="yellow"/>
          <w:lang w:val="en-GB"/>
        </w:rPr>
        <w:t xml:space="preserve"> speeds, instruct the patient to vary the speed of movement</w:t>
      </w:r>
      <w:r w:rsidR="00015EA9" w:rsidRPr="00F370C4">
        <w:rPr>
          <w:bCs/>
          <w:color w:val="auto"/>
          <w:lang w:val="en-GB"/>
        </w:rPr>
        <w:t>.</w:t>
      </w:r>
      <w:r w:rsidR="00111910" w:rsidRPr="00F370C4">
        <w:rPr>
          <w:bCs/>
          <w:color w:val="auto"/>
          <w:lang w:val="en-GB"/>
        </w:rPr>
        <w:t xml:space="preserve"> Ensure that the patient is precisely doing what they intend to do.</w:t>
      </w:r>
    </w:p>
    <w:p w14:paraId="4EC8B0F8" w14:textId="77777777" w:rsidR="007526AF" w:rsidRPr="00F370C4" w:rsidRDefault="007526AF" w:rsidP="007526AF">
      <w:pPr>
        <w:pStyle w:val="ListParagraph"/>
        <w:ind w:left="0"/>
        <w:rPr>
          <w:bCs/>
          <w:color w:val="auto"/>
          <w:lang w:val="en-GB"/>
        </w:rPr>
      </w:pPr>
    </w:p>
    <w:p w14:paraId="683F725A" w14:textId="294940BF" w:rsidR="00015EA9" w:rsidRPr="00331E60" w:rsidRDefault="00BA18CB" w:rsidP="00F370C4">
      <w:pPr>
        <w:pStyle w:val="ListParagraph"/>
        <w:numPr>
          <w:ilvl w:val="2"/>
          <w:numId w:val="13"/>
        </w:numPr>
        <w:ind w:left="0" w:firstLine="0"/>
        <w:rPr>
          <w:bCs/>
          <w:color w:val="auto"/>
          <w:highlight w:val="yellow"/>
          <w:lang w:val="en-GB"/>
        </w:rPr>
      </w:pPr>
      <w:r w:rsidRPr="00331E60">
        <w:rPr>
          <w:bCs/>
          <w:color w:val="auto"/>
          <w:highlight w:val="yellow"/>
          <w:lang w:val="en-GB"/>
        </w:rPr>
        <w:t xml:space="preserve">To add more complexity, ask the patient to control the prosthesis in different </w:t>
      </w:r>
      <w:r w:rsidR="000962FA" w:rsidRPr="00331E60">
        <w:rPr>
          <w:bCs/>
          <w:color w:val="auto"/>
          <w:highlight w:val="yellow"/>
          <w:lang w:val="en-GB"/>
        </w:rPr>
        <w:t>positions</w:t>
      </w:r>
      <w:r w:rsidRPr="00331E60">
        <w:rPr>
          <w:bCs/>
          <w:color w:val="auto"/>
          <w:highlight w:val="yellow"/>
          <w:lang w:val="en-GB"/>
        </w:rPr>
        <w:t xml:space="preserve"> </w:t>
      </w:r>
      <w:r w:rsidRPr="009D47E9">
        <w:rPr>
          <w:bCs/>
          <w:color w:val="auto"/>
          <w:lang w:val="en-GB"/>
        </w:rPr>
        <w:t xml:space="preserve">(standing, sitting, or with </w:t>
      </w:r>
      <w:r w:rsidR="006A6873" w:rsidRPr="009D47E9">
        <w:rPr>
          <w:bCs/>
          <w:color w:val="auto"/>
          <w:lang w:val="en-GB"/>
        </w:rPr>
        <w:t>varying shoulder positions</w:t>
      </w:r>
      <w:r w:rsidRPr="009D47E9">
        <w:rPr>
          <w:bCs/>
          <w:color w:val="auto"/>
          <w:lang w:val="en-GB"/>
        </w:rPr>
        <w:t xml:space="preserve"> for </w:t>
      </w:r>
      <w:proofErr w:type="spellStart"/>
      <w:r w:rsidRPr="009D47E9">
        <w:rPr>
          <w:bCs/>
          <w:color w:val="auto"/>
          <w:lang w:val="en-GB"/>
        </w:rPr>
        <w:t>transhumeral</w:t>
      </w:r>
      <w:proofErr w:type="spellEnd"/>
      <w:r w:rsidRPr="009D47E9">
        <w:rPr>
          <w:bCs/>
          <w:color w:val="auto"/>
          <w:lang w:val="en-GB"/>
        </w:rPr>
        <w:t xml:space="preserve"> amputees) </w:t>
      </w:r>
      <w:r w:rsidRPr="00331E60">
        <w:rPr>
          <w:bCs/>
          <w:color w:val="auto"/>
          <w:highlight w:val="yellow"/>
          <w:lang w:val="en-GB"/>
        </w:rPr>
        <w:t xml:space="preserve">and </w:t>
      </w:r>
      <w:r w:rsidR="006A6873" w:rsidRPr="00331E60">
        <w:rPr>
          <w:bCs/>
          <w:color w:val="auto"/>
          <w:highlight w:val="yellow"/>
          <w:lang w:val="en-GB"/>
        </w:rPr>
        <w:t xml:space="preserve">combine more degrees of freedom simultaneously </w:t>
      </w:r>
      <w:r w:rsidR="006A6873" w:rsidRPr="009D47E9">
        <w:rPr>
          <w:bCs/>
          <w:color w:val="auto"/>
          <w:lang w:val="en-GB"/>
        </w:rPr>
        <w:t>(e.g.</w:t>
      </w:r>
      <w:r w:rsidR="006E4511" w:rsidRPr="009D47E9">
        <w:rPr>
          <w:bCs/>
          <w:color w:val="auto"/>
          <w:lang w:val="en-GB"/>
        </w:rPr>
        <w:t>,</w:t>
      </w:r>
      <w:r w:rsidR="006A6873" w:rsidRPr="009D47E9">
        <w:rPr>
          <w:bCs/>
          <w:color w:val="auto"/>
          <w:lang w:val="en-GB"/>
        </w:rPr>
        <w:t xml:space="preserve"> closing the h</w:t>
      </w:r>
      <w:r w:rsidRPr="009D47E9">
        <w:rPr>
          <w:bCs/>
          <w:color w:val="auto"/>
          <w:lang w:val="en-GB"/>
        </w:rPr>
        <w:t>and flexing the elbow at the same time)</w:t>
      </w:r>
      <w:r w:rsidRPr="00331E60">
        <w:rPr>
          <w:bCs/>
          <w:color w:val="auto"/>
          <w:highlight w:val="yellow"/>
          <w:lang w:val="en-GB"/>
        </w:rPr>
        <w:t>.</w:t>
      </w:r>
    </w:p>
    <w:p w14:paraId="1A2B5C41" w14:textId="77777777" w:rsidR="00CE157A" w:rsidRPr="00F370C4" w:rsidRDefault="00CE157A" w:rsidP="00F370C4">
      <w:pPr>
        <w:pStyle w:val="ListParagraph"/>
        <w:ind w:left="0"/>
        <w:rPr>
          <w:bCs/>
          <w:color w:val="auto"/>
          <w:lang w:val="en-GB"/>
        </w:rPr>
      </w:pPr>
    </w:p>
    <w:p w14:paraId="7FFA0C66" w14:textId="473E0042" w:rsidR="005E4ED4" w:rsidRDefault="005E4ED4" w:rsidP="00F370C4">
      <w:pPr>
        <w:pStyle w:val="ListParagraph"/>
        <w:numPr>
          <w:ilvl w:val="1"/>
          <w:numId w:val="13"/>
        </w:numPr>
        <w:ind w:left="0" w:firstLine="0"/>
        <w:rPr>
          <w:bCs/>
          <w:color w:val="auto"/>
          <w:highlight w:val="yellow"/>
          <w:lang w:val="en-GB"/>
        </w:rPr>
      </w:pPr>
      <w:r w:rsidRPr="00F370C4">
        <w:rPr>
          <w:bCs/>
          <w:color w:val="auto"/>
          <w:highlight w:val="yellow"/>
          <w:lang w:val="en-GB"/>
        </w:rPr>
        <w:t>Train object manipulation</w:t>
      </w:r>
    </w:p>
    <w:p w14:paraId="7F1135A9" w14:textId="77777777" w:rsidR="001C65D0" w:rsidRPr="00F370C4" w:rsidRDefault="001C65D0" w:rsidP="001C65D0">
      <w:pPr>
        <w:pStyle w:val="ListParagraph"/>
        <w:ind w:left="0"/>
        <w:rPr>
          <w:bCs/>
          <w:color w:val="auto"/>
          <w:highlight w:val="yellow"/>
          <w:lang w:val="en-GB"/>
        </w:rPr>
      </w:pPr>
    </w:p>
    <w:p w14:paraId="084154B5" w14:textId="77777777" w:rsidR="001C65D0" w:rsidRPr="00331E60" w:rsidRDefault="001B265E" w:rsidP="00F370C4">
      <w:pPr>
        <w:pStyle w:val="ListParagraph"/>
        <w:numPr>
          <w:ilvl w:val="2"/>
          <w:numId w:val="13"/>
        </w:numPr>
        <w:ind w:left="0" w:firstLine="0"/>
        <w:rPr>
          <w:bCs/>
          <w:color w:val="auto"/>
          <w:highlight w:val="yellow"/>
          <w:lang w:val="en-GB"/>
        </w:rPr>
      </w:pPr>
      <w:r w:rsidRPr="00331E60">
        <w:rPr>
          <w:bCs/>
          <w:color w:val="auto"/>
          <w:highlight w:val="yellow"/>
          <w:lang w:val="en-GB"/>
        </w:rPr>
        <w:t xml:space="preserve">Provide the patient with different objects </w:t>
      </w:r>
      <w:r w:rsidR="00F87D9B" w:rsidRPr="00331E60">
        <w:rPr>
          <w:bCs/>
          <w:color w:val="auto"/>
          <w:highlight w:val="yellow"/>
          <w:lang w:val="en-GB"/>
        </w:rPr>
        <w:t xml:space="preserve">such </w:t>
      </w:r>
      <w:r w:rsidRPr="00331E60">
        <w:rPr>
          <w:bCs/>
          <w:color w:val="auto"/>
          <w:highlight w:val="yellow"/>
          <w:lang w:val="en-GB"/>
        </w:rPr>
        <w:t>as stress balls or wooden blocks. Explain that the manipulation of objects add</w:t>
      </w:r>
      <w:r w:rsidR="0035210B" w:rsidRPr="00331E60">
        <w:rPr>
          <w:bCs/>
          <w:color w:val="auto"/>
          <w:highlight w:val="yellow"/>
          <w:lang w:val="en-GB"/>
        </w:rPr>
        <w:t>s</w:t>
      </w:r>
      <w:r w:rsidRPr="00331E60">
        <w:rPr>
          <w:bCs/>
          <w:color w:val="auto"/>
          <w:highlight w:val="yellow"/>
          <w:lang w:val="en-GB"/>
        </w:rPr>
        <w:t xml:space="preserve"> another layer of complexity</w:t>
      </w:r>
      <w:r w:rsidR="001C65D0" w:rsidRPr="00331E60">
        <w:rPr>
          <w:bCs/>
          <w:color w:val="auto"/>
          <w:highlight w:val="yellow"/>
          <w:lang w:val="en-GB"/>
        </w:rPr>
        <w:t>.</w:t>
      </w:r>
    </w:p>
    <w:p w14:paraId="101DF963" w14:textId="77777777" w:rsidR="001C65D0" w:rsidRDefault="001C65D0" w:rsidP="001C65D0">
      <w:pPr>
        <w:pStyle w:val="ListParagraph"/>
        <w:ind w:left="0"/>
        <w:rPr>
          <w:bCs/>
          <w:color w:val="auto"/>
          <w:lang w:val="en-GB"/>
        </w:rPr>
      </w:pPr>
    </w:p>
    <w:p w14:paraId="5A1989C3" w14:textId="309CCA7B" w:rsidR="00111910" w:rsidRDefault="001C65D0" w:rsidP="001C65D0">
      <w:pPr>
        <w:pStyle w:val="ListParagraph"/>
        <w:ind w:left="0"/>
        <w:rPr>
          <w:bCs/>
          <w:color w:val="auto"/>
          <w:lang w:val="en-GB"/>
        </w:rPr>
      </w:pPr>
      <w:r>
        <w:rPr>
          <w:bCs/>
          <w:color w:val="auto"/>
          <w:lang w:val="en-GB"/>
        </w:rPr>
        <w:t>NOTE: Normally,</w:t>
      </w:r>
      <w:r w:rsidR="001B265E" w:rsidRPr="00F370C4">
        <w:rPr>
          <w:bCs/>
          <w:color w:val="auto"/>
          <w:lang w:val="en-GB"/>
        </w:rPr>
        <w:t xml:space="preserve"> the patient needs to train for a while to have </w:t>
      </w:r>
      <w:r>
        <w:rPr>
          <w:bCs/>
          <w:color w:val="auto"/>
          <w:lang w:val="en-GB"/>
        </w:rPr>
        <w:t>complete</w:t>
      </w:r>
      <w:r w:rsidR="001B265E" w:rsidRPr="00F370C4">
        <w:rPr>
          <w:bCs/>
          <w:color w:val="auto"/>
          <w:lang w:val="en-GB"/>
        </w:rPr>
        <w:t xml:space="preserve"> control over the prosthesis while working with external objects.</w:t>
      </w:r>
    </w:p>
    <w:p w14:paraId="12005441" w14:textId="77777777" w:rsidR="001C65D0" w:rsidRPr="00F370C4" w:rsidRDefault="001C65D0" w:rsidP="001C65D0">
      <w:pPr>
        <w:pStyle w:val="ListParagraph"/>
        <w:ind w:left="0"/>
        <w:rPr>
          <w:bCs/>
          <w:color w:val="auto"/>
          <w:lang w:val="en-GB"/>
        </w:rPr>
      </w:pPr>
    </w:p>
    <w:p w14:paraId="574D1A2F" w14:textId="3973CA7F" w:rsidR="001B265E" w:rsidRPr="00331E60" w:rsidRDefault="00820AED" w:rsidP="00F370C4">
      <w:pPr>
        <w:pStyle w:val="ListParagraph"/>
        <w:numPr>
          <w:ilvl w:val="2"/>
          <w:numId w:val="13"/>
        </w:numPr>
        <w:ind w:left="0" w:firstLine="0"/>
        <w:rPr>
          <w:bCs/>
          <w:color w:val="auto"/>
          <w:highlight w:val="yellow"/>
          <w:lang w:val="en-GB"/>
        </w:rPr>
      </w:pPr>
      <w:r w:rsidRPr="00331E60">
        <w:rPr>
          <w:bCs/>
          <w:color w:val="auto"/>
          <w:highlight w:val="yellow"/>
          <w:lang w:val="en-GB"/>
        </w:rPr>
        <w:lastRenderedPageBreak/>
        <w:t>A</w:t>
      </w:r>
      <w:r w:rsidR="001B265E" w:rsidRPr="00331E60">
        <w:rPr>
          <w:bCs/>
          <w:color w:val="auto"/>
          <w:highlight w:val="yellow"/>
          <w:lang w:val="en-GB"/>
        </w:rPr>
        <w:t xml:space="preserve">sk </w:t>
      </w:r>
      <w:r w:rsidR="00F87D9B" w:rsidRPr="00331E60">
        <w:rPr>
          <w:bCs/>
          <w:color w:val="auto"/>
          <w:highlight w:val="yellow"/>
          <w:lang w:val="en-GB"/>
        </w:rPr>
        <w:t xml:space="preserve">the patient </w:t>
      </w:r>
      <w:r w:rsidR="001B265E" w:rsidRPr="00331E60">
        <w:rPr>
          <w:bCs/>
          <w:color w:val="auto"/>
          <w:highlight w:val="yellow"/>
          <w:lang w:val="en-GB"/>
        </w:rPr>
        <w:t>to use their healthy hand (for unilateral amputees) to put the object into the prosthetic hand</w:t>
      </w:r>
      <w:r w:rsidR="006E4511">
        <w:rPr>
          <w:bCs/>
          <w:color w:val="auto"/>
          <w:highlight w:val="yellow"/>
          <w:lang w:val="en-GB"/>
        </w:rPr>
        <w:t>.</w:t>
      </w:r>
      <w:r w:rsidR="001B265E" w:rsidRPr="00331E60">
        <w:rPr>
          <w:bCs/>
          <w:color w:val="auto"/>
          <w:highlight w:val="yellow"/>
          <w:lang w:val="en-GB"/>
        </w:rPr>
        <w:t xml:space="preserve"> </w:t>
      </w:r>
      <w:r w:rsidR="006E4511">
        <w:rPr>
          <w:bCs/>
          <w:color w:val="auto"/>
          <w:highlight w:val="yellow"/>
          <w:lang w:val="en-GB"/>
        </w:rPr>
        <w:t>T</w:t>
      </w:r>
      <w:r w:rsidR="006E4511" w:rsidRPr="00331E60">
        <w:rPr>
          <w:bCs/>
          <w:color w:val="auto"/>
          <w:highlight w:val="yellow"/>
          <w:lang w:val="en-GB"/>
        </w:rPr>
        <w:t>hen</w:t>
      </w:r>
      <w:r w:rsidR="006E4511">
        <w:rPr>
          <w:bCs/>
          <w:color w:val="auto"/>
          <w:highlight w:val="yellow"/>
          <w:lang w:val="en-GB"/>
        </w:rPr>
        <w:t>,</w:t>
      </w:r>
      <w:r w:rsidR="006E4511" w:rsidRPr="00331E60">
        <w:rPr>
          <w:bCs/>
          <w:color w:val="auto"/>
          <w:highlight w:val="yellow"/>
          <w:lang w:val="en-GB"/>
        </w:rPr>
        <w:t xml:space="preserve"> </w:t>
      </w:r>
      <w:r w:rsidR="001B265E" w:rsidRPr="00331E60">
        <w:rPr>
          <w:bCs/>
          <w:color w:val="auto"/>
          <w:highlight w:val="yellow"/>
          <w:lang w:val="en-GB"/>
        </w:rPr>
        <w:t xml:space="preserve">close the prosthetic hand, move the prosthetic elbow and/or </w:t>
      </w:r>
      <w:r w:rsidR="00885751" w:rsidRPr="00331E60">
        <w:rPr>
          <w:bCs/>
          <w:color w:val="auto"/>
          <w:highlight w:val="yellow"/>
          <w:lang w:val="en-GB"/>
        </w:rPr>
        <w:t>wrist</w:t>
      </w:r>
      <w:r w:rsidR="001B265E" w:rsidRPr="00331E60">
        <w:rPr>
          <w:bCs/>
          <w:color w:val="auto"/>
          <w:highlight w:val="yellow"/>
          <w:lang w:val="en-GB"/>
        </w:rPr>
        <w:t xml:space="preserve"> joint</w:t>
      </w:r>
      <w:r w:rsidR="006E4511">
        <w:rPr>
          <w:bCs/>
          <w:color w:val="auto"/>
          <w:highlight w:val="yellow"/>
          <w:lang w:val="en-GB"/>
        </w:rPr>
        <w:t>,</w:t>
      </w:r>
      <w:r w:rsidR="001B265E" w:rsidRPr="00331E60">
        <w:rPr>
          <w:bCs/>
          <w:color w:val="auto"/>
          <w:highlight w:val="yellow"/>
          <w:lang w:val="en-GB"/>
        </w:rPr>
        <w:t xml:space="preserve"> and</w:t>
      </w:r>
      <w:r w:rsidR="006E4511">
        <w:rPr>
          <w:bCs/>
          <w:color w:val="auto"/>
          <w:highlight w:val="yellow"/>
          <w:lang w:val="en-GB"/>
        </w:rPr>
        <w:t>,</w:t>
      </w:r>
      <w:r w:rsidR="001B265E" w:rsidRPr="00331E60">
        <w:rPr>
          <w:bCs/>
          <w:color w:val="auto"/>
          <w:highlight w:val="yellow"/>
          <w:lang w:val="en-GB"/>
        </w:rPr>
        <w:t xml:space="preserve"> finally</w:t>
      </w:r>
      <w:r w:rsidR="006E4511">
        <w:rPr>
          <w:bCs/>
          <w:color w:val="auto"/>
          <w:highlight w:val="yellow"/>
          <w:lang w:val="en-GB"/>
        </w:rPr>
        <w:t>,</w:t>
      </w:r>
      <w:r w:rsidR="001B265E" w:rsidRPr="00331E60">
        <w:rPr>
          <w:bCs/>
          <w:color w:val="auto"/>
          <w:highlight w:val="yellow"/>
          <w:lang w:val="en-GB"/>
        </w:rPr>
        <w:t xml:space="preserve"> release the object.</w:t>
      </w:r>
    </w:p>
    <w:p w14:paraId="65D40EAA" w14:textId="775B4A1C" w:rsidR="0066265D" w:rsidRPr="00331E60" w:rsidRDefault="0066265D" w:rsidP="0066265D">
      <w:pPr>
        <w:pStyle w:val="ListParagraph"/>
        <w:ind w:left="0"/>
        <w:rPr>
          <w:bCs/>
          <w:color w:val="auto"/>
          <w:highlight w:val="yellow"/>
          <w:lang w:val="en-GB"/>
        </w:rPr>
      </w:pPr>
    </w:p>
    <w:p w14:paraId="4CA153AA" w14:textId="1D7329C8" w:rsidR="00820AED" w:rsidRPr="00331E60" w:rsidRDefault="00820AED" w:rsidP="00F370C4">
      <w:pPr>
        <w:pStyle w:val="ListParagraph"/>
        <w:numPr>
          <w:ilvl w:val="2"/>
          <w:numId w:val="13"/>
        </w:numPr>
        <w:ind w:left="0" w:firstLine="0"/>
        <w:rPr>
          <w:bCs/>
          <w:color w:val="auto"/>
          <w:highlight w:val="yellow"/>
          <w:lang w:val="en-GB"/>
        </w:rPr>
      </w:pPr>
      <w:r w:rsidRPr="00331E60">
        <w:rPr>
          <w:bCs/>
          <w:color w:val="auto"/>
          <w:highlight w:val="yellow"/>
          <w:lang w:val="en-GB"/>
        </w:rPr>
        <w:t xml:space="preserve">As a next step, place the objects on </w:t>
      </w:r>
      <w:r w:rsidR="00515A54" w:rsidRPr="00331E60">
        <w:rPr>
          <w:bCs/>
          <w:color w:val="auto"/>
          <w:highlight w:val="yellow"/>
          <w:lang w:val="en-GB"/>
        </w:rPr>
        <w:t xml:space="preserve">the </w:t>
      </w:r>
      <w:r w:rsidRPr="00331E60">
        <w:rPr>
          <w:bCs/>
          <w:color w:val="auto"/>
          <w:highlight w:val="yellow"/>
          <w:lang w:val="en-GB"/>
        </w:rPr>
        <w:t>table/shelf/etc</w:t>
      </w:r>
      <w:r w:rsidR="00694045" w:rsidRPr="00331E60">
        <w:rPr>
          <w:bCs/>
          <w:color w:val="auto"/>
          <w:highlight w:val="yellow"/>
          <w:lang w:val="en-GB"/>
        </w:rPr>
        <w:t>.</w:t>
      </w:r>
      <w:r w:rsidRPr="00331E60">
        <w:rPr>
          <w:bCs/>
          <w:color w:val="auto"/>
          <w:highlight w:val="yellow"/>
          <w:lang w:val="en-GB"/>
        </w:rPr>
        <w:t xml:space="preserve"> </w:t>
      </w:r>
      <w:r w:rsidR="00515A54" w:rsidRPr="00331E60">
        <w:rPr>
          <w:bCs/>
          <w:color w:val="auto"/>
          <w:highlight w:val="yellow"/>
          <w:lang w:val="en-GB"/>
        </w:rPr>
        <w:t>A</w:t>
      </w:r>
      <w:r w:rsidRPr="00331E60">
        <w:rPr>
          <w:bCs/>
          <w:color w:val="auto"/>
          <w:highlight w:val="yellow"/>
          <w:lang w:val="en-GB"/>
        </w:rPr>
        <w:t>sk the patient to pick them up with the prosthetic hand and place them somewhere else.</w:t>
      </w:r>
    </w:p>
    <w:p w14:paraId="6616A4C3" w14:textId="77777777" w:rsidR="00515A54" w:rsidRPr="00F370C4" w:rsidRDefault="00515A54" w:rsidP="00515A54">
      <w:pPr>
        <w:pStyle w:val="ListParagraph"/>
        <w:ind w:left="0"/>
        <w:rPr>
          <w:bCs/>
          <w:color w:val="auto"/>
          <w:lang w:val="en-GB"/>
        </w:rPr>
      </w:pPr>
    </w:p>
    <w:p w14:paraId="5E7D4E45" w14:textId="660EDEFB" w:rsidR="00820AED" w:rsidRPr="00F370C4" w:rsidRDefault="00820AED" w:rsidP="00F370C4">
      <w:pPr>
        <w:pStyle w:val="ListParagraph"/>
        <w:numPr>
          <w:ilvl w:val="2"/>
          <w:numId w:val="13"/>
        </w:numPr>
        <w:ind w:left="0" w:firstLine="0"/>
        <w:rPr>
          <w:bCs/>
          <w:color w:val="auto"/>
          <w:lang w:val="en-GB"/>
        </w:rPr>
      </w:pPr>
      <w:r w:rsidRPr="00F370C4">
        <w:rPr>
          <w:bCs/>
          <w:color w:val="auto"/>
          <w:lang w:val="en-GB"/>
        </w:rPr>
        <w:t xml:space="preserve">Finally, tasks </w:t>
      </w:r>
      <w:r w:rsidR="0065678C" w:rsidRPr="00F370C4">
        <w:rPr>
          <w:bCs/>
          <w:color w:val="auto"/>
          <w:lang w:val="en-GB"/>
        </w:rPr>
        <w:t>that require more precision, such as stacking wooden blocks or grasping a ball rolling on a table</w:t>
      </w:r>
      <w:r w:rsidR="00CC56D7">
        <w:rPr>
          <w:bCs/>
          <w:color w:val="auto"/>
          <w:lang w:val="en-GB"/>
        </w:rPr>
        <w:t>,</w:t>
      </w:r>
      <w:r w:rsidR="0065678C" w:rsidRPr="00F370C4">
        <w:rPr>
          <w:bCs/>
          <w:color w:val="auto"/>
          <w:lang w:val="en-GB"/>
        </w:rPr>
        <w:t xml:space="preserve"> can be trained.</w:t>
      </w:r>
    </w:p>
    <w:p w14:paraId="7E94D7BE" w14:textId="77777777" w:rsidR="00CE157A" w:rsidRPr="00F370C4" w:rsidRDefault="00CE157A" w:rsidP="00F370C4">
      <w:pPr>
        <w:pStyle w:val="ListParagraph"/>
        <w:ind w:left="0"/>
        <w:rPr>
          <w:bCs/>
          <w:color w:val="auto"/>
          <w:lang w:val="en-GB"/>
        </w:rPr>
      </w:pPr>
    </w:p>
    <w:p w14:paraId="30FFEB66" w14:textId="2A2C2AF4" w:rsidR="005E4ED4" w:rsidRPr="00F37E4B" w:rsidRDefault="005E4ED4" w:rsidP="00F370C4">
      <w:pPr>
        <w:pStyle w:val="ListParagraph"/>
        <w:numPr>
          <w:ilvl w:val="1"/>
          <w:numId w:val="13"/>
        </w:numPr>
        <w:ind w:left="0" w:firstLine="0"/>
        <w:rPr>
          <w:bCs/>
          <w:color w:val="auto"/>
          <w:lang w:val="en-GB"/>
        </w:rPr>
      </w:pPr>
      <w:r w:rsidRPr="00F37E4B">
        <w:rPr>
          <w:bCs/>
          <w:color w:val="auto"/>
          <w:lang w:val="en-GB"/>
        </w:rPr>
        <w:t>Train activities of daily living</w:t>
      </w:r>
    </w:p>
    <w:p w14:paraId="0D293EEA" w14:textId="77777777" w:rsidR="00863B80" w:rsidRPr="00F370C4" w:rsidRDefault="00863B80" w:rsidP="00863B80">
      <w:pPr>
        <w:pStyle w:val="ListParagraph"/>
        <w:ind w:left="0"/>
        <w:rPr>
          <w:bCs/>
          <w:color w:val="auto"/>
          <w:highlight w:val="yellow"/>
          <w:lang w:val="en-GB"/>
        </w:rPr>
      </w:pPr>
    </w:p>
    <w:p w14:paraId="7070012F" w14:textId="7B788AAF" w:rsidR="00E32136" w:rsidRDefault="00553030" w:rsidP="00F370C4">
      <w:pPr>
        <w:pStyle w:val="ListParagraph"/>
        <w:numPr>
          <w:ilvl w:val="2"/>
          <w:numId w:val="13"/>
        </w:numPr>
        <w:ind w:left="0" w:firstLine="0"/>
        <w:rPr>
          <w:bCs/>
          <w:color w:val="auto"/>
          <w:lang w:val="en-GB"/>
        </w:rPr>
      </w:pPr>
      <w:r w:rsidRPr="00F370C4">
        <w:rPr>
          <w:bCs/>
          <w:color w:val="auto"/>
          <w:lang w:val="en-GB"/>
        </w:rPr>
        <w:t xml:space="preserve">Ask the patient which common </w:t>
      </w:r>
      <w:r w:rsidR="000962FA" w:rsidRPr="00F370C4">
        <w:rPr>
          <w:bCs/>
          <w:color w:val="auto"/>
          <w:lang w:val="en-GB"/>
        </w:rPr>
        <w:t>activities</w:t>
      </w:r>
      <w:r w:rsidRPr="00F370C4">
        <w:rPr>
          <w:bCs/>
          <w:color w:val="auto"/>
          <w:lang w:val="en-GB"/>
        </w:rPr>
        <w:t xml:space="preserve"> (such as carrying a bag, doing the </w:t>
      </w:r>
      <w:r w:rsidR="000962FA" w:rsidRPr="00F370C4">
        <w:rPr>
          <w:bCs/>
          <w:color w:val="auto"/>
          <w:lang w:val="en-GB"/>
        </w:rPr>
        <w:t>laundry</w:t>
      </w:r>
      <w:r w:rsidRPr="00F370C4">
        <w:rPr>
          <w:bCs/>
          <w:color w:val="auto"/>
          <w:lang w:val="en-GB"/>
        </w:rPr>
        <w:t xml:space="preserve">, cooking, </w:t>
      </w:r>
      <w:r w:rsidR="006B7973" w:rsidRPr="00F370C4">
        <w:rPr>
          <w:bCs/>
          <w:color w:val="auto"/>
          <w:lang w:val="en-GB"/>
        </w:rPr>
        <w:t>dressing, eating with cutlery, opening/closing a door</w:t>
      </w:r>
      <w:r w:rsidR="00863B80">
        <w:rPr>
          <w:bCs/>
          <w:color w:val="auto"/>
          <w:lang w:val="en-GB"/>
        </w:rPr>
        <w:t>,</w:t>
      </w:r>
      <w:r w:rsidR="006B7973" w:rsidRPr="00F370C4">
        <w:rPr>
          <w:bCs/>
          <w:color w:val="auto"/>
          <w:lang w:val="en-GB"/>
        </w:rPr>
        <w:t xml:space="preserve"> </w:t>
      </w:r>
      <w:r w:rsidRPr="00F370C4">
        <w:rPr>
          <w:bCs/>
          <w:color w:val="auto"/>
          <w:lang w:val="en-GB"/>
        </w:rPr>
        <w:t>etc</w:t>
      </w:r>
      <w:r w:rsidR="00694045" w:rsidRPr="00F370C4">
        <w:rPr>
          <w:bCs/>
          <w:color w:val="auto"/>
          <w:lang w:val="en-GB"/>
        </w:rPr>
        <w:t>.</w:t>
      </w:r>
      <w:r w:rsidRPr="00F370C4">
        <w:rPr>
          <w:bCs/>
          <w:color w:val="auto"/>
          <w:lang w:val="en-GB"/>
        </w:rPr>
        <w:t xml:space="preserve">) they </w:t>
      </w:r>
      <w:r w:rsidR="000962FA" w:rsidRPr="00F370C4">
        <w:rPr>
          <w:bCs/>
          <w:color w:val="auto"/>
          <w:lang w:val="en-GB"/>
        </w:rPr>
        <w:t>regularly</w:t>
      </w:r>
      <w:r w:rsidRPr="00F370C4">
        <w:rPr>
          <w:bCs/>
          <w:color w:val="auto"/>
          <w:lang w:val="en-GB"/>
        </w:rPr>
        <w:t xml:space="preserve"> do in their daily life. Prioritize a few of them and </w:t>
      </w:r>
      <w:r w:rsidR="006D13F2" w:rsidRPr="00F370C4">
        <w:rPr>
          <w:bCs/>
          <w:color w:val="auto"/>
          <w:lang w:val="en-GB"/>
        </w:rPr>
        <w:t>train them in therapy.</w:t>
      </w:r>
    </w:p>
    <w:p w14:paraId="54090FD7" w14:textId="77777777" w:rsidR="00E32136" w:rsidRDefault="00E32136" w:rsidP="00E32136">
      <w:pPr>
        <w:pStyle w:val="ListParagraph"/>
        <w:ind w:left="0"/>
        <w:rPr>
          <w:bCs/>
          <w:color w:val="auto"/>
          <w:lang w:val="en-GB"/>
        </w:rPr>
      </w:pPr>
    </w:p>
    <w:p w14:paraId="556D047F" w14:textId="33EF746B" w:rsidR="00553030" w:rsidRDefault="00E32136" w:rsidP="00E32136">
      <w:pPr>
        <w:pStyle w:val="ListParagraph"/>
        <w:ind w:left="0"/>
        <w:rPr>
          <w:bCs/>
          <w:color w:val="auto"/>
          <w:lang w:val="en-GB"/>
        </w:rPr>
      </w:pPr>
      <w:r>
        <w:rPr>
          <w:bCs/>
          <w:color w:val="auto"/>
          <w:lang w:val="en-GB"/>
        </w:rPr>
        <w:t xml:space="preserve">NOTE: </w:t>
      </w:r>
      <w:r w:rsidR="006B7973" w:rsidRPr="00F370C4">
        <w:rPr>
          <w:bCs/>
          <w:color w:val="auto"/>
          <w:lang w:val="en-GB"/>
        </w:rPr>
        <w:t>Discuss that for bathing</w:t>
      </w:r>
      <w:r w:rsidR="00F87D9B" w:rsidRPr="00F370C4">
        <w:rPr>
          <w:bCs/>
          <w:color w:val="auto"/>
          <w:lang w:val="en-GB"/>
        </w:rPr>
        <w:t xml:space="preserve"> and </w:t>
      </w:r>
      <w:r w:rsidR="006B7973" w:rsidRPr="00F370C4">
        <w:rPr>
          <w:bCs/>
          <w:color w:val="auto"/>
          <w:lang w:val="en-GB"/>
        </w:rPr>
        <w:t>showering</w:t>
      </w:r>
      <w:r w:rsidR="000A2B80">
        <w:rPr>
          <w:bCs/>
          <w:color w:val="auto"/>
          <w:lang w:val="en-GB"/>
        </w:rPr>
        <w:t>,</w:t>
      </w:r>
      <w:r w:rsidR="006B7973" w:rsidRPr="00F370C4">
        <w:rPr>
          <w:bCs/>
          <w:color w:val="auto"/>
          <w:lang w:val="en-GB"/>
        </w:rPr>
        <w:t xml:space="preserve"> the prosthesis cannot be used</w:t>
      </w:r>
      <w:r w:rsidR="00412BDC" w:rsidRPr="00F370C4">
        <w:rPr>
          <w:bCs/>
          <w:color w:val="auto"/>
          <w:lang w:val="en-GB"/>
        </w:rPr>
        <w:t>.</w:t>
      </w:r>
    </w:p>
    <w:p w14:paraId="69931308" w14:textId="77777777" w:rsidR="00863B80" w:rsidRPr="00F370C4" w:rsidRDefault="00863B80" w:rsidP="00863B80">
      <w:pPr>
        <w:pStyle w:val="ListParagraph"/>
        <w:ind w:left="0"/>
        <w:rPr>
          <w:bCs/>
          <w:color w:val="auto"/>
          <w:lang w:val="en-GB"/>
        </w:rPr>
      </w:pPr>
    </w:p>
    <w:p w14:paraId="0F95A895" w14:textId="5A6D56AE" w:rsidR="009C535D" w:rsidRPr="001F6423" w:rsidRDefault="006D13F2" w:rsidP="00F370C4">
      <w:pPr>
        <w:pStyle w:val="ListParagraph"/>
        <w:numPr>
          <w:ilvl w:val="2"/>
          <w:numId w:val="13"/>
        </w:numPr>
        <w:ind w:left="0" w:firstLine="0"/>
        <w:rPr>
          <w:bCs/>
          <w:color w:val="auto"/>
          <w:lang w:val="en-GB"/>
        </w:rPr>
      </w:pPr>
      <w:r w:rsidRPr="001F6423">
        <w:rPr>
          <w:bCs/>
          <w:color w:val="auto"/>
          <w:lang w:val="en-GB"/>
        </w:rPr>
        <w:t xml:space="preserve">For training </w:t>
      </w:r>
      <w:r w:rsidR="00DF3C46" w:rsidRPr="001F6423">
        <w:rPr>
          <w:bCs/>
          <w:color w:val="auto"/>
          <w:lang w:val="en-GB"/>
        </w:rPr>
        <w:t xml:space="preserve">daily </w:t>
      </w:r>
      <w:r w:rsidRPr="001F6423">
        <w:rPr>
          <w:bCs/>
          <w:color w:val="auto"/>
          <w:lang w:val="en-GB"/>
        </w:rPr>
        <w:t xml:space="preserve">activities, suggest performing them with the prosthesis based on </w:t>
      </w:r>
      <w:r w:rsidR="00B012B5" w:rsidRPr="001F6423">
        <w:rPr>
          <w:bCs/>
          <w:color w:val="auto"/>
          <w:lang w:val="en-GB"/>
        </w:rPr>
        <w:t>the</w:t>
      </w:r>
      <w:r w:rsidRPr="001F6423">
        <w:rPr>
          <w:bCs/>
          <w:color w:val="auto"/>
          <w:lang w:val="en-GB"/>
        </w:rPr>
        <w:t xml:space="preserve"> experience (e.g.</w:t>
      </w:r>
      <w:r w:rsidR="004370CF" w:rsidRPr="001F6423">
        <w:rPr>
          <w:bCs/>
          <w:color w:val="auto"/>
          <w:lang w:val="en-GB"/>
        </w:rPr>
        <w:t>,</w:t>
      </w:r>
      <w:r w:rsidRPr="001F6423">
        <w:rPr>
          <w:bCs/>
          <w:color w:val="auto"/>
          <w:lang w:val="en-GB"/>
        </w:rPr>
        <w:t xml:space="preserve"> with some prosthetic hands, it is easier to pick up small objects if the hand is in a maximum pronated position). </w:t>
      </w:r>
      <w:r w:rsidR="00BE7EF8" w:rsidRPr="001F6423">
        <w:rPr>
          <w:bCs/>
          <w:color w:val="auto"/>
          <w:lang w:val="en-GB"/>
        </w:rPr>
        <w:t>Let the patient perform the tasks based on suggestions</w:t>
      </w:r>
      <w:r w:rsidR="00B012B5" w:rsidRPr="001F6423">
        <w:rPr>
          <w:bCs/>
          <w:color w:val="auto"/>
          <w:lang w:val="en-GB"/>
        </w:rPr>
        <w:t xml:space="preserve"> provided</w:t>
      </w:r>
      <w:r w:rsidR="00BE7EF8" w:rsidRPr="001F6423">
        <w:rPr>
          <w:bCs/>
          <w:color w:val="auto"/>
          <w:lang w:val="en-GB"/>
        </w:rPr>
        <w:t>. If they</w:t>
      </w:r>
      <w:r w:rsidR="00975650" w:rsidRPr="001F6423">
        <w:rPr>
          <w:bCs/>
          <w:color w:val="auto"/>
          <w:lang w:val="en-GB"/>
        </w:rPr>
        <w:t xml:space="preserve"> have other ideas on how to perform them, let the patient try their approach </w:t>
      </w:r>
      <w:r w:rsidR="0092428F" w:rsidRPr="001F6423">
        <w:rPr>
          <w:bCs/>
          <w:color w:val="auto"/>
          <w:lang w:val="en-GB"/>
        </w:rPr>
        <w:t>and encourage them to try many strategies and be creative</w:t>
      </w:r>
      <w:r w:rsidR="00975650" w:rsidRPr="001F6423">
        <w:rPr>
          <w:bCs/>
          <w:color w:val="auto"/>
          <w:lang w:val="en-GB"/>
        </w:rPr>
        <w:t>.</w:t>
      </w:r>
    </w:p>
    <w:p w14:paraId="2F7603EA" w14:textId="77777777" w:rsidR="004370CF" w:rsidRPr="00F370C4" w:rsidRDefault="004370CF" w:rsidP="004370CF">
      <w:pPr>
        <w:pStyle w:val="ListParagraph"/>
        <w:ind w:left="0"/>
        <w:rPr>
          <w:bCs/>
          <w:color w:val="auto"/>
          <w:lang w:val="en-GB"/>
        </w:rPr>
      </w:pPr>
    </w:p>
    <w:p w14:paraId="68C691C7" w14:textId="63D0A3C2" w:rsidR="006D13F2" w:rsidRDefault="009C535D" w:rsidP="00F370C4">
      <w:pPr>
        <w:pStyle w:val="ListParagraph"/>
        <w:ind w:left="0"/>
        <w:rPr>
          <w:bCs/>
          <w:color w:val="auto"/>
          <w:lang w:val="en-GB"/>
        </w:rPr>
      </w:pPr>
      <w:r w:rsidRPr="00F370C4">
        <w:rPr>
          <w:bCs/>
          <w:color w:val="auto"/>
          <w:lang w:val="en-GB"/>
        </w:rPr>
        <w:t xml:space="preserve">NOTE: </w:t>
      </w:r>
      <w:r w:rsidR="0092428F" w:rsidRPr="00F370C4">
        <w:rPr>
          <w:bCs/>
          <w:color w:val="auto"/>
          <w:lang w:val="en-GB"/>
        </w:rPr>
        <w:t xml:space="preserve">It is </w:t>
      </w:r>
      <w:r w:rsidR="001C7EE2">
        <w:rPr>
          <w:bCs/>
          <w:color w:val="auto"/>
          <w:lang w:val="en-GB"/>
        </w:rPr>
        <w:t>essential</w:t>
      </w:r>
      <w:r w:rsidR="0092428F" w:rsidRPr="00F370C4">
        <w:rPr>
          <w:bCs/>
          <w:color w:val="auto"/>
          <w:lang w:val="en-GB"/>
        </w:rPr>
        <w:t xml:space="preserve"> to explain to patients that prosthesis training takes time and patience.</w:t>
      </w:r>
    </w:p>
    <w:p w14:paraId="182F5B63" w14:textId="77777777" w:rsidR="001C7EE2" w:rsidRPr="00F370C4" w:rsidRDefault="001C7EE2" w:rsidP="00F370C4">
      <w:pPr>
        <w:pStyle w:val="ListParagraph"/>
        <w:ind w:left="0"/>
        <w:rPr>
          <w:bCs/>
          <w:color w:val="auto"/>
          <w:lang w:val="en-GB"/>
        </w:rPr>
      </w:pPr>
    </w:p>
    <w:p w14:paraId="498549D2" w14:textId="0CC3A0A5" w:rsidR="00975650" w:rsidRDefault="00975650" w:rsidP="00F370C4">
      <w:pPr>
        <w:pStyle w:val="ListParagraph"/>
        <w:numPr>
          <w:ilvl w:val="2"/>
          <w:numId w:val="13"/>
        </w:numPr>
        <w:ind w:left="0" w:firstLine="0"/>
        <w:rPr>
          <w:bCs/>
          <w:color w:val="auto"/>
          <w:lang w:val="en-GB"/>
        </w:rPr>
      </w:pPr>
      <w:r w:rsidRPr="00F370C4">
        <w:rPr>
          <w:bCs/>
          <w:color w:val="auto"/>
          <w:lang w:val="en-GB"/>
        </w:rPr>
        <w:t>Give the patient feedback on the performance during task completion. The feedback should be based on compensatory movements (little</w:t>
      </w:r>
      <w:r w:rsidR="00F87D9B" w:rsidRPr="00F370C4">
        <w:rPr>
          <w:bCs/>
          <w:color w:val="auto"/>
          <w:lang w:val="en-GB"/>
        </w:rPr>
        <w:t xml:space="preserve"> to none</w:t>
      </w:r>
      <w:r w:rsidRPr="00F370C4">
        <w:rPr>
          <w:bCs/>
          <w:color w:val="auto"/>
          <w:lang w:val="en-GB"/>
        </w:rPr>
        <w:t xml:space="preserve"> is </w:t>
      </w:r>
      <w:r w:rsidR="00F87D9B" w:rsidRPr="00F370C4">
        <w:rPr>
          <w:bCs/>
          <w:color w:val="auto"/>
          <w:lang w:val="en-GB"/>
        </w:rPr>
        <w:t>preferred</w:t>
      </w:r>
      <w:r w:rsidRPr="00F370C4">
        <w:rPr>
          <w:bCs/>
          <w:color w:val="auto"/>
          <w:lang w:val="en-GB"/>
        </w:rPr>
        <w:t xml:space="preserve">) and the </w:t>
      </w:r>
      <w:r w:rsidR="00DC6C6F">
        <w:rPr>
          <w:bCs/>
          <w:color w:val="auto"/>
          <w:lang w:val="en-GB"/>
        </w:rPr>
        <w:t>patient's time</w:t>
      </w:r>
      <w:r w:rsidRPr="00F370C4">
        <w:rPr>
          <w:bCs/>
          <w:color w:val="auto"/>
          <w:lang w:val="en-GB"/>
        </w:rPr>
        <w:t xml:space="preserve"> to perform the task. If you or the patient are dissatisfied with </w:t>
      </w:r>
      <w:r w:rsidR="00DC6C6F">
        <w:rPr>
          <w:bCs/>
          <w:color w:val="auto"/>
          <w:lang w:val="en-GB"/>
        </w:rPr>
        <w:t>how</w:t>
      </w:r>
      <w:r w:rsidRPr="00F370C4">
        <w:rPr>
          <w:bCs/>
          <w:color w:val="auto"/>
          <w:lang w:val="en-GB"/>
        </w:rPr>
        <w:t xml:space="preserve"> the task could be completed, try different strategies.</w:t>
      </w:r>
    </w:p>
    <w:p w14:paraId="53D76A00" w14:textId="77777777" w:rsidR="00DC6C6F" w:rsidRPr="00F370C4" w:rsidRDefault="00DC6C6F" w:rsidP="00326529">
      <w:pPr>
        <w:pStyle w:val="ListParagraph"/>
        <w:ind w:left="0"/>
        <w:rPr>
          <w:bCs/>
          <w:color w:val="auto"/>
          <w:lang w:val="en-GB"/>
        </w:rPr>
      </w:pPr>
    </w:p>
    <w:p w14:paraId="67553DC8" w14:textId="00FAB8FC" w:rsidR="00553030" w:rsidRDefault="00553030" w:rsidP="00F370C4">
      <w:pPr>
        <w:pStyle w:val="ListParagraph"/>
        <w:numPr>
          <w:ilvl w:val="2"/>
          <w:numId w:val="13"/>
        </w:numPr>
        <w:ind w:left="0" w:firstLine="0"/>
        <w:rPr>
          <w:bCs/>
          <w:color w:val="auto"/>
          <w:lang w:val="en-GB"/>
        </w:rPr>
      </w:pPr>
      <w:r w:rsidRPr="00F370C4">
        <w:rPr>
          <w:bCs/>
          <w:color w:val="auto"/>
          <w:lang w:val="en-GB"/>
        </w:rPr>
        <w:t>Ask the patient wh</w:t>
      </w:r>
      <w:r w:rsidR="00F14F24" w:rsidRPr="00F370C4">
        <w:rPr>
          <w:bCs/>
          <w:color w:val="auto"/>
          <w:lang w:val="en-GB"/>
        </w:rPr>
        <w:t>ich</w:t>
      </w:r>
      <w:r w:rsidRPr="00F370C4">
        <w:rPr>
          <w:bCs/>
          <w:color w:val="auto"/>
          <w:lang w:val="en-GB"/>
        </w:rPr>
        <w:t xml:space="preserve"> </w:t>
      </w:r>
      <w:r w:rsidR="007E26F3" w:rsidRPr="00F370C4">
        <w:rPr>
          <w:bCs/>
          <w:color w:val="auto"/>
          <w:lang w:val="en-GB"/>
        </w:rPr>
        <w:t>further</w:t>
      </w:r>
      <w:r w:rsidR="00F14F24" w:rsidRPr="00F370C4">
        <w:rPr>
          <w:bCs/>
          <w:color w:val="auto"/>
          <w:lang w:val="en-GB"/>
        </w:rPr>
        <w:t>,</w:t>
      </w:r>
      <w:r w:rsidR="007E26F3" w:rsidRPr="00F370C4">
        <w:rPr>
          <w:bCs/>
          <w:color w:val="auto"/>
          <w:lang w:val="en-GB"/>
        </w:rPr>
        <w:t xml:space="preserve"> more </w:t>
      </w:r>
      <w:r w:rsidRPr="00F370C4">
        <w:rPr>
          <w:bCs/>
          <w:color w:val="auto"/>
          <w:lang w:val="en-GB"/>
        </w:rPr>
        <w:t xml:space="preserve">specific activities </w:t>
      </w:r>
      <w:r w:rsidR="0092428F" w:rsidRPr="00F370C4">
        <w:rPr>
          <w:bCs/>
          <w:color w:val="auto"/>
          <w:lang w:val="en-GB"/>
        </w:rPr>
        <w:t xml:space="preserve">are </w:t>
      </w:r>
      <w:r w:rsidR="00326529">
        <w:rPr>
          <w:bCs/>
          <w:color w:val="auto"/>
          <w:lang w:val="en-GB"/>
        </w:rPr>
        <w:t>essential</w:t>
      </w:r>
      <w:r w:rsidR="0092428F" w:rsidRPr="00F370C4">
        <w:rPr>
          <w:bCs/>
          <w:color w:val="auto"/>
          <w:lang w:val="en-GB"/>
        </w:rPr>
        <w:t xml:space="preserve"> </w:t>
      </w:r>
      <w:r w:rsidRPr="00F370C4">
        <w:rPr>
          <w:bCs/>
          <w:color w:val="auto"/>
          <w:lang w:val="en-GB"/>
        </w:rPr>
        <w:t>in their daily li</w:t>
      </w:r>
      <w:r w:rsidR="00326529">
        <w:rPr>
          <w:bCs/>
          <w:color w:val="auto"/>
          <w:lang w:val="en-GB"/>
        </w:rPr>
        <w:t>ves (e.g., sports, leisure activities, childcare or specific tasks required for their jobs) and discuss</w:t>
      </w:r>
      <w:r w:rsidRPr="00F370C4">
        <w:rPr>
          <w:bCs/>
          <w:color w:val="auto"/>
          <w:lang w:val="en-GB"/>
        </w:rPr>
        <w:t xml:space="preserve"> how they can use the prosthesis within these tasks.</w:t>
      </w:r>
    </w:p>
    <w:p w14:paraId="2E21A4E2" w14:textId="77777777" w:rsidR="00326529" w:rsidRPr="00F370C4" w:rsidRDefault="00326529" w:rsidP="00326529">
      <w:pPr>
        <w:pStyle w:val="ListParagraph"/>
        <w:ind w:left="0"/>
        <w:rPr>
          <w:bCs/>
          <w:color w:val="auto"/>
          <w:lang w:val="en-GB"/>
        </w:rPr>
      </w:pPr>
    </w:p>
    <w:p w14:paraId="7C51A7D6" w14:textId="412757FB" w:rsidR="006D13F2" w:rsidRDefault="00590E53" w:rsidP="00F370C4">
      <w:pPr>
        <w:pStyle w:val="ListParagraph"/>
        <w:ind w:left="0"/>
        <w:rPr>
          <w:bCs/>
          <w:color w:val="auto"/>
          <w:lang w:val="en-GB"/>
        </w:rPr>
      </w:pPr>
      <w:r>
        <w:rPr>
          <w:bCs/>
          <w:color w:val="auto"/>
          <w:lang w:val="en-GB"/>
        </w:rPr>
        <w:t xml:space="preserve">NOTE: </w:t>
      </w:r>
      <w:r w:rsidR="006D13F2" w:rsidRPr="00F370C4">
        <w:rPr>
          <w:bCs/>
          <w:color w:val="auto"/>
          <w:lang w:val="en-GB"/>
        </w:rPr>
        <w:t>If possible, directly train a few of these tasks with the patient during the therapy sessions (either in the clinic or at the patient</w:t>
      </w:r>
      <w:r w:rsidR="001F192B">
        <w:rPr>
          <w:bCs/>
          <w:color w:val="auto"/>
          <w:lang w:val="en-GB"/>
        </w:rPr>
        <w:t>'</w:t>
      </w:r>
      <w:r w:rsidR="006D13F2" w:rsidRPr="00F370C4">
        <w:rPr>
          <w:bCs/>
          <w:color w:val="auto"/>
          <w:lang w:val="en-GB"/>
        </w:rPr>
        <w:t xml:space="preserve">s home </w:t>
      </w:r>
      <w:r w:rsidR="000962FA" w:rsidRPr="00F370C4">
        <w:rPr>
          <w:bCs/>
          <w:color w:val="auto"/>
          <w:lang w:val="en-GB"/>
        </w:rPr>
        <w:t>environment</w:t>
      </w:r>
      <w:r w:rsidR="006D13F2" w:rsidRPr="00F370C4">
        <w:rPr>
          <w:bCs/>
          <w:color w:val="auto"/>
          <w:lang w:val="en-GB"/>
        </w:rPr>
        <w:t>).</w:t>
      </w:r>
      <w:r>
        <w:rPr>
          <w:bCs/>
          <w:color w:val="auto"/>
          <w:lang w:val="en-GB"/>
        </w:rPr>
        <w:t xml:space="preserve"> </w:t>
      </w:r>
      <w:r w:rsidR="00CA4ECA" w:rsidRPr="00F370C4">
        <w:rPr>
          <w:bCs/>
          <w:color w:val="auto"/>
          <w:lang w:val="en-GB"/>
        </w:rPr>
        <w:t>Not all tasks can be performed with a prosthesis. In some cases</w:t>
      </w:r>
      <w:r>
        <w:rPr>
          <w:bCs/>
          <w:color w:val="auto"/>
          <w:lang w:val="en-GB"/>
        </w:rPr>
        <w:t>,</w:t>
      </w:r>
      <w:r w:rsidR="00CA4ECA" w:rsidRPr="00F370C4">
        <w:rPr>
          <w:bCs/>
          <w:color w:val="auto"/>
          <w:lang w:val="en-GB"/>
        </w:rPr>
        <w:t xml:space="preserve"> </w:t>
      </w:r>
      <w:r w:rsidR="000962FA" w:rsidRPr="00F370C4">
        <w:rPr>
          <w:bCs/>
          <w:color w:val="auto"/>
          <w:lang w:val="en-GB"/>
        </w:rPr>
        <w:t>specific</w:t>
      </w:r>
      <w:r w:rsidR="00CA4ECA" w:rsidRPr="00F370C4">
        <w:rPr>
          <w:bCs/>
          <w:color w:val="auto"/>
          <w:lang w:val="en-GB"/>
        </w:rPr>
        <w:t xml:space="preserve"> </w:t>
      </w:r>
      <w:r w:rsidR="000962FA" w:rsidRPr="00F370C4">
        <w:rPr>
          <w:bCs/>
          <w:color w:val="auto"/>
          <w:lang w:val="en-GB"/>
        </w:rPr>
        <w:t>prosthetic</w:t>
      </w:r>
      <w:r w:rsidR="00CA4ECA" w:rsidRPr="00F370C4">
        <w:rPr>
          <w:bCs/>
          <w:color w:val="auto"/>
          <w:lang w:val="en-GB"/>
        </w:rPr>
        <w:t xml:space="preserve"> fittings or assistive </w:t>
      </w:r>
      <w:r w:rsidR="000962FA" w:rsidRPr="00F370C4">
        <w:rPr>
          <w:bCs/>
          <w:color w:val="auto"/>
          <w:lang w:val="en-GB"/>
        </w:rPr>
        <w:t>devices</w:t>
      </w:r>
      <w:r w:rsidR="00CA4ECA" w:rsidRPr="00F370C4">
        <w:rPr>
          <w:bCs/>
          <w:color w:val="auto"/>
          <w:lang w:val="en-GB"/>
        </w:rPr>
        <w:t xml:space="preserve"> are needed (e.g.</w:t>
      </w:r>
      <w:r>
        <w:rPr>
          <w:bCs/>
          <w:color w:val="auto"/>
          <w:lang w:val="en-GB"/>
        </w:rPr>
        <w:t>,</w:t>
      </w:r>
      <w:r w:rsidR="00CA4ECA" w:rsidRPr="00F370C4">
        <w:rPr>
          <w:bCs/>
          <w:color w:val="auto"/>
          <w:lang w:val="en-GB"/>
        </w:rPr>
        <w:t xml:space="preserve"> for some sports </w:t>
      </w:r>
      <w:r w:rsidR="0092428F" w:rsidRPr="00F370C4">
        <w:rPr>
          <w:bCs/>
          <w:color w:val="auto"/>
          <w:lang w:val="en-GB"/>
        </w:rPr>
        <w:t xml:space="preserve">or </w:t>
      </w:r>
      <w:r w:rsidR="00CA4ECA" w:rsidRPr="00F370C4">
        <w:rPr>
          <w:bCs/>
          <w:color w:val="auto"/>
          <w:lang w:val="en-GB"/>
        </w:rPr>
        <w:t>playing instruments).</w:t>
      </w:r>
      <w:r w:rsidR="006B7973" w:rsidRPr="00F370C4">
        <w:rPr>
          <w:bCs/>
          <w:color w:val="auto"/>
          <w:lang w:val="en-GB"/>
        </w:rPr>
        <w:t xml:space="preserve"> Although there were </w:t>
      </w:r>
      <w:r>
        <w:rPr>
          <w:bCs/>
          <w:color w:val="auto"/>
          <w:lang w:val="en-GB"/>
        </w:rPr>
        <w:t>signific</w:t>
      </w:r>
      <w:r w:rsidR="006B7973" w:rsidRPr="00F370C4">
        <w:rPr>
          <w:bCs/>
          <w:color w:val="auto"/>
          <w:lang w:val="en-GB"/>
        </w:rPr>
        <w:t xml:space="preserve">ant advances in recent years, prosthetic devices are still </w:t>
      </w:r>
      <w:r w:rsidR="00F87D9B" w:rsidRPr="00F370C4">
        <w:rPr>
          <w:bCs/>
          <w:color w:val="auto"/>
          <w:lang w:val="en-GB"/>
        </w:rPr>
        <w:t xml:space="preserve">far from </w:t>
      </w:r>
      <w:r w:rsidR="006B7973" w:rsidRPr="00F370C4">
        <w:rPr>
          <w:bCs/>
          <w:color w:val="auto"/>
          <w:lang w:val="en-GB"/>
        </w:rPr>
        <w:t>equiva</w:t>
      </w:r>
      <w:r w:rsidR="0035210B" w:rsidRPr="00F370C4">
        <w:rPr>
          <w:bCs/>
          <w:color w:val="auto"/>
          <w:lang w:val="en-GB"/>
        </w:rPr>
        <w:t>le</w:t>
      </w:r>
      <w:r w:rsidR="006B7973" w:rsidRPr="00F370C4">
        <w:rPr>
          <w:bCs/>
          <w:color w:val="auto"/>
          <w:lang w:val="en-GB"/>
        </w:rPr>
        <w:t>nt to human hands in function</w:t>
      </w:r>
      <w:r w:rsidR="00100B47" w:rsidRPr="00F370C4">
        <w:rPr>
          <w:bCs/>
          <w:color w:val="auto"/>
          <w:lang w:val="en-GB"/>
        </w:rPr>
        <w:fldChar w:fldCharType="begin">
          <w:fldData xml:space="preserve">PEVuZE5vdGU+PENpdGU+PEF1dGhvcj5GYXJpbmE8L0F1dGhvcj48WWVhcj4yMDE0PC9ZZWFyPjxS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=
</w:fldData>
        </w:fldChar>
      </w:r>
      <w:r w:rsidR="005228CC">
        <w:rPr>
          <w:bCs/>
          <w:color w:val="auto"/>
          <w:lang w:val="en-GB"/>
        </w:rPr>
        <w:instrText xml:space="preserve"> ADDIN EN.CITE </w:instrText>
      </w:r>
      <w:r w:rsidR="005228CC">
        <w:rPr>
          <w:bCs/>
          <w:color w:val="auto"/>
          <w:lang w:val="en-GB"/>
        </w:rPr>
        <w:fldChar w:fldCharType="begin">
          <w:fldData xml:space="preserve">PEVuZE5vdGU+PENpdGU+PEF1dGhvcj5GYXJpbmE8L0F1dGhvcj48WWVhcj4yMDE0PC9ZZWFyPjxS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=
</w:fldData>
        </w:fldChar>
      </w:r>
      <w:r w:rsidR="005228CC">
        <w:rPr>
          <w:bCs/>
          <w:color w:val="auto"/>
          <w:lang w:val="en-GB"/>
        </w:rPr>
        <w:instrText xml:space="preserve"> ADDIN EN.CITE.DATA </w:instrText>
      </w:r>
      <w:r w:rsidR="005228CC">
        <w:rPr>
          <w:bCs/>
          <w:color w:val="auto"/>
          <w:lang w:val="en-GB"/>
        </w:rPr>
      </w:r>
      <w:r w:rsidR="005228CC">
        <w:rPr>
          <w:bCs/>
          <w:color w:val="auto"/>
          <w:lang w:val="en-GB"/>
        </w:rPr>
        <w:fldChar w:fldCharType="end"/>
      </w:r>
      <w:r w:rsidR="00100B47" w:rsidRPr="00F370C4">
        <w:rPr>
          <w:bCs/>
          <w:color w:val="auto"/>
          <w:lang w:val="en-GB"/>
        </w:rPr>
      </w:r>
      <w:r w:rsidR="00100B47" w:rsidRPr="00F370C4">
        <w:rPr>
          <w:bCs/>
          <w:color w:val="auto"/>
          <w:lang w:val="en-GB"/>
        </w:rPr>
        <w:fldChar w:fldCharType="separate"/>
      </w:r>
      <w:r w:rsidR="005228CC" w:rsidRPr="005228CC">
        <w:rPr>
          <w:bCs/>
          <w:noProof/>
          <w:color w:val="auto"/>
          <w:vertAlign w:val="superscript"/>
          <w:lang w:val="en-GB"/>
        </w:rPr>
        <w:t>18</w:t>
      </w:r>
      <w:r w:rsidR="00100B47" w:rsidRPr="00F370C4">
        <w:rPr>
          <w:bCs/>
          <w:color w:val="auto"/>
          <w:lang w:val="en-GB"/>
        </w:rPr>
        <w:fldChar w:fldCharType="end"/>
      </w:r>
      <w:r w:rsidR="006B7973" w:rsidRPr="00F370C4">
        <w:rPr>
          <w:bCs/>
          <w:color w:val="auto"/>
          <w:lang w:val="en-GB"/>
        </w:rPr>
        <w:t>.</w:t>
      </w:r>
    </w:p>
    <w:p w14:paraId="68EFE464" w14:textId="77777777" w:rsidR="00590E53" w:rsidRPr="00F370C4" w:rsidRDefault="00590E53" w:rsidP="00F370C4">
      <w:pPr>
        <w:pStyle w:val="ListParagraph"/>
        <w:ind w:left="0"/>
        <w:rPr>
          <w:bCs/>
          <w:color w:val="auto"/>
          <w:lang w:val="en-GB"/>
        </w:rPr>
      </w:pPr>
    </w:p>
    <w:p w14:paraId="1A998227" w14:textId="4AB0113D" w:rsidR="00CA4ECA" w:rsidRDefault="00CA4ECA" w:rsidP="00F370C4">
      <w:pPr>
        <w:pStyle w:val="ListParagraph"/>
        <w:numPr>
          <w:ilvl w:val="2"/>
          <w:numId w:val="13"/>
        </w:numPr>
        <w:ind w:left="0" w:firstLine="0"/>
        <w:rPr>
          <w:bCs/>
          <w:color w:val="auto"/>
          <w:lang w:val="en-GB"/>
        </w:rPr>
      </w:pPr>
      <w:r w:rsidRPr="00F370C4">
        <w:rPr>
          <w:bCs/>
          <w:color w:val="auto"/>
          <w:lang w:val="en-GB"/>
        </w:rPr>
        <w:t xml:space="preserve">Ask the patient to use the prosthesis at home and make notes (or photos and </w:t>
      </w:r>
      <w:r w:rsidR="000962FA" w:rsidRPr="00F370C4">
        <w:rPr>
          <w:bCs/>
          <w:color w:val="auto"/>
          <w:lang w:val="en-GB"/>
        </w:rPr>
        <w:t>videos</w:t>
      </w:r>
      <w:r w:rsidRPr="00F370C4">
        <w:rPr>
          <w:bCs/>
          <w:color w:val="auto"/>
          <w:lang w:val="en-GB"/>
        </w:rPr>
        <w:t xml:space="preserve">) of tasks they are </w:t>
      </w:r>
      <w:r w:rsidR="00CF0AB7" w:rsidRPr="00F370C4">
        <w:rPr>
          <w:bCs/>
          <w:color w:val="auto"/>
          <w:lang w:val="en-GB"/>
        </w:rPr>
        <w:t>doing</w:t>
      </w:r>
      <w:r w:rsidRPr="00F370C4">
        <w:rPr>
          <w:bCs/>
          <w:color w:val="auto"/>
          <w:lang w:val="en-GB"/>
        </w:rPr>
        <w:t xml:space="preserve"> or they feel they cannot do.</w:t>
      </w:r>
    </w:p>
    <w:p w14:paraId="65F28902" w14:textId="77777777" w:rsidR="005A3C84" w:rsidRPr="00F370C4" w:rsidRDefault="005A3C84" w:rsidP="005A3C84">
      <w:pPr>
        <w:pStyle w:val="ListParagraph"/>
        <w:ind w:left="0"/>
        <w:rPr>
          <w:bCs/>
          <w:color w:val="auto"/>
          <w:lang w:val="en-GB"/>
        </w:rPr>
      </w:pPr>
    </w:p>
    <w:p w14:paraId="500D65B0" w14:textId="2099F43F" w:rsidR="00CD106A" w:rsidRDefault="00CD106A" w:rsidP="00F370C4">
      <w:pPr>
        <w:pStyle w:val="ListParagraph"/>
        <w:numPr>
          <w:ilvl w:val="2"/>
          <w:numId w:val="13"/>
        </w:numPr>
        <w:ind w:left="0" w:firstLine="0"/>
        <w:rPr>
          <w:bCs/>
          <w:color w:val="auto"/>
          <w:lang w:val="en-GB"/>
        </w:rPr>
      </w:pPr>
      <w:r w:rsidRPr="00F370C4">
        <w:rPr>
          <w:bCs/>
          <w:color w:val="auto"/>
          <w:lang w:val="en-GB"/>
        </w:rPr>
        <w:lastRenderedPageBreak/>
        <w:t xml:space="preserve">Use these notes to discuss </w:t>
      </w:r>
      <w:r w:rsidR="0004660D">
        <w:rPr>
          <w:bCs/>
          <w:color w:val="auto"/>
          <w:lang w:val="en-GB"/>
        </w:rPr>
        <w:t>different</w:t>
      </w:r>
      <w:r w:rsidRPr="00F370C4">
        <w:rPr>
          <w:bCs/>
          <w:color w:val="auto"/>
          <w:lang w:val="en-GB"/>
        </w:rPr>
        <w:t xml:space="preserve"> </w:t>
      </w:r>
      <w:r w:rsidR="000962FA" w:rsidRPr="00F370C4">
        <w:rPr>
          <w:bCs/>
          <w:color w:val="auto"/>
          <w:lang w:val="en-GB"/>
        </w:rPr>
        <w:t>strategies</w:t>
      </w:r>
      <w:r w:rsidRPr="00F370C4">
        <w:rPr>
          <w:bCs/>
          <w:color w:val="auto"/>
          <w:lang w:val="en-GB"/>
        </w:rPr>
        <w:t xml:space="preserve"> for prosthetic use in the following therapy sessions.</w:t>
      </w:r>
    </w:p>
    <w:p w14:paraId="4D3BC8D0" w14:textId="77777777" w:rsidR="00E6376D" w:rsidRPr="00F370C4" w:rsidRDefault="00E6376D" w:rsidP="00E6376D">
      <w:pPr>
        <w:pStyle w:val="ListParagraph"/>
        <w:ind w:left="0"/>
        <w:rPr>
          <w:bCs/>
          <w:color w:val="auto"/>
          <w:lang w:val="en-GB"/>
        </w:rPr>
      </w:pPr>
    </w:p>
    <w:p w14:paraId="347D806A" w14:textId="78343B1C" w:rsidR="000E6145" w:rsidRDefault="000E6145" w:rsidP="00F370C4">
      <w:pPr>
        <w:pStyle w:val="ListParagraph"/>
        <w:numPr>
          <w:ilvl w:val="2"/>
          <w:numId w:val="13"/>
        </w:numPr>
        <w:ind w:left="0" w:firstLine="0"/>
        <w:rPr>
          <w:bCs/>
          <w:color w:val="auto"/>
          <w:lang w:val="en-GB"/>
        </w:rPr>
      </w:pPr>
      <w:r w:rsidRPr="00F370C4">
        <w:rPr>
          <w:bCs/>
          <w:color w:val="auto"/>
          <w:lang w:val="en-GB"/>
        </w:rPr>
        <w:t xml:space="preserve">Repeat prosthetic training within the therapy sessions </w:t>
      </w:r>
      <w:r w:rsidR="00B23288" w:rsidRPr="00F370C4">
        <w:rPr>
          <w:bCs/>
          <w:color w:val="auto"/>
          <w:lang w:val="en-GB"/>
        </w:rPr>
        <w:t xml:space="preserve">and at home until </w:t>
      </w:r>
      <w:r w:rsidR="00B012B5">
        <w:rPr>
          <w:bCs/>
          <w:color w:val="auto"/>
          <w:lang w:val="en-GB"/>
        </w:rPr>
        <w:t xml:space="preserve">the </w:t>
      </w:r>
      <w:r w:rsidR="00302C61">
        <w:rPr>
          <w:bCs/>
          <w:color w:val="auto"/>
          <w:lang w:val="en-GB"/>
        </w:rPr>
        <w:t>therapist</w:t>
      </w:r>
      <w:r w:rsidR="00302C61" w:rsidRPr="00F370C4">
        <w:rPr>
          <w:bCs/>
          <w:color w:val="auto"/>
          <w:lang w:val="en-GB"/>
        </w:rPr>
        <w:t xml:space="preserve"> </w:t>
      </w:r>
      <w:r w:rsidR="00B23288" w:rsidRPr="00F370C4">
        <w:rPr>
          <w:bCs/>
          <w:color w:val="auto"/>
          <w:lang w:val="en-GB"/>
        </w:rPr>
        <w:t xml:space="preserve">and the patient </w:t>
      </w:r>
      <w:r w:rsidR="00DD3952">
        <w:rPr>
          <w:bCs/>
          <w:color w:val="auto"/>
          <w:lang w:val="en-GB"/>
        </w:rPr>
        <w:t>understand</w:t>
      </w:r>
      <w:r w:rsidR="00B23288" w:rsidRPr="00F370C4">
        <w:rPr>
          <w:bCs/>
          <w:color w:val="auto"/>
          <w:lang w:val="en-GB"/>
        </w:rPr>
        <w:t xml:space="preserve"> that the prosthesis can be used well in daily life.</w:t>
      </w:r>
    </w:p>
    <w:p w14:paraId="40F9123F" w14:textId="77777777" w:rsidR="00DD3952" w:rsidRPr="00F370C4" w:rsidRDefault="00DD3952" w:rsidP="00DD3952">
      <w:pPr>
        <w:pStyle w:val="ListParagraph"/>
        <w:ind w:left="0"/>
        <w:rPr>
          <w:bCs/>
          <w:color w:val="auto"/>
          <w:lang w:val="en-GB"/>
        </w:rPr>
      </w:pPr>
    </w:p>
    <w:p w14:paraId="456FCABB" w14:textId="61029A73" w:rsidR="00B23288" w:rsidRPr="00F370C4" w:rsidRDefault="00B23288" w:rsidP="00F370C4">
      <w:pPr>
        <w:pStyle w:val="ListParagraph"/>
        <w:numPr>
          <w:ilvl w:val="2"/>
          <w:numId w:val="13"/>
        </w:numPr>
        <w:ind w:left="0" w:firstLine="0"/>
        <w:rPr>
          <w:bCs/>
          <w:color w:val="auto"/>
          <w:lang w:val="en-GB"/>
        </w:rPr>
      </w:pPr>
      <w:r w:rsidRPr="00F370C4">
        <w:rPr>
          <w:bCs/>
          <w:color w:val="auto"/>
          <w:lang w:val="en-GB"/>
        </w:rPr>
        <w:t>Discharge the patient from therapy.</w:t>
      </w:r>
    </w:p>
    <w:p w14:paraId="0F4D32D9" w14:textId="77777777" w:rsidR="00325400" w:rsidRPr="00F370C4" w:rsidRDefault="00325400" w:rsidP="00F370C4">
      <w:pPr>
        <w:rPr>
          <w:b/>
          <w:lang w:val="en-GB"/>
        </w:rPr>
      </w:pPr>
    </w:p>
    <w:p w14:paraId="08647E00" w14:textId="360AEF97" w:rsidR="008F7C1F" w:rsidRDefault="008F7C1F" w:rsidP="00F370C4">
      <w:pPr>
        <w:pStyle w:val="ListParagraph"/>
        <w:numPr>
          <w:ilvl w:val="0"/>
          <w:numId w:val="13"/>
        </w:numPr>
        <w:ind w:left="0" w:firstLine="0"/>
        <w:rPr>
          <w:b/>
          <w:color w:val="auto"/>
          <w:lang w:val="en-GB"/>
        </w:rPr>
      </w:pPr>
      <w:r w:rsidRPr="00F370C4">
        <w:rPr>
          <w:b/>
          <w:color w:val="auto"/>
          <w:lang w:val="en-GB"/>
        </w:rPr>
        <w:t>Follow-up assessments</w:t>
      </w:r>
    </w:p>
    <w:p w14:paraId="5C963185" w14:textId="77777777" w:rsidR="00DD3952" w:rsidRPr="00F370C4" w:rsidRDefault="00DD3952" w:rsidP="00DD3952">
      <w:pPr>
        <w:pStyle w:val="ListParagraph"/>
        <w:ind w:left="0"/>
        <w:rPr>
          <w:b/>
          <w:color w:val="auto"/>
          <w:lang w:val="en-GB"/>
        </w:rPr>
      </w:pPr>
    </w:p>
    <w:p w14:paraId="68D04B5D" w14:textId="0704344C" w:rsidR="00B23288" w:rsidRDefault="00B23288" w:rsidP="00F370C4">
      <w:pPr>
        <w:pStyle w:val="ListParagraph"/>
        <w:numPr>
          <w:ilvl w:val="1"/>
          <w:numId w:val="13"/>
        </w:numPr>
        <w:ind w:left="0" w:firstLine="0"/>
        <w:rPr>
          <w:bCs/>
          <w:color w:val="auto"/>
          <w:highlight w:val="yellow"/>
          <w:lang w:val="en-GB"/>
        </w:rPr>
      </w:pPr>
      <w:r w:rsidRPr="00F370C4">
        <w:rPr>
          <w:bCs/>
          <w:color w:val="auto"/>
          <w:highlight w:val="yellow"/>
          <w:lang w:val="en-GB"/>
        </w:rPr>
        <w:t xml:space="preserve">Invite the patient to a multidisciplinary medical consultation at </w:t>
      </w:r>
      <w:r w:rsidR="00485AEE">
        <w:rPr>
          <w:bCs/>
          <w:color w:val="auto"/>
          <w:highlight w:val="yellow"/>
          <w:lang w:val="en-GB"/>
        </w:rPr>
        <w:t xml:space="preserve">3 </w:t>
      </w:r>
      <w:r w:rsidRPr="00F370C4">
        <w:rPr>
          <w:bCs/>
          <w:color w:val="auto"/>
          <w:highlight w:val="yellow"/>
          <w:lang w:val="en-GB"/>
        </w:rPr>
        <w:t xml:space="preserve">months after </w:t>
      </w:r>
      <w:r w:rsidR="000962FA" w:rsidRPr="00F370C4">
        <w:rPr>
          <w:bCs/>
          <w:color w:val="auto"/>
          <w:highlight w:val="yellow"/>
          <w:lang w:val="en-GB"/>
        </w:rPr>
        <w:t>discharge</w:t>
      </w:r>
      <w:r w:rsidRPr="00F370C4">
        <w:rPr>
          <w:bCs/>
          <w:color w:val="auto"/>
          <w:highlight w:val="yellow"/>
          <w:lang w:val="en-GB"/>
        </w:rPr>
        <w:t xml:space="preserve"> from </w:t>
      </w:r>
      <w:r w:rsidR="000962FA" w:rsidRPr="00F370C4">
        <w:rPr>
          <w:bCs/>
          <w:color w:val="auto"/>
          <w:highlight w:val="yellow"/>
          <w:lang w:val="en-GB"/>
        </w:rPr>
        <w:t>rehabilitation</w:t>
      </w:r>
      <w:r w:rsidRPr="00F370C4">
        <w:rPr>
          <w:bCs/>
          <w:color w:val="auto"/>
          <w:highlight w:val="yellow"/>
          <w:lang w:val="en-GB"/>
        </w:rPr>
        <w:t>.</w:t>
      </w:r>
    </w:p>
    <w:p w14:paraId="4756F910" w14:textId="77777777" w:rsidR="00485AEE" w:rsidRPr="00F370C4" w:rsidRDefault="00485AEE" w:rsidP="00485AEE">
      <w:pPr>
        <w:pStyle w:val="ListParagraph"/>
        <w:ind w:left="0"/>
        <w:rPr>
          <w:bCs/>
          <w:color w:val="auto"/>
          <w:highlight w:val="yellow"/>
          <w:lang w:val="en-GB"/>
        </w:rPr>
      </w:pPr>
    </w:p>
    <w:p w14:paraId="47A6E00C" w14:textId="1CADE102" w:rsidR="00B23288" w:rsidRDefault="00B23288" w:rsidP="00F370C4">
      <w:pPr>
        <w:pStyle w:val="ListParagraph"/>
        <w:numPr>
          <w:ilvl w:val="2"/>
          <w:numId w:val="13"/>
        </w:numPr>
        <w:ind w:left="0" w:firstLine="0"/>
        <w:rPr>
          <w:bCs/>
          <w:color w:val="auto"/>
          <w:highlight w:val="yellow"/>
          <w:lang w:val="en-GB"/>
        </w:rPr>
      </w:pPr>
      <w:r w:rsidRPr="00F370C4">
        <w:rPr>
          <w:bCs/>
          <w:color w:val="auto"/>
          <w:highlight w:val="yellow"/>
          <w:lang w:val="en-GB"/>
        </w:rPr>
        <w:t>Ask the patient how they use their prosthesis at home and work and discuss any problems.</w:t>
      </w:r>
    </w:p>
    <w:p w14:paraId="559DDC39" w14:textId="77777777" w:rsidR="00485AEE" w:rsidRPr="00F370C4" w:rsidRDefault="00485AEE" w:rsidP="00485AEE">
      <w:pPr>
        <w:pStyle w:val="ListParagraph"/>
        <w:ind w:left="0"/>
        <w:rPr>
          <w:bCs/>
          <w:color w:val="auto"/>
          <w:highlight w:val="yellow"/>
          <w:lang w:val="en-GB"/>
        </w:rPr>
      </w:pPr>
    </w:p>
    <w:p w14:paraId="1C2F90A6" w14:textId="14ED8CFC" w:rsidR="00B23288" w:rsidRPr="00F370C4" w:rsidRDefault="00B23288" w:rsidP="00F370C4">
      <w:pPr>
        <w:pStyle w:val="ListParagraph"/>
        <w:numPr>
          <w:ilvl w:val="2"/>
          <w:numId w:val="13"/>
        </w:numPr>
        <w:ind w:left="0" w:firstLine="0"/>
        <w:rPr>
          <w:bCs/>
          <w:color w:val="auto"/>
          <w:lang w:val="en-GB"/>
        </w:rPr>
      </w:pPr>
      <w:r w:rsidRPr="00F370C4">
        <w:rPr>
          <w:bCs/>
          <w:color w:val="auto"/>
          <w:lang w:val="en-GB"/>
        </w:rPr>
        <w:t>If the patient reports any problems, discuss/provide solutions for them.</w:t>
      </w:r>
    </w:p>
    <w:p w14:paraId="78464F7F" w14:textId="77777777" w:rsidR="00CE157A" w:rsidRPr="00F370C4" w:rsidRDefault="00CE157A" w:rsidP="00F370C4">
      <w:pPr>
        <w:pStyle w:val="ListParagraph"/>
        <w:ind w:left="0"/>
        <w:rPr>
          <w:bCs/>
          <w:color w:val="auto"/>
          <w:lang w:val="en-GB"/>
        </w:rPr>
      </w:pPr>
    </w:p>
    <w:p w14:paraId="01E38F00" w14:textId="1E787B3D" w:rsidR="00B23288" w:rsidRPr="00F370C4" w:rsidRDefault="00B23288" w:rsidP="00F370C4">
      <w:pPr>
        <w:pStyle w:val="ListParagraph"/>
        <w:numPr>
          <w:ilvl w:val="1"/>
          <w:numId w:val="13"/>
        </w:numPr>
        <w:ind w:left="0" w:firstLine="0"/>
        <w:rPr>
          <w:bCs/>
          <w:color w:val="auto"/>
          <w:highlight w:val="yellow"/>
          <w:lang w:val="en-GB"/>
        </w:rPr>
      </w:pPr>
      <w:r w:rsidRPr="00F370C4">
        <w:rPr>
          <w:bCs/>
          <w:color w:val="auto"/>
          <w:highlight w:val="yellow"/>
          <w:lang w:val="en-GB"/>
        </w:rPr>
        <w:t>Assess the patient</w:t>
      </w:r>
      <w:r w:rsidR="001F192B">
        <w:rPr>
          <w:bCs/>
          <w:color w:val="auto"/>
          <w:highlight w:val="yellow"/>
          <w:lang w:val="en-GB"/>
        </w:rPr>
        <w:t>'</w:t>
      </w:r>
      <w:r w:rsidRPr="00F370C4">
        <w:rPr>
          <w:bCs/>
          <w:color w:val="auto"/>
          <w:highlight w:val="yellow"/>
          <w:lang w:val="en-GB"/>
        </w:rPr>
        <w:t xml:space="preserve">s prosthetic function by using standardized tests (such as the </w:t>
      </w:r>
      <w:r w:rsidR="000962FA" w:rsidRPr="00F370C4">
        <w:rPr>
          <w:bCs/>
          <w:color w:val="auto"/>
          <w:highlight w:val="yellow"/>
          <w:lang w:val="en-GB"/>
        </w:rPr>
        <w:t>Southampton</w:t>
      </w:r>
      <w:r w:rsidRPr="00F370C4">
        <w:rPr>
          <w:bCs/>
          <w:color w:val="auto"/>
          <w:highlight w:val="yellow"/>
          <w:lang w:val="en-GB"/>
        </w:rPr>
        <w:t xml:space="preserve"> Hand Assessment Procedure (SHAP)</w:t>
      </w:r>
      <w:r w:rsidR="001E2134" w:rsidRPr="00F370C4">
        <w:rPr>
          <w:bCs/>
          <w:color w:val="auto"/>
          <w:highlight w:val="yellow"/>
          <w:lang w:val="en-GB"/>
        </w:rPr>
        <w:fldChar w:fldCharType="begin">
          <w:fldData xml:space="preserve">PEVuZE5vdGU+PENpdGU+PEF1dGhvcj5LeWJlcmQ8L0F1dGhvcj48WWVhcj4yMDA5PC9ZZWFyPjxS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</w:fldData>
        </w:fldChar>
      </w:r>
      <w:r w:rsidR="005228CC">
        <w:rPr>
          <w:bCs/>
          <w:color w:val="auto"/>
          <w:highlight w:val="yellow"/>
          <w:lang w:val="en-GB"/>
        </w:rPr>
        <w:instrText xml:space="preserve"> ADDIN EN.CITE </w:instrText>
      </w:r>
      <w:r w:rsidR="005228CC">
        <w:rPr>
          <w:bCs/>
          <w:color w:val="auto"/>
          <w:highlight w:val="yellow"/>
          <w:lang w:val="en-GB"/>
        </w:rPr>
        <w:fldChar w:fldCharType="begin">
          <w:fldData xml:space="preserve">PEVuZE5vdGU+PENpdGU+PEF1dGhvcj5LeWJlcmQ8L0F1dGhvcj48WWVhcj4yMDA5PC9ZZWFyPjxS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</w:fldData>
        </w:fldChar>
      </w:r>
      <w:r w:rsidR="005228CC">
        <w:rPr>
          <w:bCs/>
          <w:color w:val="auto"/>
          <w:highlight w:val="yellow"/>
          <w:lang w:val="en-GB"/>
        </w:rPr>
        <w:instrText xml:space="preserve"> ADDIN EN.CITE.DATA </w:instrText>
      </w:r>
      <w:r w:rsidR="005228CC">
        <w:rPr>
          <w:bCs/>
          <w:color w:val="auto"/>
          <w:highlight w:val="yellow"/>
          <w:lang w:val="en-GB"/>
        </w:rPr>
      </w:r>
      <w:r w:rsidR="005228CC">
        <w:rPr>
          <w:bCs/>
          <w:color w:val="auto"/>
          <w:highlight w:val="yellow"/>
          <w:lang w:val="en-GB"/>
        </w:rPr>
        <w:fldChar w:fldCharType="end"/>
      </w:r>
      <w:r w:rsidR="001E2134" w:rsidRPr="00F370C4">
        <w:rPr>
          <w:bCs/>
          <w:color w:val="auto"/>
          <w:highlight w:val="yellow"/>
          <w:lang w:val="en-GB"/>
        </w:rPr>
      </w:r>
      <w:r w:rsidR="001E2134" w:rsidRPr="00F370C4">
        <w:rPr>
          <w:bCs/>
          <w:color w:val="auto"/>
          <w:highlight w:val="yellow"/>
          <w:lang w:val="en-GB"/>
        </w:rPr>
        <w:fldChar w:fldCharType="separate"/>
      </w:r>
      <w:r w:rsidR="005228CC" w:rsidRPr="005228CC">
        <w:rPr>
          <w:bCs/>
          <w:noProof/>
          <w:color w:val="auto"/>
          <w:highlight w:val="yellow"/>
          <w:vertAlign w:val="superscript"/>
          <w:lang w:val="en-GB"/>
        </w:rPr>
        <w:t>19</w:t>
      </w:r>
      <w:r w:rsidR="001E2134" w:rsidRPr="00F370C4">
        <w:rPr>
          <w:bCs/>
          <w:color w:val="auto"/>
          <w:highlight w:val="yellow"/>
          <w:lang w:val="en-GB"/>
        </w:rPr>
        <w:fldChar w:fldCharType="end"/>
      </w:r>
      <w:r w:rsidRPr="00F370C4">
        <w:rPr>
          <w:bCs/>
          <w:color w:val="auto"/>
          <w:highlight w:val="yellow"/>
          <w:lang w:val="en-GB"/>
        </w:rPr>
        <w:t>,</w:t>
      </w:r>
      <w:r w:rsidR="001E2134" w:rsidRPr="00F370C4">
        <w:rPr>
          <w:bCs/>
          <w:color w:val="auto"/>
          <w:highlight w:val="yellow"/>
          <w:lang w:val="en-GB"/>
        </w:rPr>
        <w:t xml:space="preserve"> the Action Research Arm Test (ARAT)</w:t>
      </w:r>
      <w:r w:rsidR="001E2134" w:rsidRPr="00F370C4">
        <w:rPr>
          <w:bCs/>
          <w:color w:val="auto"/>
          <w:highlight w:val="yellow"/>
          <w:lang w:val="en-GB"/>
        </w:rPr>
        <w:fldChar w:fldCharType="begin">
          <w:fldData xml:space="preserve">PEVuZE5vdGU+PENpdGU+PEF1dGhvcj5SQzwvQXV0aG9yPjxZZWFyPjE5ODE8L1llYXI+PFJlY051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</w:fldData>
        </w:fldChar>
      </w:r>
      <w:r w:rsidR="005228CC">
        <w:rPr>
          <w:bCs/>
          <w:color w:val="auto"/>
          <w:highlight w:val="yellow"/>
          <w:lang w:val="en-GB"/>
        </w:rPr>
        <w:instrText xml:space="preserve"> ADDIN EN.CITE </w:instrText>
      </w:r>
      <w:r w:rsidR="005228CC">
        <w:rPr>
          <w:bCs/>
          <w:color w:val="auto"/>
          <w:highlight w:val="yellow"/>
          <w:lang w:val="en-GB"/>
        </w:rPr>
        <w:fldChar w:fldCharType="begin">
          <w:fldData xml:space="preserve">PEVuZE5vdGU+PENpdGU+PEF1dGhvcj5SQzwvQXV0aG9yPjxZZWFyPjE5ODE8L1llYXI+PFJlY051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</w:fldData>
        </w:fldChar>
      </w:r>
      <w:r w:rsidR="005228CC">
        <w:rPr>
          <w:bCs/>
          <w:color w:val="auto"/>
          <w:highlight w:val="yellow"/>
          <w:lang w:val="en-GB"/>
        </w:rPr>
        <w:instrText xml:space="preserve"> ADDIN EN.CITE.DATA </w:instrText>
      </w:r>
      <w:r w:rsidR="005228CC">
        <w:rPr>
          <w:bCs/>
          <w:color w:val="auto"/>
          <w:highlight w:val="yellow"/>
          <w:lang w:val="en-GB"/>
        </w:rPr>
      </w:r>
      <w:r w:rsidR="005228CC">
        <w:rPr>
          <w:bCs/>
          <w:color w:val="auto"/>
          <w:highlight w:val="yellow"/>
          <w:lang w:val="en-GB"/>
        </w:rPr>
        <w:fldChar w:fldCharType="end"/>
      </w:r>
      <w:r w:rsidR="001E2134" w:rsidRPr="00F370C4">
        <w:rPr>
          <w:bCs/>
          <w:color w:val="auto"/>
          <w:highlight w:val="yellow"/>
          <w:lang w:val="en-GB"/>
        </w:rPr>
      </w:r>
      <w:r w:rsidR="001E2134" w:rsidRPr="00F370C4">
        <w:rPr>
          <w:bCs/>
          <w:color w:val="auto"/>
          <w:highlight w:val="yellow"/>
          <w:lang w:val="en-GB"/>
        </w:rPr>
        <w:fldChar w:fldCharType="separate"/>
      </w:r>
      <w:r w:rsidR="005228CC" w:rsidRPr="005228CC">
        <w:rPr>
          <w:bCs/>
          <w:noProof/>
          <w:color w:val="auto"/>
          <w:highlight w:val="yellow"/>
          <w:vertAlign w:val="superscript"/>
          <w:lang w:val="en-GB"/>
        </w:rPr>
        <w:t>20,21</w:t>
      </w:r>
      <w:r w:rsidR="001E2134" w:rsidRPr="00F370C4">
        <w:rPr>
          <w:bCs/>
          <w:color w:val="auto"/>
          <w:highlight w:val="yellow"/>
          <w:lang w:val="en-GB"/>
        </w:rPr>
        <w:fldChar w:fldCharType="end"/>
      </w:r>
      <w:r w:rsidR="00000446">
        <w:rPr>
          <w:bCs/>
          <w:color w:val="auto"/>
          <w:highlight w:val="yellow"/>
          <w:lang w:val="en-GB"/>
        </w:rPr>
        <w:t>,</w:t>
      </w:r>
      <w:r w:rsidRPr="00F370C4">
        <w:rPr>
          <w:bCs/>
          <w:color w:val="auto"/>
          <w:highlight w:val="yellow"/>
          <w:lang w:val="en-GB"/>
        </w:rPr>
        <w:t xml:space="preserve"> or the Assessment of Capacity for Myoelectric Control (ACMC)</w:t>
      </w:r>
      <w:r w:rsidR="001E2134" w:rsidRPr="00F370C4">
        <w:rPr>
          <w:bCs/>
          <w:color w:val="auto"/>
          <w:highlight w:val="yellow"/>
          <w:lang w:val="en-GB"/>
        </w:rPr>
        <w:fldChar w:fldCharType="begin">
          <w:fldData xml:space="preserve">PEVuZE5vdGU+PENpdGU+PEF1dGhvcj5IZXJtYW5zc29uIExNPC9BdXRob3I+PFllYXI+MjAwNTwv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</w:fldData>
        </w:fldChar>
      </w:r>
      <w:r w:rsidR="005228CC">
        <w:rPr>
          <w:bCs/>
          <w:color w:val="auto"/>
          <w:highlight w:val="yellow"/>
          <w:lang w:val="en-GB"/>
        </w:rPr>
        <w:instrText xml:space="preserve"> ADDIN EN.CITE </w:instrText>
      </w:r>
      <w:r w:rsidR="005228CC">
        <w:rPr>
          <w:bCs/>
          <w:color w:val="auto"/>
          <w:highlight w:val="yellow"/>
          <w:lang w:val="en-GB"/>
        </w:rPr>
        <w:fldChar w:fldCharType="begin">
          <w:fldData xml:space="preserve">PEVuZE5vdGU+PENpdGU+PEF1dGhvcj5IZXJtYW5zc29uIExNPC9BdXRob3I+PFllYXI+MjAwNTwv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</w:fldData>
        </w:fldChar>
      </w:r>
      <w:r w:rsidR="005228CC">
        <w:rPr>
          <w:bCs/>
          <w:color w:val="auto"/>
          <w:highlight w:val="yellow"/>
          <w:lang w:val="en-GB"/>
        </w:rPr>
        <w:instrText xml:space="preserve"> ADDIN EN.CITE.DATA </w:instrText>
      </w:r>
      <w:r w:rsidR="005228CC">
        <w:rPr>
          <w:bCs/>
          <w:color w:val="auto"/>
          <w:highlight w:val="yellow"/>
          <w:lang w:val="en-GB"/>
        </w:rPr>
      </w:r>
      <w:r w:rsidR="005228CC">
        <w:rPr>
          <w:bCs/>
          <w:color w:val="auto"/>
          <w:highlight w:val="yellow"/>
          <w:lang w:val="en-GB"/>
        </w:rPr>
        <w:fldChar w:fldCharType="end"/>
      </w:r>
      <w:r w:rsidR="001E2134" w:rsidRPr="00F370C4">
        <w:rPr>
          <w:bCs/>
          <w:color w:val="auto"/>
          <w:highlight w:val="yellow"/>
          <w:lang w:val="en-GB"/>
        </w:rPr>
      </w:r>
      <w:r w:rsidR="001E2134" w:rsidRPr="00F370C4">
        <w:rPr>
          <w:bCs/>
          <w:color w:val="auto"/>
          <w:highlight w:val="yellow"/>
          <w:lang w:val="en-GB"/>
        </w:rPr>
        <w:fldChar w:fldCharType="separate"/>
      </w:r>
      <w:r w:rsidR="005228CC" w:rsidRPr="005228CC">
        <w:rPr>
          <w:bCs/>
          <w:noProof/>
          <w:color w:val="auto"/>
          <w:highlight w:val="yellow"/>
          <w:vertAlign w:val="superscript"/>
          <w:lang w:val="en-GB"/>
        </w:rPr>
        <w:t>22,23</w:t>
      </w:r>
      <w:r w:rsidR="001E2134" w:rsidRPr="00F370C4">
        <w:rPr>
          <w:bCs/>
          <w:color w:val="auto"/>
          <w:highlight w:val="yellow"/>
          <w:lang w:val="en-GB"/>
        </w:rPr>
        <w:fldChar w:fldCharType="end"/>
      </w:r>
      <w:r w:rsidR="006756E4">
        <w:rPr>
          <w:bCs/>
          <w:color w:val="auto"/>
          <w:highlight w:val="yellow"/>
          <w:lang w:val="en-GB"/>
        </w:rPr>
        <w:t>)</w:t>
      </w:r>
      <w:r w:rsidRPr="00F370C4">
        <w:rPr>
          <w:bCs/>
          <w:color w:val="auto"/>
          <w:highlight w:val="yellow"/>
          <w:lang w:val="en-GB"/>
        </w:rPr>
        <w:t>. Ask the patient to fill out standardized questionnaires for quality of life and hand use in daily life (such as Short Form 36 (SF-36)</w:t>
      </w:r>
      <w:r w:rsidR="001E2134" w:rsidRPr="00F370C4">
        <w:rPr>
          <w:bCs/>
          <w:color w:val="auto"/>
          <w:highlight w:val="yellow"/>
          <w:lang w:val="en-GB"/>
        </w:rPr>
        <w:fldChar w:fldCharType="begin"/>
      </w:r>
      <w:r w:rsidR="005228CC">
        <w:rPr>
          <w:bCs/>
          <w:color w:val="auto"/>
          <w:highlight w:val="yellow"/>
          <w:lang w:val="en-GB"/>
        </w:rPr>
        <w:instrText xml:space="preserve"> ADDIN EN.CITE &lt;EndNote&gt;&lt;Cite&gt;&lt;Author&gt;McHorney C&lt;/Author&gt;&lt;Year&gt;1993&lt;/Year&gt;&lt;RecNum&gt;106&lt;/RecNum&gt;&lt;DisplayText&gt;&lt;style face="superscript"&gt;24&lt;/style&gt;&lt;/DisplayText&gt;&lt;record&gt;&lt;rec-number&gt;106&lt;/rec-number&gt;&lt;foreign-keys&gt;&lt;key app="EN" db-id="d22fxvdvvx5w5iez0v1va0sq2sp0ps5eazf0" timestamp="1415369810"&gt;106&lt;/key&gt;&lt;/foreign-keys&gt;&lt;ref-type name="Journal Article"&gt;17&lt;/ref-type&gt;&lt;contributors&gt;&lt;authors&gt;&lt;author&gt;McHorney C, Ware J, Raczek A&lt;/author&gt;&lt;/authors&gt;&lt;/contributors&gt;&lt;titles&gt;&lt;title&gt;The MOS 36-Item Short-Form Health Survey (SF-36): II. Psychometric and Clinical Tests of Validity in Measuring Physical and Mental Health Constructs&lt;/title&gt;&lt;secondary-title&gt;Medical Care&lt;/secondary-title&gt;&lt;short-title&gt;McHorney C, Ware J, Raczek A 1993 – The MOS 36-Item Short-Form Health&lt;/short-title&gt;&lt;/titles&gt;&lt;periodical&gt;&lt;full-title&gt;Medical Care&lt;/full-title&gt;&lt;/periodical&gt;&lt;pages&gt;247–263&lt;/pages&gt;&lt;number&gt;31&lt;/number&gt;&lt;dates&gt;&lt;year&gt;1993&lt;/year&gt;&lt;/dates&gt;&lt;urls&gt;&lt;pdf-urls&gt;&lt;url&gt;file:///C:/CD Labor/Recherchen/Citavi/Patiententestung/SF-36_Colleen(1993).pdf&lt;/url&gt;&lt;/pdf-urls&gt;&lt;/urls&gt;&lt;/record&gt;&lt;/Cite&gt;&lt;/EndNote&gt;</w:instrText>
      </w:r>
      <w:r w:rsidR="001E2134" w:rsidRPr="00F370C4">
        <w:rPr>
          <w:bCs/>
          <w:color w:val="auto"/>
          <w:highlight w:val="yellow"/>
          <w:lang w:val="en-GB"/>
        </w:rPr>
        <w:fldChar w:fldCharType="separate"/>
      </w:r>
      <w:r w:rsidR="005228CC" w:rsidRPr="005228CC">
        <w:rPr>
          <w:bCs/>
          <w:noProof/>
          <w:color w:val="auto"/>
          <w:highlight w:val="yellow"/>
          <w:vertAlign w:val="superscript"/>
          <w:lang w:val="en-GB"/>
        </w:rPr>
        <w:t>24</w:t>
      </w:r>
      <w:r w:rsidR="001E2134" w:rsidRPr="00F370C4">
        <w:rPr>
          <w:bCs/>
          <w:color w:val="auto"/>
          <w:highlight w:val="yellow"/>
          <w:lang w:val="en-GB"/>
        </w:rPr>
        <w:fldChar w:fldCharType="end"/>
      </w:r>
      <w:r w:rsidRPr="00F370C4">
        <w:rPr>
          <w:bCs/>
          <w:color w:val="auto"/>
          <w:highlight w:val="yellow"/>
          <w:lang w:val="en-GB"/>
        </w:rPr>
        <w:t xml:space="preserve"> </w:t>
      </w:r>
      <w:r w:rsidR="00187683">
        <w:rPr>
          <w:bCs/>
          <w:color w:val="auto"/>
          <w:highlight w:val="yellow"/>
          <w:lang w:val="en-GB"/>
        </w:rPr>
        <w:t>and</w:t>
      </w:r>
      <w:r w:rsidRPr="00F370C4">
        <w:rPr>
          <w:bCs/>
          <w:color w:val="auto"/>
          <w:highlight w:val="yellow"/>
          <w:lang w:val="en-GB"/>
        </w:rPr>
        <w:t xml:space="preserve"> Disabilities of Arm</w:t>
      </w:r>
      <w:r w:rsidR="00BE63F7" w:rsidRPr="00F370C4">
        <w:rPr>
          <w:bCs/>
          <w:color w:val="auto"/>
          <w:highlight w:val="yellow"/>
          <w:lang w:val="en-GB"/>
        </w:rPr>
        <w:t>,</w:t>
      </w:r>
      <w:r w:rsidRPr="00F370C4">
        <w:rPr>
          <w:bCs/>
          <w:color w:val="auto"/>
          <w:highlight w:val="yellow"/>
          <w:lang w:val="en-GB"/>
        </w:rPr>
        <w:t xml:space="preserve"> Shoulder and Hand (DASH)</w:t>
      </w:r>
      <w:r w:rsidR="001E2134" w:rsidRPr="00F370C4">
        <w:rPr>
          <w:bCs/>
          <w:color w:val="auto"/>
          <w:highlight w:val="yellow"/>
          <w:lang w:val="en-GB"/>
        </w:rPr>
        <w:fldChar w:fldCharType="begin"/>
      </w:r>
      <w:r w:rsidR="005228CC">
        <w:rPr>
          <w:bCs/>
          <w:color w:val="auto"/>
          <w:highlight w:val="yellow"/>
          <w:lang w:val="en-GB"/>
        </w:rPr>
        <w:instrText xml:space="preserve"> ADDIN EN.CITE &lt;EndNote&gt;&lt;Cite&gt;&lt;Author&gt;Gummesson C&lt;/Author&gt;&lt;Year&gt;2003&lt;/Year&gt;&lt;RecNum&gt;63&lt;/RecNum&gt;&lt;DisplayText&gt;&lt;style face="superscript"&gt;25&lt;/style&gt;&lt;/DisplayText&gt;&lt;record&gt;&lt;rec-number&gt;63&lt;/rec-number&gt;&lt;foreign-keys&gt;&lt;key app="EN" db-id="d22fxvdvvx5w5iez0v1va0sq2sp0ps5eazf0" timestamp="1415369810"&gt;63&lt;/key&gt;&lt;/foreign-keys&gt;&lt;ref-type name="Journal Article"&gt;17&lt;/ref-type&gt;&lt;contributors&gt;&lt;authors&gt;&lt;author&gt;Gummesson C, Atroshi I, Ekdahl C&lt;/author&gt;&lt;/authors&gt;&lt;/contributors&gt;&lt;titles&gt;&lt;title&gt;The disabilities of the arm, shoulder and hand (DASH) outcome questionnaire: longitudinal construct validity and measuring self-rated health change after surgery&lt;/title&gt;&lt;secondary-title&gt;BMC Musculoskeletal Disorders&lt;/secondary-title&gt;&lt;short-title&gt;Gummesson C, Atroshi I, Ekdahl C 2003 – The disabilities of the arm&lt;/short-title&gt;&lt;/titles&gt;&lt;periodical&gt;&lt;full-title&gt;BMC Musculoskeletal Disorders&lt;/full-title&gt;&lt;/periodical&gt;&lt;pages&gt;11&lt;/pages&gt;&lt;volume&gt;4&lt;/volume&gt;&lt;number&gt;1&lt;/number&gt;&lt;dates&gt;&lt;year&gt;2003&lt;/year&gt;&lt;/dates&gt;&lt;isbn&gt;14712474&lt;/isbn&gt;&lt;urls&gt;&lt;related-urls&gt;&lt;url&gt;http://www.biomedcentral.com/content/pdf/1471-2474-4-11.pdf&lt;/url&gt;&lt;/related-urls&gt;&lt;/urls&gt;&lt;electronic-resource-num&gt;10.1186/1471-2474-4-11&lt;/electronic-resource-num&gt;&lt;remote-database-name&gt;CrossRef&lt;/remote-database-name&gt;&lt;/record&gt;&lt;/Cite&gt;&lt;/EndNote&gt;</w:instrText>
      </w:r>
      <w:r w:rsidR="001E2134" w:rsidRPr="00F370C4">
        <w:rPr>
          <w:bCs/>
          <w:color w:val="auto"/>
          <w:highlight w:val="yellow"/>
          <w:lang w:val="en-GB"/>
        </w:rPr>
        <w:fldChar w:fldCharType="separate"/>
      </w:r>
      <w:r w:rsidR="005228CC" w:rsidRPr="005228CC">
        <w:rPr>
          <w:bCs/>
          <w:noProof/>
          <w:color w:val="auto"/>
          <w:highlight w:val="yellow"/>
          <w:vertAlign w:val="superscript"/>
          <w:lang w:val="en-GB"/>
        </w:rPr>
        <w:t>25</w:t>
      </w:r>
      <w:r w:rsidR="001E2134" w:rsidRPr="00F370C4">
        <w:rPr>
          <w:bCs/>
          <w:color w:val="auto"/>
          <w:highlight w:val="yellow"/>
          <w:lang w:val="en-GB"/>
        </w:rPr>
        <w:fldChar w:fldCharType="end"/>
      </w:r>
      <w:r w:rsidRPr="00F370C4">
        <w:rPr>
          <w:bCs/>
          <w:color w:val="auto"/>
          <w:highlight w:val="yellow"/>
          <w:lang w:val="en-GB"/>
        </w:rPr>
        <w:t xml:space="preserve">). </w:t>
      </w:r>
    </w:p>
    <w:p w14:paraId="00E3B9CD" w14:textId="77777777" w:rsidR="00CE157A" w:rsidRPr="00F370C4" w:rsidRDefault="00CE157A" w:rsidP="00F370C4">
      <w:pPr>
        <w:pStyle w:val="ListParagraph"/>
        <w:ind w:left="0"/>
        <w:rPr>
          <w:bCs/>
          <w:color w:val="auto"/>
          <w:lang w:val="en-GB"/>
        </w:rPr>
      </w:pPr>
    </w:p>
    <w:p w14:paraId="2FD5C121" w14:textId="3B5BB10F" w:rsidR="00B23288" w:rsidRPr="00F370C4" w:rsidRDefault="00B23288" w:rsidP="00F370C4">
      <w:pPr>
        <w:pStyle w:val="ListParagraph"/>
        <w:numPr>
          <w:ilvl w:val="1"/>
          <w:numId w:val="13"/>
        </w:numPr>
        <w:ind w:left="0" w:firstLine="0"/>
        <w:rPr>
          <w:bCs/>
          <w:color w:val="auto"/>
          <w:lang w:val="en-GB"/>
        </w:rPr>
      </w:pPr>
      <w:r w:rsidRPr="00F370C4">
        <w:rPr>
          <w:bCs/>
          <w:color w:val="auto"/>
          <w:lang w:val="en-GB"/>
        </w:rPr>
        <w:t>If the test results show a problem, discuss this with the patient and offer solutions for their problems (if possible).</w:t>
      </w:r>
    </w:p>
    <w:p w14:paraId="47A46025" w14:textId="77777777" w:rsidR="00CE157A" w:rsidRPr="00F370C4" w:rsidRDefault="00CE157A" w:rsidP="00F370C4">
      <w:pPr>
        <w:pStyle w:val="ListParagraph"/>
        <w:ind w:left="0"/>
        <w:rPr>
          <w:bCs/>
          <w:color w:val="auto"/>
          <w:lang w:val="en-GB"/>
        </w:rPr>
      </w:pPr>
    </w:p>
    <w:p w14:paraId="59826E8C" w14:textId="755AB369" w:rsidR="00B23288" w:rsidRPr="00F370C4" w:rsidRDefault="00B23288" w:rsidP="00F370C4">
      <w:pPr>
        <w:pStyle w:val="ListParagraph"/>
        <w:numPr>
          <w:ilvl w:val="1"/>
          <w:numId w:val="13"/>
        </w:numPr>
        <w:ind w:left="0" w:firstLine="0"/>
        <w:rPr>
          <w:bCs/>
          <w:color w:val="auto"/>
          <w:lang w:val="en-GB"/>
        </w:rPr>
      </w:pPr>
      <w:r w:rsidRPr="00F370C4">
        <w:rPr>
          <w:bCs/>
          <w:color w:val="auto"/>
          <w:lang w:val="en-GB"/>
        </w:rPr>
        <w:t>After the first follow-up consultation, invite the patient every 6 months to a multidisciplinary consultation and structured assessments to ensure ongoing good prosthetic function.</w:t>
      </w:r>
    </w:p>
    <w:p w14:paraId="152440AE" w14:textId="0A621279" w:rsidR="0024539E" w:rsidRPr="00F370C4" w:rsidRDefault="0024539E" w:rsidP="00F370C4">
      <w:pPr>
        <w:rPr>
          <w:lang w:val="en-GB"/>
        </w:rPr>
      </w:pPr>
    </w:p>
    <w:p w14:paraId="08AF3300" w14:textId="2FA33BD6" w:rsidR="006E4797" w:rsidRPr="00F370C4" w:rsidRDefault="00551D82" w:rsidP="00F370C4">
      <w:pPr>
        <w:pBdr>
          <w:top w:val="nil"/>
          <w:left w:val="nil"/>
          <w:bottom w:val="nil"/>
          <w:right w:val="nil"/>
          <w:between w:val="nil"/>
        </w:pBdr>
        <w:rPr>
          <w:lang w:val="en-GB"/>
        </w:rPr>
      </w:pPr>
      <w:r w:rsidRPr="00F370C4">
        <w:rPr>
          <w:b/>
          <w:lang w:val="en-GB"/>
        </w:rPr>
        <w:t>REPRESENTATIVE RESULTS:</w:t>
      </w:r>
    </w:p>
    <w:p w14:paraId="4511E97B" w14:textId="6BC9E250" w:rsidR="007F53BD" w:rsidRDefault="00E2592A" w:rsidP="00F370C4">
      <w:pPr>
        <w:rPr>
          <w:lang w:val="en-GB"/>
        </w:rPr>
      </w:pPr>
      <w:r w:rsidRPr="00F370C4">
        <w:rPr>
          <w:lang w:val="en-GB"/>
        </w:rPr>
        <w:t>The described rehabilitation protocol was implemented in a clinical setting at the Medical University of Vienna</w:t>
      </w:r>
      <w:r w:rsidR="00FA3B9E">
        <w:rPr>
          <w:lang w:val="en-GB"/>
        </w:rPr>
        <w:t>,</w:t>
      </w:r>
      <w:r w:rsidRPr="00F370C4">
        <w:rPr>
          <w:lang w:val="en-GB"/>
        </w:rPr>
        <w:t xml:space="preserve"> and its feasibility </w:t>
      </w:r>
      <w:r w:rsidR="006B7973" w:rsidRPr="00F370C4">
        <w:rPr>
          <w:lang w:val="en-GB"/>
        </w:rPr>
        <w:t xml:space="preserve">and outcomes were </w:t>
      </w:r>
      <w:r w:rsidRPr="00F370C4">
        <w:rPr>
          <w:lang w:val="en-GB"/>
        </w:rPr>
        <w:t>assessed in a</w:t>
      </w:r>
      <w:r w:rsidR="006B7973" w:rsidRPr="00F370C4">
        <w:rPr>
          <w:lang w:val="en-GB"/>
        </w:rPr>
        <w:t xml:space="preserve"> clinical</w:t>
      </w:r>
      <w:r w:rsidRPr="00F370C4">
        <w:rPr>
          <w:lang w:val="en-GB"/>
        </w:rPr>
        <w:t xml:space="preserve"> study</w:t>
      </w:r>
      <w:r w:rsidR="00413892">
        <w:rPr>
          <w:lang w:val="en-GB"/>
        </w:rPr>
        <w:t>, which was recently published</w:t>
      </w:r>
      <w:r w:rsidRPr="00F370C4">
        <w:rPr>
          <w:lang w:val="en-GB"/>
        </w:rPr>
        <w:fldChar w:fldCharType="begin"/>
      </w:r>
      <w:r w:rsidR="005228CC">
        <w:rPr>
          <w:lang w:val="en-GB"/>
        </w:rPr>
        <w:instrText xml:space="preserve"> ADDIN EN.CITE &lt;EndNote&gt;&lt;Cite&gt;&lt;Author&gt;Salminger&lt;/Author&gt;&lt;Year&gt;2019&lt;/Year&gt;&lt;RecNum&gt;715&lt;/RecNum&gt;&lt;DisplayText&gt;&lt;style face="superscript"&gt;9&lt;/style&gt;&lt;/DisplayText&gt;&lt;record&gt;&lt;rec-number&gt;715&lt;/rec-number&gt;&lt;foreign-keys&gt;&lt;key app="EN" db-id="d22fxvdvvx5w5iez0v1va0sq2sp0ps5eazf0" timestamp="1566234045"&gt;715&lt;/key&gt;&lt;/foreign-keys&gt;&lt;ref-type name="Journal Article"&gt;17&lt;/ref-type&gt;&lt;contributors&gt;&lt;authors&gt;&lt;author&gt;Salminger, S.&lt;/author&gt;&lt;author&gt;Sturma, A.&lt;/author&gt;&lt;author&gt;Roche, A. D.&lt;/author&gt;&lt;author&gt;Mayer, J. A.&lt;/author&gt;&lt;author&gt;Gstoettner, C.&lt;/author&gt;&lt;author&gt;Aszmann, O. C.&lt;/author&gt;&lt;/authors&gt;&lt;/contributors&gt;&lt;auth-address&gt;Division of Plastic and Reconstructive Surgery, Department of Surgery, Medical University of Vienna, Austria.&amp;#xD;Christian Doppler Laboratory for Restoration of Extremity Function, Division of Plastic and Reconstructive Surgery, Department of Surgery, Medical University of Vienna, Austria.&amp;#xD;Department of Physical Medicine and Rehabilitation, Medical University of Vienna, Austria.&amp;#xD;Department of Plastic Surgery, Southmead Hospital, North Bristol NHS Trust, United Kingdom.&lt;/auth-address&gt;&lt;titles&gt;&lt;title&gt;Outcomes, challenges and pitfalls after targeted muscle reinnervation in high level amputees. Is it worth the effort?&lt;/title&gt;&lt;secondary-title&gt;Plast Reconstr Surg&lt;/secondary-title&gt;&lt;alt-title&gt;Plastic and reconstructive surgery&lt;/alt-title&gt;&lt;/titles&gt;&lt;periodical&gt;&lt;full-title&gt;Plast Reconstr Surg&lt;/full-title&gt;&lt;/periodical&gt;&lt;alt-periodical&gt;&lt;full-title&gt;Plastic and Reconstructive Surgery&lt;/full-title&gt;&lt;/alt-periodical&gt;&lt;edition&gt;2019/08/30&lt;/edition&gt;&lt;dates&gt;&lt;year&gt;2019&lt;/year&gt;&lt;pub-dates&gt;&lt;date&gt;Aug 27&lt;/date&gt;&lt;/pub-dates&gt;&lt;/dates&gt;&lt;isbn&gt;1529-4242 (Electronic)&amp;#xD;0032-1052 (Linking)&lt;/isbn&gt;&lt;accession-num&gt;31464981&lt;/accession-num&gt;&lt;urls&gt;&lt;related-urls&gt;&lt;url&gt;https://www.ncbi.nlm.nih.gov/pubmed/31464981&lt;/url&gt;&lt;/related-urls&gt;&lt;pdf-urls&gt;&lt;url&gt;file://C:\CD Labor\Recherchen\Endnote-PDFs\Salminger_2019_OutcomesTMR_accepted.pdf&lt;/url&gt;&lt;/pdf-urls&gt;&lt;/urls&gt;&lt;electronic-resource-num&gt;10.1097/PRS.0000000000006277&lt;/electronic-resource-num&gt;&lt;/record&gt;&lt;/Cite&gt;&lt;/EndNote&gt;</w:instrText>
      </w:r>
      <w:r w:rsidRPr="00F370C4">
        <w:rPr>
          <w:lang w:val="en-GB"/>
        </w:rPr>
        <w:fldChar w:fldCharType="separate"/>
      </w:r>
      <w:r w:rsidR="005228CC" w:rsidRPr="005228CC">
        <w:rPr>
          <w:noProof/>
          <w:vertAlign w:val="superscript"/>
          <w:lang w:val="en-GB"/>
        </w:rPr>
        <w:t>9</w:t>
      </w:r>
      <w:r w:rsidRPr="00F370C4">
        <w:rPr>
          <w:lang w:val="en-GB"/>
        </w:rPr>
        <w:fldChar w:fldCharType="end"/>
      </w:r>
      <w:r w:rsidRPr="00F370C4">
        <w:rPr>
          <w:lang w:val="en-GB"/>
        </w:rPr>
        <w:t>.</w:t>
      </w:r>
      <w:r w:rsidR="00FA3B9E">
        <w:rPr>
          <w:lang w:val="en-GB"/>
        </w:rPr>
        <w:t xml:space="preserve"> </w:t>
      </w:r>
      <w:r w:rsidRPr="00F370C4">
        <w:rPr>
          <w:lang w:val="en-GB"/>
        </w:rPr>
        <w:t>As reported</w:t>
      </w:r>
      <w:r w:rsidRPr="00F370C4">
        <w:rPr>
          <w:lang w:val="en-GB"/>
        </w:rPr>
        <w:fldChar w:fldCharType="begin"/>
      </w:r>
      <w:r w:rsidR="005228CC">
        <w:rPr>
          <w:lang w:val="en-GB"/>
        </w:rPr>
        <w:instrText xml:space="preserve"> ADDIN EN.CITE &lt;EndNote&gt;&lt;Cite&gt;&lt;Author&gt;Salminger&lt;/Author&gt;&lt;Year&gt;2019&lt;/Year&gt;&lt;RecNum&gt;715&lt;/RecNum&gt;&lt;DisplayText&gt;&lt;style face="superscript"&gt;9&lt;/style&gt;&lt;/DisplayText&gt;&lt;record&gt;&lt;rec-number&gt;715&lt;/rec-number&gt;&lt;foreign-keys&gt;&lt;key app="EN" db-id="d22fxvdvvx5w5iez0v1va0sq2sp0ps5eazf0" timestamp="1566234045"&gt;715&lt;/key&gt;&lt;/foreign-keys&gt;&lt;ref-type name="Journal Article"&gt;17&lt;/ref-type&gt;&lt;contributors&gt;&lt;authors&gt;&lt;author&gt;Salminger, S.&lt;/author&gt;&lt;author&gt;Sturma, A.&lt;/author&gt;&lt;author&gt;Roche, A. D.&lt;/author&gt;&lt;author&gt;Mayer, J. A.&lt;/author&gt;&lt;author&gt;Gstoettner, C.&lt;/author&gt;&lt;author&gt;Aszmann, O. C.&lt;/author&gt;&lt;/authors&gt;&lt;/contributors&gt;&lt;auth-address&gt;Division of Plastic and Reconstructive Surgery, Department of Surgery, Medical University of Vienna, Austria.&amp;#xD;Christian Doppler Laboratory for Restoration of Extremity Function, Division of Plastic and Reconstructive Surgery, Department of Surgery, Medical University of Vienna, Austria.&amp;#xD;Department of Physical Medicine and Rehabilitation, Medical University of Vienna, Austria.&amp;#xD;Department of Plastic Surgery, Southmead Hospital, North Bristol NHS Trust, United Kingdom.&lt;/auth-address&gt;&lt;titles&gt;&lt;title&gt;Outcomes, challenges and pitfalls after targeted muscle reinnervation in high level amputees. Is it worth the effort?&lt;/title&gt;&lt;secondary-title&gt;Plast Reconstr Surg&lt;/secondary-title&gt;&lt;alt-title&gt;Plastic and reconstructive surgery&lt;/alt-title&gt;&lt;/titles&gt;&lt;periodical&gt;&lt;full-title&gt;Plast Reconstr Surg&lt;/full-title&gt;&lt;/periodical&gt;&lt;alt-periodical&gt;&lt;full-title&gt;Plastic and Reconstructive Surgery&lt;/full-title&gt;&lt;/alt-periodical&gt;&lt;edition&gt;2019/08/30&lt;/edition&gt;&lt;dates&gt;&lt;year&gt;2019&lt;/year&gt;&lt;pub-dates&gt;&lt;date&gt;Aug 27&lt;/date&gt;&lt;/pub-dates&gt;&lt;/dates&gt;&lt;isbn&gt;1529-4242 (Electronic)&amp;#xD;0032-1052 (Linking)&lt;/isbn&gt;&lt;accession-num&gt;31464981&lt;/accession-num&gt;&lt;urls&gt;&lt;related-urls&gt;&lt;url&gt;https://www.ncbi.nlm.nih.gov/pubmed/31464981&lt;/url&gt;&lt;/related-urls&gt;&lt;pdf-urls&gt;&lt;url&gt;file://C:\CD Labor\Recherchen\Endnote-PDFs\Salminger_2019_OutcomesTMR_accepted.pdf&lt;/url&gt;&lt;/pdf-urls&gt;&lt;/urls&gt;&lt;electronic-resource-num&gt;10.1097/PRS.0000000000006277&lt;/electronic-resource-num&gt;&lt;/record&gt;&lt;/Cite&gt;&lt;/EndNote&gt;</w:instrText>
      </w:r>
      <w:r w:rsidRPr="00F370C4">
        <w:rPr>
          <w:lang w:val="en-GB"/>
        </w:rPr>
        <w:fldChar w:fldCharType="separate"/>
      </w:r>
      <w:r w:rsidR="005228CC" w:rsidRPr="005228CC">
        <w:rPr>
          <w:noProof/>
          <w:vertAlign w:val="superscript"/>
          <w:lang w:val="en-GB"/>
        </w:rPr>
        <w:t>9</w:t>
      </w:r>
      <w:r w:rsidRPr="00F370C4">
        <w:rPr>
          <w:lang w:val="en-GB"/>
        </w:rPr>
        <w:fldChar w:fldCharType="end"/>
      </w:r>
      <w:r w:rsidRPr="00F370C4">
        <w:rPr>
          <w:lang w:val="en-GB"/>
        </w:rPr>
        <w:t xml:space="preserve">, </w:t>
      </w:r>
      <w:r w:rsidR="00000446">
        <w:rPr>
          <w:lang w:val="en-GB"/>
        </w:rPr>
        <w:t>30</w:t>
      </w:r>
      <w:r w:rsidR="00000446" w:rsidRPr="00F370C4">
        <w:rPr>
          <w:lang w:val="en-GB"/>
        </w:rPr>
        <w:t xml:space="preserve"> </w:t>
      </w:r>
      <w:r w:rsidRPr="00F370C4">
        <w:rPr>
          <w:lang w:val="en-GB"/>
        </w:rPr>
        <w:t xml:space="preserve">patients participated in the trial to evaluate </w:t>
      </w:r>
      <w:r w:rsidR="008F1EA2">
        <w:rPr>
          <w:lang w:val="en-GB"/>
        </w:rPr>
        <w:t xml:space="preserve">the </w:t>
      </w:r>
      <w:r w:rsidRPr="00F370C4">
        <w:rPr>
          <w:lang w:val="en-GB"/>
        </w:rPr>
        <w:t xml:space="preserve">feasibility </w:t>
      </w:r>
      <w:r w:rsidR="00EA05B4" w:rsidRPr="00F370C4">
        <w:rPr>
          <w:lang w:val="en-GB"/>
        </w:rPr>
        <w:t xml:space="preserve">of TMR surgery and subsequent rehabilitation. </w:t>
      </w:r>
      <w:r w:rsidR="00F035C6" w:rsidRPr="008F1EA2">
        <w:rPr>
          <w:b/>
          <w:bCs/>
          <w:lang w:val="en-GB"/>
        </w:rPr>
        <w:t>Figure 5</w:t>
      </w:r>
      <w:r w:rsidR="00F035C6" w:rsidRPr="00F370C4">
        <w:rPr>
          <w:lang w:val="en-GB"/>
        </w:rPr>
        <w:t xml:space="preserve"> displays that o</w:t>
      </w:r>
      <w:r w:rsidR="00EA05B4" w:rsidRPr="00F370C4">
        <w:rPr>
          <w:lang w:val="en-GB"/>
        </w:rPr>
        <w:t xml:space="preserve">ut of these </w:t>
      </w:r>
      <w:r w:rsidR="00000446">
        <w:rPr>
          <w:lang w:val="en-GB"/>
        </w:rPr>
        <w:t>30</w:t>
      </w:r>
      <w:r w:rsidR="00000446" w:rsidRPr="00F370C4">
        <w:rPr>
          <w:lang w:val="en-GB"/>
        </w:rPr>
        <w:t xml:space="preserve"> </w:t>
      </w:r>
      <w:r w:rsidR="00EA05B4" w:rsidRPr="00F370C4">
        <w:rPr>
          <w:lang w:val="en-GB"/>
        </w:rPr>
        <w:t xml:space="preserve">patients, </w:t>
      </w:r>
      <w:r w:rsidR="00000446">
        <w:rPr>
          <w:lang w:val="en-GB"/>
        </w:rPr>
        <w:t>11</w:t>
      </w:r>
      <w:r w:rsidR="00000446" w:rsidRPr="00F370C4">
        <w:rPr>
          <w:lang w:val="en-GB"/>
        </w:rPr>
        <w:t xml:space="preserve"> </w:t>
      </w:r>
      <w:r w:rsidR="00EA05B4" w:rsidRPr="00F370C4">
        <w:rPr>
          <w:lang w:val="en-GB"/>
        </w:rPr>
        <w:t xml:space="preserve">underwent TMR </w:t>
      </w:r>
      <w:r w:rsidR="001F6F8C" w:rsidRPr="00F370C4">
        <w:rPr>
          <w:lang w:val="en-GB"/>
        </w:rPr>
        <w:t>as a pain treatment</w:t>
      </w:r>
      <w:r w:rsidR="00EA05B4" w:rsidRPr="00F370C4">
        <w:rPr>
          <w:lang w:val="en-GB"/>
        </w:rPr>
        <w:t xml:space="preserve"> rather than </w:t>
      </w:r>
      <w:r w:rsidR="00841BF2" w:rsidRPr="00F370C4">
        <w:rPr>
          <w:lang w:val="en-GB"/>
        </w:rPr>
        <w:t xml:space="preserve">a means </w:t>
      </w:r>
      <w:r w:rsidR="001F6F8C" w:rsidRPr="00F370C4">
        <w:rPr>
          <w:lang w:val="en-GB"/>
        </w:rPr>
        <w:t xml:space="preserve">to improve function </w:t>
      </w:r>
      <w:r w:rsidR="001F6F8C" w:rsidRPr="008F1EA2">
        <w:rPr>
          <w:i/>
          <w:iCs/>
          <w:lang w:val="en-GB"/>
        </w:rPr>
        <w:t>via</w:t>
      </w:r>
      <w:r w:rsidR="001F6F8C" w:rsidRPr="00F370C4">
        <w:rPr>
          <w:lang w:val="en-GB"/>
        </w:rPr>
        <w:t xml:space="preserve"> </w:t>
      </w:r>
      <w:r w:rsidR="00EA05B4" w:rsidRPr="00F370C4">
        <w:rPr>
          <w:lang w:val="en-GB"/>
        </w:rPr>
        <w:t>prosthetic fitting. Out of the</w:t>
      </w:r>
      <w:r w:rsidR="000F1303" w:rsidRPr="00F370C4">
        <w:rPr>
          <w:lang w:val="en-GB"/>
        </w:rPr>
        <w:t xml:space="preserve"> </w:t>
      </w:r>
      <w:r w:rsidR="00436D86" w:rsidRPr="00F370C4">
        <w:rPr>
          <w:lang w:val="en-GB"/>
        </w:rPr>
        <w:t xml:space="preserve">remaining </w:t>
      </w:r>
      <w:r w:rsidR="00000446">
        <w:rPr>
          <w:lang w:val="en-GB"/>
        </w:rPr>
        <w:t>19</w:t>
      </w:r>
      <w:r w:rsidR="00000446" w:rsidRPr="00F370C4">
        <w:rPr>
          <w:lang w:val="en-GB"/>
        </w:rPr>
        <w:t xml:space="preserve"> </w:t>
      </w:r>
      <w:r w:rsidR="00EA05B4" w:rsidRPr="00F370C4">
        <w:rPr>
          <w:lang w:val="en-GB"/>
        </w:rPr>
        <w:t>patients</w:t>
      </w:r>
      <w:r w:rsidR="00436D86" w:rsidRPr="00F370C4">
        <w:rPr>
          <w:lang w:val="en-GB"/>
        </w:rPr>
        <w:t xml:space="preserve"> </w:t>
      </w:r>
      <w:r w:rsidR="005F1009" w:rsidRPr="00F370C4">
        <w:rPr>
          <w:lang w:val="en-GB"/>
        </w:rPr>
        <w:t>originally</w:t>
      </w:r>
      <w:r w:rsidR="00436D86" w:rsidRPr="00F370C4">
        <w:rPr>
          <w:lang w:val="en-GB"/>
        </w:rPr>
        <w:t xml:space="preserve"> aiming for a prosthetic fitting, five decided against it due to the high costs of the fitting</w:t>
      </w:r>
      <w:r w:rsidR="004E5608" w:rsidRPr="00F370C4">
        <w:rPr>
          <w:lang w:val="en-GB"/>
        </w:rPr>
        <w:t xml:space="preserve"> (estimated between 75</w:t>
      </w:r>
      <w:r w:rsidR="008F1EA2">
        <w:rPr>
          <w:lang w:val="en-GB"/>
        </w:rPr>
        <w:t>,</w:t>
      </w:r>
      <w:r w:rsidR="004E5608" w:rsidRPr="00F370C4">
        <w:rPr>
          <w:lang w:val="en-GB"/>
        </w:rPr>
        <w:t>000</w:t>
      </w:r>
      <w:r w:rsidR="00000446">
        <w:rPr>
          <w:lang w:val="en-GB"/>
        </w:rPr>
        <w:t>–</w:t>
      </w:r>
      <w:r w:rsidR="004E5608" w:rsidRPr="00F370C4">
        <w:rPr>
          <w:lang w:val="en-GB"/>
        </w:rPr>
        <w:t>150</w:t>
      </w:r>
      <w:r w:rsidR="008F1EA2">
        <w:rPr>
          <w:lang w:val="en-GB"/>
        </w:rPr>
        <w:t>,</w:t>
      </w:r>
      <w:r w:rsidR="004E5608" w:rsidRPr="00F370C4">
        <w:rPr>
          <w:lang w:val="en-GB"/>
        </w:rPr>
        <w:t>000</w:t>
      </w:r>
      <w:r w:rsidR="008F1EA2">
        <w:rPr>
          <w:lang w:val="en-GB"/>
        </w:rPr>
        <w:t xml:space="preserve"> </w:t>
      </w:r>
      <w:r w:rsidR="004E5608" w:rsidRPr="00F370C4">
        <w:rPr>
          <w:lang w:val="en-GB"/>
        </w:rPr>
        <w:t>€)</w:t>
      </w:r>
      <w:r w:rsidR="00436D86" w:rsidRPr="00F370C4">
        <w:rPr>
          <w:lang w:val="en-GB"/>
        </w:rPr>
        <w:t>, insufficient time for rehabilitation</w:t>
      </w:r>
      <w:r w:rsidR="00413C8A">
        <w:rPr>
          <w:lang w:val="en-GB"/>
        </w:rPr>
        <w:t>,</w:t>
      </w:r>
      <w:r w:rsidR="00436D86" w:rsidRPr="00F370C4">
        <w:rPr>
          <w:lang w:val="en-GB"/>
        </w:rPr>
        <w:t xml:space="preserve"> or </w:t>
      </w:r>
      <w:r w:rsidR="00296396">
        <w:rPr>
          <w:lang w:val="en-GB"/>
        </w:rPr>
        <w:t xml:space="preserve">high </w:t>
      </w:r>
      <w:r w:rsidR="00436D86" w:rsidRPr="00F370C4">
        <w:rPr>
          <w:lang w:val="en-GB"/>
        </w:rPr>
        <w:t xml:space="preserve">weight of the prosthesis. In one patient, </w:t>
      </w:r>
      <w:r w:rsidR="001F6F8C" w:rsidRPr="00F370C4">
        <w:rPr>
          <w:lang w:val="en-GB"/>
        </w:rPr>
        <w:t xml:space="preserve">intra-operative </w:t>
      </w:r>
      <w:r w:rsidR="00436D86" w:rsidRPr="00F370C4">
        <w:rPr>
          <w:lang w:val="en-GB"/>
        </w:rPr>
        <w:t xml:space="preserve">exploration revealed a global brachial plexus injury, </w:t>
      </w:r>
      <w:r w:rsidR="007F53BD">
        <w:rPr>
          <w:lang w:val="en-GB"/>
        </w:rPr>
        <w:t>making</w:t>
      </w:r>
      <w:r w:rsidR="00436D86" w:rsidRPr="00F370C4">
        <w:rPr>
          <w:lang w:val="en-GB"/>
        </w:rPr>
        <w:t xml:space="preserve"> </w:t>
      </w:r>
      <w:r w:rsidR="001F6F8C" w:rsidRPr="00F370C4">
        <w:rPr>
          <w:lang w:val="en-GB"/>
        </w:rPr>
        <w:t xml:space="preserve">further </w:t>
      </w:r>
      <w:r w:rsidR="00436D86" w:rsidRPr="00F370C4">
        <w:rPr>
          <w:lang w:val="en-GB"/>
        </w:rPr>
        <w:t xml:space="preserve">nerve transfers impossible. This patient kept using his body-powered device. </w:t>
      </w:r>
      <w:r w:rsidR="007F53BD">
        <w:rPr>
          <w:lang w:val="en-GB"/>
        </w:rPr>
        <w:t>Of</w:t>
      </w:r>
      <w:r w:rsidR="00436D86" w:rsidRPr="00F370C4">
        <w:rPr>
          <w:lang w:val="en-GB"/>
        </w:rPr>
        <w:t xml:space="preserve"> the remaining </w:t>
      </w:r>
      <w:r w:rsidR="00000446">
        <w:rPr>
          <w:lang w:val="en-GB"/>
        </w:rPr>
        <w:t>13</w:t>
      </w:r>
      <w:r w:rsidR="00000446" w:rsidRPr="00F370C4">
        <w:rPr>
          <w:lang w:val="en-GB"/>
        </w:rPr>
        <w:t xml:space="preserve"> </w:t>
      </w:r>
      <w:r w:rsidR="00436D86" w:rsidRPr="00F370C4">
        <w:rPr>
          <w:lang w:val="en-GB"/>
        </w:rPr>
        <w:t xml:space="preserve">patients </w:t>
      </w:r>
      <w:r w:rsidR="00EA05B4" w:rsidRPr="00F370C4">
        <w:rPr>
          <w:lang w:val="en-GB"/>
        </w:rPr>
        <w:t>undergoing</w:t>
      </w:r>
      <w:r w:rsidR="000F1303" w:rsidRPr="00F370C4">
        <w:rPr>
          <w:lang w:val="en-GB"/>
        </w:rPr>
        <w:t xml:space="preserve"> prosthetic</w:t>
      </w:r>
      <w:r w:rsidR="00EA05B4" w:rsidRPr="00F370C4">
        <w:rPr>
          <w:lang w:val="en-GB"/>
        </w:rPr>
        <w:t xml:space="preserve"> rehabilitation</w:t>
      </w:r>
      <w:r w:rsidR="00436D86" w:rsidRPr="00F370C4">
        <w:rPr>
          <w:lang w:val="en-GB"/>
        </w:rPr>
        <w:t>,</w:t>
      </w:r>
      <w:r w:rsidR="00EA05B4" w:rsidRPr="00F370C4">
        <w:rPr>
          <w:lang w:val="en-GB"/>
        </w:rPr>
        <w:t xml:space="preserve"> </w:t>
      </w:r>
      <w:r w:rsidR="00000446">
        <w:rPr>
          <w:lang w:val="en-GB"/>
        </w:rPr>
        <w:t>10</w:t>
      </w:r>
      <w:r w:rsidR="00000446" w:rsidRPr="00F370C4">
        <w:rPr>
          <w:lang w:val="en-GB"/>
        </w:rPr>
        <w:t xml:space="preserve"> </w:t>
      </w:r>
      <w:r w:rsidR="00EA05B4" w:rsidRPr="00F370C4">
        <w:rPr>
          <w:lang w:val="en-GB"/>
        </w:rPr>
        <w:t>were available for a follow-up assessment</w:t>
      </w:r>
      <w:r w:rsidR="00D07CD9" w:rsidRPr="00F370C4">
        <w:rPr>
          <w:lang w:val="en-GB"/>
        </w:rPr>
        <w:t>.</w:t>
      </w:r>
    </w:p>
    <w:p w14:paraId="092D242B" w14:textId="77777777" w:rsidR="007F53BD" w:rsidRDefault="007F53BD" w:rsidP="00F370C4">
      <w:pPr>
        <w:rPr>
          <w:lang w:val="en-GB"/>
        </w:rPr>
      </w:pPr>
    </w:p>
    <w:p w14:paraId="7427DE48" w14:textId="400489F4" w:rsidR="00EA05B4" w:rsidRPr="00F370C4" w:rsidRDefault="009D011F" w:rsidP="00F370C4">
      <w:pPr>
        <w:rPr>
          <w:lang w:val="en-GB"/>
        </w:rPr>
      </w:pPr>
      <w:r w:rsidRPr="00F370C4">
        <w:rPr>
          <w:lang w:val="en-GB"/>
        </w:rPr>
        <w:lastRenderedPageBreak/>
        <w:t xml:space="preserve">[Place </w:t>
      </w:r>
      <w:r w:rsidRPr="007F53BD">
        <w:rPr>
          <w:b/>
          <w:bCs/>
          <w:lang w:val="en-GB"/>
        </w:rPr>
        <w:t>Figure 5</w:t>
      </w:r>
      <w:r w:rsidRPr="00F370C4">
        <w:rPr>
          <w:lang w:val="en-GB"/>
        </w:rPr>
        <w:t xml:space="preserve"> here]</w:t>
      </w:r>
    </w:p>
    <w:p w14:paraId="3820E3A8" w14:textId="2C614973" w:rsidR="001E2134" w:rsidRPr="00F370C4" w:rsidRDefault="001E2134" w:rsidP="00F370C4">
      <w:pPr>
        <w:rPr>
          <w:lang w:val="en-GB"/>
        </w:rPr>
      </w:pPr>
    </w:p>
    <w:p w14:paraId="0CF069D2" w14:textId="3AFBFC84" w:rsidR="001E2134" w:rsidRPr="00F370C4" w:rsidRDefault="001E2134" w:rsidP="00F370C4">
      <w:pPr>
        <w:rPr>
          <w:lang w:val="en-GB"/>
        </w:rPr>
      </w:pPr>
      <w:r w:rsidRPr="00F370C4">
        <w:rPr>
          <w:lang w:val="en-GB"/>
        </w:rPr>
        <w:t xml:space="preserve">Outcomes were assessed using the Southampton Hand Assessment </w:t>
      </w:r>
      <w:r w:rsidR="005F1009" w:rsidRPr="00F370C4">
        <w:rPr>
          <w:lang w:val="en-GB"/>
        </w:rPr>
        <w:t>Procedure</w:t>
      </w:r>
      <w:r w:rsidRPr="00F370C4">
        <w:rPr>
          <w:lang w:val="en-GB"/>
        </w:rPr>
        <w:t xml:space="preserve"> (SHAP)</w:t>
      </w:r>
      <w:r w:rsidRPr="00F370C4">
        <w:rPr>
          <w:lang w:val="en-GB"/>
        </w:rPr>
        <w:fldChar w:fldCharType="begin">
          <w:fldData xml:space="preserve">PEVuZE5vdGU+PENpdGU+PEF1dGhvcj5LeWJlcmQ8L0F1dGhvcj48WWVhcj4yMDA5PC9ZZWFyPjxS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</w:fldData>
        </w:fldChar>
      </w:r>
      <w:r w:rsidR="005228CC">
        <w:rPr>
          <w:lang w:val="en-GB"/>
        </w:rPr>
        <w:instrText xml:space="preserve"> ADDIN EN.CITE </w:instrText>
      </w:r>
      <w:r w:rsidR="005228CC">
        <w:rPr>
          <w:lang w:val="en-GB"/>
        </w:rPr>
        <w:fldChar w:fldCharType="begin">
          <w:fldData xml:space="preserve">PEVuZE5vdGU+PENpdGU+PEF1dGhvcj5LeWJlcmQ8L0F1dGhvcj48WWVhcj4yMDA5PC9ZZWFyPjxS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</w:fldData>
        </w:fldChar>
      </w:r>
      <w:r w:rsidR="005228CC">
        <w:rPr>
          <w:lang w:val="en-GB"/>
        </w:rPr>
        <w:instrText xml:space="preserve"> ADDIN EN.CITE.DATA </w:instrText>
      </w:r>
      <w:r w:rsidR="005228CC">
        <w:rPr>
          <w:lang w:val="en-GB"/>
        </w:rPr>
      </w:r>
      <w:r w:rsidR="005228CC">
        <w:rPr>
          <w:lang w:val="en-GB"/>
        </w:rPr>
        <w:fldChar w:fldCharType="end"/>
      </w:r>
      <w:r w:rsidRPr="00F370C4">
        <w:rPr>
          <w:lang w:val="en-GB"/>
        </w:rPr>
      </w:r>
      <w:r w:rsidRPr="00F370C4">
        <w:rPr>
          <w:lang w:val="en-GB"/>
        </w:rPr>
        <w:fldChar w:fldCharType="separate"/>
      </w:r>
      <w:r w:rsidR="005228CC" w:rsidRPr="005228CC">
        <w:rPr>
          <w:noProof/>
          <w:vertAlign w:val="superscript"/>
          <w:lang w:val="en-GB"/>
        </w:rPr>
        <w:t>19</w:t>
      </w:r>
      <w:r w:rsidRPr="00F370C4">
        <w:rPr>
          <w:lang w:val="en-GB"/>
        </w:rPr>
        <w:fldChar w:fldCharType="end"/>
      </w:r>
      <w:r w:rsidRPr="00F370C4">
        <w:rPr>
          <w:lang w:val="en-GB"/>
        </w:rPr>
        <w:t>, the Action Research Arm Test (ARAT)</w:t>
      </w:r>
      <w:r w:rsidR="001A780E" w:rsidRPr="00F370C4">
        <w:rPr>
          <w:lang w:val="en-GB"/>
        </w:rPr>
        <w:fldChar w:fldCharType="begin">
          <w:fldData xml:space="preserve">PEVuZE5vdGU+PENpdGU+PEF1dGhvcj5SQzwvQXV0aG9yPjxZZWFyPjE5ODE8L1llYXI+PFJlY051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</w:fldData>
        </w:fldChar>
      </w:r>
      <w:r w:rsidR="005228CC">
        <w:rPr>
          <w:lang w:val="en-GB"/>
        </w:rPr>
        <w:instrText xml:space="preserve"> ADDIN EN.CITE </w:instrText>
      </w:r>
      <w:r w:rsidR="005228CC">
        <w:rPr>
          <w:lang w:val="en-GB"/>
        </w:rPr>
        <w:fldChar w:fldCharType="begin">
          <w:fldData xml:space="preserve">PEVuZE5vdGU+PENpdGU+PEF1dGhvcj5SQzwvQXV0aG9yPjxZZWFyPjE5ODE8L1llYXI+PFJlY051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</w:fldData>
        </w:fldChar>
      </w:r>
      <w:r w:rsidR="005228CC">
        <w:rPr>
          <w:lang w:val="en-GB"/>
        </w:rPr>
        <w:instrText xml:space="preserve"> ADDIN EN.CITE.DATA </w:instrText>
      </w:r>
      <w:r w:rsidR="005228CC">
        <w:rPr>
          <w:lang w:val="en-GB"/>
        </w:rPr>
      </w:r>
      <w:r w:rsidR="005228CC">
        <w:rPr>
          <w:lang w:val="en-GB"/>
        </w:rPr>
        <w:fldChar w:fldCharType="end"/>
      </w:r>
      <w:r w:rsidR="001A780E" w:rsidRPr="00F370C4">
        <w:rPr>
          <w:lang w:val="en-GB"/>
        </w:rPr>
      </w:r>
      <w:r w:rsidR="001A780E" w:rsidRPr="00F370C4">
        <w:rPr>
          <w:lang w:val="en-GB"/>
        </w:rPr>
        <w:fldChar w:fldCharType="separate"/>
      </w:r>
      <w:r w:rsidR="005228CC" w:rsidRPr="005228CC">
        <w:rPr>
          <w:noProof/>
          <w:vertAlign w:val="superscript"/>
          <w:lang w:val="en-GB"/>
        </w:rPr>
        <w:t>20,21</w:t>
      </w:r>
      <w:r w:rsidR="001A780E" w:rsidRPr="00F370C4">
        <w:rPr>
          <w:lang w:val="en-GB"/>
        </w:rPr>
        <w:fldChar w:fldCharType="end"/>
      </w:r>
      <w:r w:rsidR="00C60872">
        <w:rPr>
          <w:lang w:val="en-GB"/>
        </w:rPr>
        <w:t>,</w:t>
      </w:r>
      <w:r w:rsidRPr="00F370C4">
        <w:rPr>
          <w:lang w:val="en-GB"/>
        </w:rPr>
        <w:t xml:space="preserve"> and the Clothespin-Relocation Test (CPRT)</w:t>
      </w:r>
      <w:r w:rsidR="007C5167" w:rsidRPr="00F370C4">
        <w:rPr>
          <w:lang w:val="en-GB"/>
        </w:rPr>
        <w:fldChar w:fldCharType="begin">
          <w:fldData xml:space="preserve">PEVuZE5vdGU+PENpdGU+PEF1dGhvcj5LdWlrZW4gVEE8L0F1dGhvcj48WWVhcj4yMDA0PC9ZZWFy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</w:fldData>
        </w:fldChar>
      </w:r>
      <w:r w:rsidR="005228CC">
        <w:rPr>
          <w:lang w:val="en-GB"/>
        </w:rPr>
        <w:instrText xml:space="preserve"> ADDIN EN.CITE </w:instrText>
      </w:r>
      <w:r w:rsidR="005228CC">
        <w:rPr>
          <w:lang w:val="en-GB"/>
        </w:rPr>
        <w:fldChar w:fldCharType="begin">
          <w:fldData xml:space="preserve">PEVuZE5vdGU+PENpdGU+PEF1dGhvcj5LdWlrZW4gVEE8L0F1dGhvcj48WWVhcj4yMDA0PC9ZZWFy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</w:fldData>
        </w:fldChar>
      </w:r>
      <w:r w:rsidR="005228CC">
        <w:rPr>
          <w:lang w:val="en-GB"/>
        </w:rPr>
        <w:instrText xml:space="preserve"> ADDIN EN.CITE.DATA </w:instrText>
      </w:r>
      <w:r w:rsidR="005228CC">
        <w:rPr>
          <w:lang w:val="en-GB"/>
        </w:rPr>
      </w:r>
      <w:r w:rsidR="005228CC">
        <w:rPr>
          <w:lang w:val="en-GB"/>
        </w:rPr>
        <w:fldChar w:fldCharType="end"/>
      </w:r>
      <w:r w:rsidR="007C5167" w:rsidRPr="00F370C4">
        <w:rPr>
          <w:lang w:val="en-GB"/>
        </w:rPr>
      </w:r>
      <w:r w:rsidR="007C5167" w:rsidRPr="00F370C4">
        <w:rPr>
          <w:lang w:val="en-GB"/>
        </w:rPr>
        <w:fldChar w:fldCharType="separate"/>
      </w:r>
      <w:r w:rsidR="005228CC" w:rsidRPr="005228CC">
        <w:rPr>
          <w:noProof/>
          <w:vertAlign w:val="superscript"/>
          <w:lang w:val="en-GB"/>
        </w:rPr>
        <w:t>6,26</w:t>
      </w:r>
      <w:r w:rsidR="007C5167" w:rsidRPr="00F370C4">
        <w:rPr>
          <w:lang w:val="en-GB"/>
        </w:rPr>
        <w:fldChar w:fldCharType="end"/>
      </w:r>
      <w:r w:rsidR="001F6F8C" w:rsidRPr="00F370C4">
        <w:rPr>
          <w:lang w:val="en-GB"/>
        </w:rPr>
        <w:t>. These assessments</w:t>
      </w:r>
      <w:r w:rsidR="00CF0AB7" w:rsidRPr="00F370C4">
        <w:rPr>
          <w:lang w:val="en-GB"/>
        </w:rPr>
        <w:t xml:space="preserve"> </w:t>
      </w:r>
      <w:r w:rsidRPr="00F370C4">
        <w:rPr>
          <w:lang w:val="en-GB"/>
        </w:rPr>
        <w:t>are commonly used test</w:t>
      </w:r>
      <w:r w:rsidR="00C60872">
        <w:rPr>
          <w:lang w:val="en-GB"/>
        </w:rPr>
        <w:t>s</w:t>
      </w:r>
      <w:r w:rsidRPr="00F370C4">
        <w:rPr>
          <w:lang w:val="en-GB"/>
        </w:rPr>
        <w:t xml:space="preserve"> to evaluate prosthetic function.</w:t>
      </w:r>
      <w:r w:rsidR="000848A5" w:rsidRPr="00F370C4">
        <w:rPr>
          <w:lang w:val="en-GB"/>
        </w:rPr>
        <w:t xml:space="preserve"> </w:t>
      </w:r>
      <w:r w:rsidR="00C60872">
        <w:rPr>
          <w:lang w:val="en-GB"/>
        </w:rPr>
        <w:t>The evaluation</w:t>
      </w:r>
      <w:r w:rsidR="000848A5" w:rsidRPr="00F370C4">
        <w:rPr>
          <w:lang w:val="en-GB"/>
        </w:rPr>
        <w:t xml:space="preserve"> took place at least </w:t>
      </w:r>
      <w:r w:rsidR="00000446">
        <w:rPr>
          <w:lang w:val="en-GB"/>
        </w:rPr>
        <w:t>6</w:t>
      </w:r>
      <w:r w:rsidR="00000446" w:rsidRPr="00F370C4">
        <w:rPr>
          <w:lang w:val="en-GB"/>
        </w:rPr>
        <w:t xml:space="preserve"> </w:t>
      </w:r>
      <w:r w:rsidR="000848A5" w:rsidRPr="00F370C4">
        <w:rPr>
          <w:lang w:val="en-GB"/>
        </w:rPr>
        <w:t xml:space="preserve">months after </w:t>
      </w:r>
      <w:r w:rsidR="00C60872">
        <w:rPr>
          <w:lang w:val="en-GB"/>
        </w:rPr>
        <w:t xml:space="preserve">the </w:t>
      </w:r>
      <w:r w:rsidR="000848A5" w:rsidRPr="00F370C4">
        <w:rPr>
          <w:lang w:val="en-GB"/>
        </w:rPr>
        <w:t>final prosthetic fitting.</w:t>
      </w:r>
      <w:r w:rsidR="00D07CD9" w:rsidRPr="00F370C4">
        <w:rPr>
          <w:lang w:val="en-GB"/>
        </w:rPr>
        <w:t xml:space="preserve"> </w:t>
      </w:r>
      <w:r w:rsidR="000848A5" w:rsidRPr="00F370C4">
        <w:rPr>
          <w:lang w:val="en-GB"/>
        </w:rPr>
        <w:t>Additionally, patients were asked about their prosthetic wearing habits.</w:t>
      </w:r>
    </w:p>
    <w:p w14:paraId="33E0F63F" w14:textId="58539CD0" w:rsidR="00B11019" w:rsidRPr="00F370C4" w:rsidRDefault="00B11019" w:rsidP="00F370C4">
      <w:pPr>
        <w:rPr>
          <w:lang w:val="en-GB"/>
        </w:rPr>
      </w:pPr>
    </w:p>
    <w:p w14:paraId="1AB3ADCF" w14:textId="54E8032B" w:rsidR="00B11019" w:rsidRPr="00F370C4" w:rsidRDefault="00B11019" w:rsidP="00F370C4">
      <w:pPr>
        <w:rPr>
          <w:lang w:val="en-GB"/>
        </w:rPr>
      </w:pPr>
      <w:r w:rsidRPr="00F370C4">
        <w:rPr>
          <w:lang w:val="en-GB"/>
        </w:rPr>
        <w:t xml:space="preserve">As described by </w:t>
      </w:r>
      <w:proofErr w:type="spellStart"/>
      <w:r w:rsidRPr="00F370C4">
        <w:rPr>
          <w:lang w:val="en-GB"/>
        </w:rPr>
        <w:t>Salminger</w:t>
      </w:r>
      <w:proofErr w:type="spellEnd"/>
      <w:r w:rsidRPr="00F370C4">
        <w:rPr>
          <w:lang w:val="en-GB"/>
        </w:rPr>
        <w:t xml:space="preserve"> et al</w:t>
      </w:r>
      <w:r w:rsidR="00926F20">
        <w:rPr>
          <w:lang w:val="en-GB"/>
        </w:rPr>
        <w:t>.</w:t>
      </w:r>
      <w:r w:rsidRPr="00F370C4">
        <w:rPr>
          <w:lang w:val="en-GB"/>
        </w:rPr>
        <w:fldChar w:fldCharType="begin"/>
      </w:r>
      <w:r w:rsidR="005228CC">
        <w:rPr>
          <w:lang w:val="en-GB"/>
        </w:rPr>
        <w:instrText xml:space="preserve"> ADDIN EN.CITE &lt;EndNote&gt;&lt;Cite&gt;&lt;Author&gt;Salminger&lt;/Author&gt;&lt;Year&gt;2019&lt;/Year&gt;&lt;RecNum&gt;715&lt;/RecNum&gt;&lt;DisplayText&gt;&lt;style face="superscript"&gt;9&lt;/style&gt;&lt;/DisplayText&gt;&lt;record&gt;&lt;rec-number&gt;715&lt;/rec-number&gt;&lt;foreign-keys&gt;&lt;key app="EN" db-id="d22fxvdvvx5w5iez0v1va0sq2sp0ps5eazf0" timestamp="1566234045"&gt;715&lt;/key&gt;&lt;/foreign-keys&gt;&lt;ref-type name="Journal Article"&gt;17&lt;/ref-type&gt;&lt;contributors&gt;&lt;authors&gt;&lt;author&gt;Salminger, S.&lt;/author&gt;&lt;author&gt;Sturma, A.&lt;/author&gt;&lt;author&gt;Roche, A. D.&lt;/author&gt;&lt;author&gt;Mayer, J. A.&lt;/author&gt;&lt;author&gt;Gstoettner, C.&lt;/author&gt;&lt;author&gt;Aszmann, O. C.&lt;/author&gt;&lt;/authors&gt;&lt;/contributors&gt;&lt;auth-address&gt;Division of Plastic and Reconstructive Surgery, Department of Surgery, Medical University of Vienna, Austria.&amp;#xD;Christian Doppler Laboratory for Restoration of Extremity Function, Division of Plastic and Reconstructive Surgery, Department of Surgery, Medical University of Vienna, Austria.&amp;#xD;Department of Physical Medicine and Rehabilitation, Medical University of Vienna, Austria.&amp;#xD;Department of Plastic Surgery, Southmead Hospital, North Bristol NHS Trust, United Kingdom.&lt;/auth-address&gt;&lt;titles&gt;&lt;title&gt;Outcomes, challenges and pitfalls after targeted muscle reinnervation in high level amputees. Is it worth the effort?&lt;/title&gt;&lt;secondary-title&gt;Plast Reconstr Surg&lt;/secondary-title&gt;&lt;alt-title&gt;Plastic and reconstructive surgery&lt;/alt-title&gt;&lt;/titles&gt;&lt;periodical&gt;&lt;full-title&gt;Plast Reconstr Surg&lt;/full-title&gt;&lt;/periodical&gt;&lt;alt-periodical&gt;&lt;full-title&gt;Plastic and Reconstructive Surgery&lt;/full-title&gt;&lt;/alt-periodical&gt;&lt;edition&gt;2019/08/30&lt;/edition&gt;&lt;dates&gt;&lt;year&gt;2019&lt;/year&gt;&lt;pub-dates&gt;&lt;date&gt;Aug 27&lt;/date&gt;&lt;/pub-dates&gt;&lt;/dates&gt;&lt;isbn&gt;1529-4242 (Electronic)&amp;#xD;0032-1052 (Linking)&lt;/isbn&gt;&lt;accession-num&gt;31464981&lt;/accession-num&gt;&lt;urls&gt;&lt;related-urls&gt;&lt;url&gt;https://www.ncbi.nlm.nih.gov/pubmed/31464981&lt;/url&gt;&lt;/related-urls&gt;&lt;pdf-urls&gt;&lt;url&gt;file://C:\CD Labor\Recherchen\Endnote-PDFs\Salminger_2019_OutcomesTMR_accepted.pdf&lt;/url&gt;&lt;/pdf-urls&gt;&lt;/urls&gt;&lt;electronic-resource-num&gt;10.1097/PRS.0000000000006277&lt;/electronic-resource-num&gt;&lt;/record&gt;&lt;/Cite&gt;&lt;/EndNote&gt;</w:instrText>
      </w:r>
      <w:r w:rsidRPr="00F370C4">
        <w:rPr>
          <w:lang w:val="en-GB"/>
        </w:rPr>
        <w:fldChar w:fldCharType="separate"/>
      </w:r>
      <w:r w:rsidR="005228CC" w:rsidRPr="005228CC">
        <w:rPr>
          <w:noProof/>
          <w:vertAlign w:val="superscript"/>
          <w:lang w:val="en-GB"/>
        </w:rPr>
        <w:t>9</w:t>
      </w:r>
      <w:r w:rsidRPr="00F370C4">
        <w:rPr>
          <w:lang w:val="en-GB"/>
        </w:rPr>
        <w:fldChar w:fldCharType="end"/>
      </w:r>
      <w:r w:rsidRPr="00F370C4">
        <w:rPr>
          <w:lang w:val="en-GB"/>
        </w:rPr>
        <w:t xml:space="preserve">, assessment of the </w:t>
      </w:r>
      <w:r w:rsidR="00000446">
        <w:rPr>
          <w:lang w:val="en-GB"/>
        </w:rPr>
        <w:t>10</w:t>
      </w:r>
      <w:r w:rsidR="00000446" w:rsidRPr="00F370C4">
        <w:rPr>
          <w:lang w:val="en-GB"/>
        </w:rPr>
        <w:t xml:space="preserve"> </w:t>
      </w:r>
      <w:r w:rsidRPr="00F370C4">
        <w:rPr>
          <w:lang w:val="en-GB"/>
        </w:rPr>
        <w:t xml:space="preserve">patients </w:t>
      </w:r>
      <w:r w:rsidR="00296396">
        <w:rPr>
          <w:lang w:val="en-GB"/>
        </w:rPr>
        <w:t xml:space="preserve">after TMR surgery </w:t>
      </w:r>
      <w:r w:rsidRPr="00F370C4">
        <w:rPr>
          <w:lang w:val="en-GB"/>
        </w:rPr>
        <w:t>revealed a SHAP score of 40.5</w:t>
      </w:r>
      <w:r w:rsidR="00000446">
        <w:rPr>
          <w:lang w:val="en-GB"/>
        </w:rPr>
        <w:t xml:space="preserve"> </w:t>
      </w:r>
      <w:r w:rsidRPr="00F370C4">
        <w:rPr>
          <w:lang w:val="en-GB"/>
        </w:rPr>
        <w:t>±</w:t>
      </w:r>
      <w:r w:rsidR="00000446">
        <w:rPr>
          <w:lang w:val="en-GB"/>
        </w:rPr>
        <w:t xml:space="preserve"> </w:t>
      </w:r>
      <w:r w:rsidRPr="00F370C4">
        <w:rPr>
          <w:lang w:val="en-GB"/>
        </w:rPr>
        <w:t>8.1 (with a healthy upper extremity having a score of about 100) an</w:t>
      </w:r>
      <w:r w:rsidR="00926F20">
        <w:rPr>
          <w:lang w:val="en-GB"/>
        </w:rPr>
        <w:t>d</w:t>
      </w:r>
      <w:r w:rsidRPr="00F370C4">
        <w:rPr>
          <w:lang w:val="en-GB"/>
        </w:rPr>
        <w:t xml:space="preserve"> ARAT score of 20.4</w:t>
      </w:r>
      <w:r w:rsidR="00000446">
        <w:rPr>
          <w:lang w:val="en-GB"/>
        </w:rPr>
        <w:t xml:space="preserve"> </w:t>
      </w:r>
      <w:r w:rsidRPr="00F370C4">
        <w:rPr>
          <w:lang w:val="en-GB"/>
        </w:rPr>
        <w:t>±</w:t>
      </w:r>
      <w:r w:rsidR="00000446">
        <w:rPr>
          <w:lang w:val="en-GB"/>
        </w:rPr>
        <w:t xml:space="preserve"> </w:t>
      </w:r>
      <w:r w:rsidRPr="00F370C4">
        <w:rPr>
          <w:lang w:val="en-GB"/>
        </w:rPr>
        <w:t>1.9 (with 57 being the maximum score and 0 representing no upper extremity function)</w:t>
      </w:r>
      <w:r w:rsidR="003743E7">
        <w:rPr>
          <w:lang w:val="en-GB"/>
        </w:rPr>
        <w:t xml:space="preserve"> (</w:t>
      </w:r>
      <w:r w:rsidR="003743E7" w:rsidRPr="003743E7">
        <w:rPr>
          <w:b/>
          <w:bCs/>
          <w:lang w:val="en-GB"/>
        </w:rPr>
        <w:t>Table 1</w:t>
      </w:r>
      <w:r w:rsidR="003743E7">
        <w:rPr>
          <w:lang w:val="en-GB"/>
        </w:rPr>
        <w:t>)</w:t>
      </w:r>
      <w:r w:rsidRPr="00F370C4">
        <w:rPr>
          <w:lang w:val="en-GB"/>
        </w:rPr>
        <w:t>. In the CPRT</w:t>
      </w:r>
      <w:r w:rsidR="00926F20">
        <w:rPr>
          <w:lang w:val="en-GB"/>
        </w:rPr>
        <w:t>,</w:t>
      </w:r>
      <w:r w:rsidRPr="00F370C4">
        <w:rPr>
          <w:lang w:val="en-GB"/>
        </w:rPr>
        <w:t xml:space="preserve"> patients were able to complete the tasks within 34.3</w:t>
      </w:r>
      <w:r w:rsidR="00000446">
        <w:rPr>
          <w:lang w:val="en-GB"/>
        </w:rPr>
        <w:t xml:space="preserve"> </w:t>
      </w:r>
      <w:r w:rsidRPr="00F370C4">
        <w:rPr>
          <w:lang w:val="en-GB"/>
        </w:rPr>
        <w:t>±</w:t>
      </w:r>
      <w:r w:rsidR="00000446">
        <w:rPr>
          <w:lang w:val="en-GB"/>
        </w:rPr>
        <w:t xml:space="preserve"> </w:t>
      </w:r>
      <w:r w:rsidRPr="00F370C4">
        <w:rPr>
          <w:lang w:val="en-GB"/>
        </w:rPr>
        <w:t>14.4 s</w:t>
      </w:r>
      <w:r w:rsidR="00A43D65">
        <w:rPr>
          <w:lang w:val="en-GB"/>
        </w:rPr>
        <w:t xml:space="preserve">. </w:t>
      </w:r>
      <w:r w:rsidRPr="00F370C4">
        <w:rPr>
          <w:lang w:val="en-GB"/>
        </w:rPr>
        <w:t xml:space="preserve">They reported </w:t>
      </w:r>
      <w:r w:rsidR="00926F20">
        <w:rPr>
          <w:lang w:val="en-GB"/>
        </w:rPr>
        <w:t>wearing</w:t>
      </w:r>
      <w:r w:rsidRPr="00F370C4">
        <w:rPr>
          <w:lang w:val="en-GB"/>
        </w:rPr>
        <w:t xml:space="preserve"> their prosthesis daily with a wearing time </w:t>
      </w:r>
      <w:r w:rsidR="001F6F8C" w:rsidRPr="00F370C4">
        <w:rPr>
          <w:lang w:val="en-GB"/>
        </w:rPr>
        <w:t xml:space="preserve">ranging from </w:t>
      </w:r>
      <w:r w:rsidR="00926F20">
        <w:rPr>
          <w:lang w:val="en-GB"/>
        </w:rPr>
        <w:t>3</w:t>
      </w:r>
      <w:r w:rsidR="00000446">
        <w:rPr>
          <w:lang w:val="en-GB"/>
        </w:rPr>
        <w:t>–</w:t>
      </w:r>
      <w:r w:rsidR="00926F20">
        <w:rPr>
          <w:lang w:val="en-GB"/>
        </w:rPr>
        <w:t>10 h</w:t>
      </w:r>
      <w:r w:rsidR="00296396">
        <w:rPr>
          <w:lang w:val="en-GB"/>
        </w:rPr>
        <w:t>ours</w:t>
      </w:r>
      <w:r w:rsidRPr="00F370C4">
        <w:rPr>
          <w:lang w:val="en-GB"/>
        </w:rPr>
        <w:t xml:space="preserve"> per day.</w:t>
      </w:r>
    </w:p>
    <w:p w14:paraId="54B6062E" w14:textId="6617F637" w:rsidR="001E2134" w:rsidRPr="00F370C4" w:rsidRDefault="001E2134" w:rsidP="00F370C4">
      <w:pPr>
        <w:rPr>
          <w:lang w:val="en-GB"/>
        </w:rPr>
      </w:pPr>
    </w:p>
    <w:p w14:paraId="6D510784" w14:textId="79047621" w:rsidR="006E4797" w:rsidRPr="00F370C4" w:rsidRDefault="00551D82" w:rsidP="00F370C4">
      <w:pPr>
        <w:rPr>
          <w:lang w:val="en-GB"/>
        </w:rPr>
      </w:pPr>
      <w:r w:rsidRPr="00F370C4">
        <w:rPr>
          <w:b/>
          <w:lang w:val="en-GB"/>
        </w:rPr>
        <w:t xml:space="preserve">FIGURE </w:t>
      </w:r>
      <w:r w:rsidR="009A7246">
        <w:rPr>
          <w:b/>
          <w:lang w:val="en-GB"/>
        </w:rPr>
        <w:t xml:space="preserve">AND TABLE </w:t>
      </w:r>
      <w:r w:rsidRPr="00F370C4">
        <w:rPr>
          <w:b/>
          <w:lang w:val="en-GB"/>
        </w:rPr>
        <w:t>LEGENDS:</w:t>
      </w:r>
    </w:p>
    <w:p w14:paraId="033A35E7" w14:textId="77777777" w:rsidR="00C12765" w:rsidRDefault="00C12765" w:rsidP="00F370C4">
      <w:pPr>
        <w:rPr>
          <w:lang w:val="en-GB"/>
        </w:rPr>
      </w:pPr>
    </w:p>
    <w:p w14:paraId="47D2D1CF" w14:textId="213EA3E1" w:rsidR="00736A72" w:rsidRPr="00BE11FD" w:rsidRDefault="00736A72" w:rsidP="00F370C4">
      <w:pPr>
        <w:rPr>
          <w:b/>
          <w:bCs/>
          <w:lang w:val="en-GB"/>
        </w:rPr>
      </w:pPr>
      <w:r w:rsidRPr="006369C5">
        <w:rPr>
          <w:b/>
          <w:bCs/>
          <w:lang w:val="en-GB"/>
        </w:rPr>
        <w:t>Figure 1:</w:t>
      </w:r>
      <w:r w:rsidRPr="00F370C4">
        <w:rPr>
          <w:lang w:val="en-GB"/>
        </w:rPr>
        <w:t xml:space="preserve"> </w:t>
      </w:r>
      <w:r w:rsidRPr="00BE11FD">
        <w:rPr>
          <w:b/>
          <w:bCs/>
          <w:lang w:val="en-GB"/>
        </w:rPr>
        <w:t>Overview of stages within the rehabilitation process, including the milestones that mark the start of a new stage.</w:t>
      </w:r>
    </w:p>
    <w:p w14:paraId="77443246" w14:textId="77777777" w:rsidR="00736A72" w:rsidRPr="00F370C4" w:rsidRDefault="00736A72" w:rsidP="00F370C4">
      <w:pPr>
        <w:rPr>
          <w:lang w:val="en-GB"/>
        </w:rPr>
      </w:pPr>
    </w:p>
    <w:p w14:paraId="30105664" w14:textId="34751653" w:rsidR="00412BDC" w:rsidRPr="00F370C4" w:rsidRDefault="00E5474F" w:rsidP="00F370C4">
      <w:pPr>
        <w:rPr>
          <w:lang w:val="en-GB"/>
        </w:rPr>
      </w:pPr>
      <w:r w:rsidRPr="006E0178">
        <w:rPr>
          <w:b/>
          <w:bCs/>
          <w:lang w:val="en-GB"/>
        </w:rPr>
        <w:t>Figure 2:</w:t>
      </w:r>
      <w:r w:rsidRPr="00F370C4">
        <w:rPr>
          <w:lang w:val="en-GB"/>
        </w:rPr>
        <w:t xml:space="preserve"> </w:t>
      </w:r>
      <w:r w:rsidRPr="006E0178">
        <w:rPr>
          <w:b/>
          <w:bCs/>
          <w:lang w:val="en-GB"/>
        </w:rPr>
        <w:t>Setup for surface EMG</w:t>
      </w:r>
      <w:r w:rsidR="001D771E">
        <w:rPr>
          <w:b/>
          <w:bCs/>
          <w:lang w:val="en-GB"/>
        </w:rPr>
        <w:t xml:space="preserve"> </w:t>
      </w:r>
      <w:r w:rsidRPr="006E0178">
        <w:rPr>
          <w:b/>
          <w:bCs/>
          <w:lang w:val="en-GB"/>
        </w:rPr>
        <w:t>biofeedback</w:t>
      </w:r>
      <w:r w:rsidR="006E0178">
        <w:rPr>
          <w:lang w:val="en-GB"/>
        </w:rPr>
        <w:t>.</w:t>
      </w:r>
      <w:r w:rsidRPr="00F370C4">
        <w:rPr>
          <w:lang w:val="en-GB"/>
        </w:rPr>
        <w:t xml:space="preserve"> The therapist </w:t>
      </w:r>
      <w:r w:rsidR="00BE5AC8" w:rsidRPr="00F370C4">
        <w:rPr>
          <w:lang w:val="en-GB"/>
        </w:rPr>
        <w:t>places</w:t>
      </w:r>
      <w:r w:rsidRPr="00F370C4">
        <w:rPr>
          <w:lang w:val="en-GB"/>
        </w:rPr>
        <w:t xml:space="preserve"> an electrode on the patient</w:t>
      </w:r>
      <w:r w:rsidR="001F192B">
        <w:rPr>
          <w:lang w:val="en-GB"/>
        </w:rPr>
        <w:t>'</w:t>
      </w:r>
      <w:r w:rsidRPr="00F370C4">
        <w:rPr>
          <w:lang w:val="en-GB"/>
        </w:rPr>
        <w:t>s skin where the EMG signal is expected while explaining the needed movement cue</w:t>
      </w:r>
      <w:r w:rsidR="00B81AD0" w:rsidRPr="00F370C4">
        <w:rPr>
          <w:lang w:val="en-GB"/>
        </w:rPr>
        <w:t xml:space="preserve"> (</w:t>
      </w:r>
      <w:r w:rsidR="00B81AD0" w:rsidRPr="00F370C4">
        <w:t>making a fist)</w:t>
      </w:r>
      <w:r w:rsidRPr="00F370C4">
        <w:rPr>
          <w:lang w:val="en-GB"/>
        </w:rPr>
        <w:t xml:space="preserve">. </w:t>
      </w:r>
      <w:r w:rsidR="00B75F2D">
        <w:rPr>
          <w:lang w:val="en-GB"/>
        </w:rPr>
        <w:t>The p</w:t>
      </w:r>
      <w:r w:rsidRPr="00F370C4">
        <w:rPr>
          <w:lang w:val="en-GB"/>
        </w:rPr>
        <w:t>atient and therapist can see the patient</w:t>
      </w:r>
      <w:r w:rsidR="001F192B">
        <w:rPr>
          <w:lang w:val="en-GB"/>
        </w:rPr>
        <w:t>'</w:t>
      </w:r>
      <w:r w:rsidRPr="00F370C4">
        <w:rPr>
          <w:lang w:val="en-GB"/>
        </w:rPr>
        <w:t>s muscular activity (EMG) on the computer screen and use this feedback for finding the best electrode</w:t>
      </w:r>
      <w:r w:rsidR="00B75F2D">
        <w:rPr>
          <w:lang w:val="en-GB"/>
        </w:rPr>
        <w:t xml:space="preserve"> </w:t>
      </w:r>
      <w:r w:rsidRPr="00F370C4">
        <w:rPr>
          <w:lang w:val="en-GB"/>
        </w:rPr>
        <w:t>position and movement cue.</w:t>
      </w:r>
    </w:p>
    <w:p w14:paraId="0CFD7F05" w14:textId="77777777" w:rsidR="00412BDC" w:rsidRPr="00F370C4" w:rsidRDefault="00412BDC" w:rsidP="00F370C4">
      <w:pPr>
        <w:rPr>
          <w:lang w:val="en-GB"/>
        </w:rPr>
      </w:pPr>
    </w:p>
    <w:p w14:paraId="6B7AFA20" w14:textId="1F4121F9" w:rsidR="00710D1D" w:rsidRPr="00F370C4" w:rsidRDefault="00A12731" w:rsidP="00F370C4">
      <w:pPr>
        <w:rPr>
          <w:lang w:val="en-GB"/>
        </w:rPr>
      </w:pPr>
      <w:r w:rsidRPr="00017C35">
        <w:rPr>
          <w:b/>
          <w:bCs/>
          <w:lang w:val="en-GB"/>
        </w:rPr>
        <w:t xml:space="preserve">Figure 3: </w:t>
      </w:r>
      <w:r w:rsidR="00AF4B90" w:rsidRPr="00017C35">
        <w:rPr>
          <w:b/>
          <w:bCs/>
          <w:lang w:val="en-GB"/>
        </w:rPr>
        <w:t>Schematic drawing of the</w:t>
      </w:r>
      <w:r w:rsidRPr="00017C35">
        <w:rPr>
          <w:b/>
          <w:bCs/>
          <w:lang w:val="en-GB"/>
        </w:rPr>
        <w:t xml:space="preserve"> EMG</w:t>
      </w:r>
      <w:r w:rsidR="00AF4B90" w:rsidRPr="00017C35">
        <w:rPr>
          <w:b/>
          <w:bCs/>
          <w:lang w:val="en-GB"/>
        </w:rPr>
        <w:t xml:space="preserve"> signals displayed </w:t>
      </w:r>
      <w:r w:rsidR="00AF4B90" w:rsidRPr="00017C35">
        <w:rPr>
          <w:b/>
          <w:bCs/>
          <w:i/>
          <w:iCs/>
          <w:lang w:val="en-GB"/>
        </w:rPr>
        <w:t>via</w:t>
      </w:r>
      <w:r w:rsidRPr="00017C35">
        <w:rPr>
          <w:b/>
          <w:bCs/>
          <w:lang w:val="en-GB"/>
        </w:rPr>
        <w:t xml:space="preserve"> biofeedback</w:t>
      </w:r>
      <w:r w:rsidRPr="00F370C4">
        <w:rPr>
          <w:lang w:val="en-GB"/>
        </w:rPr>
        <w:t xml:space="preserve">. Every channel (with a different </w:t>
      </w:r>
      <w:proofErr w:type="spellStart"/>
      <w:r w:rsidRPr="00F370C4">
        <w:rPr>
          <w:lang w:val="en-GB"/>
        </w:rPr>
        <w:t>colo</w:t>
      </w:r>
      <w:r w:rsidR="00D3540C">
        <w:rPr>
          <w:lang w:val="en-GB"/>
        </w:rPr>
        <w:t>r</w:t>
      </w:r>
      <w:proofErr w:type="spellEnd"/>
      <w:r w:rsidR="00D3540C">
        <w:rPr>
          <w:lang w:val="en-GB"/>
        </w:rPr>
        <w:t>) is mapped to a specific muscle part and will later</w:t>
      </w:r>
      <w:r w:rsidRPr="00F370C4">
        <w:rPr>
          <w:lang w:val="en-GB"/>
        </w:rPr>
        <w:t xml:space="preserve"> </w:t>
      </w:r>
      <w:r w:rsidR="00CD0ED1" w:rsidRPr="00F370C4">
        <w:rPr>
          <w:lang w:val="en-GB"/>
        </w:rPr>
        <w:t xml:space="preserve">be </w:t>
      </w:r>
      <w:r w:rsidRPr="00F370C4">
        <w:rPr>
          <w:lang w:val="en-GB"/>
        </w:rPr>
        <w:t xml:space="preserve">responsible for a </w:t>
      </w:r>
      <w:r w:rsidR="00D3540C">
        <w:rPr>
          <w:lang w:val="en-GB"/>
        </w:rPr>
        <w:t>particular</w:t>
      </w:r>
      <w:r w:rsidRPr="00F370C4">
        <w:rPr>
          <w:lang w:val="en-GB"/>
        </w:rPr>
        <w:t xml:space="preserve"> prosthetic movement. Good separation, as depicted here, ensures that the prosthesis only makes indented movements.</w:t>
      </w:r>
    </w:p>
    <w:p w14:paraId="46537FF3" w14:textId="0C607116" w:rsidR="00A12731" w:rsidRPr="00F370C4" w:rsidRDefault="00A12731" w:rsidP="00F370C4">
      <w:pPr>
        <w:rPr>
          <w:lang w:val="en-GB"/>
        </w:rPr>
      </w:pPr>
    </w:p>
    <w:p w14:paraId="6ADF0A5E" w14:textId="2B0F96FA" w:rsidR="00A12731" w:rsidRPr="00010012" w:rsidRDefault="00941ECA" w:rsidP="00F370C4">
      <w:pPr>
        <w:rPr>
          <w:b/>
          <w:bCs/>
          <w:lang w:val="en-GB"/>
        </w:rPr>
      </w:pPr>
      <w:r w:rsidRPr="00010012">
        <w:rPr>
          <w:b/>
          <w:bCs/>
          <w:lang w:val="en-GB"/>
        </w:rPr>
        <w:t>Figure 4:</w:t>
      </w:r>
      <w:r w:rsidRPr="00F370C4">
        <w:rPr>
          <w:lang w:val="en-GB"/>
        </w:rPr>
        <w:t xml:space="preserve"> </w:t>
      </w:r>
      <w:r w:rsidRPr="00010012">
        <w:rPr>
          <w:b/>
          <w:bCs/>
          <w:lang w:val="en-GB"/>
        </w:rPr>
        <w:t>Patient controlling a table-top prosthesis with surface electrodes mounted on his residual limb.</w:t>
      </w:r>
    </w:p>
    <w:p w14:paraId="00FE5A4F" w14:textId="09850529" w:rsidR="00A12731" w:rsidRPr="00F370C4" w:rsidRDefault="00A12731" w:rsidP="00F370C4">
      <w:pPr>
        <w:rPr>
          <w:lang w:val="en-GB"/>
        </w:rPr>
      </w:pPr>
    </w:p>
    <w:p w14:paraId="69192F8C" w14:textId="1DEF9560" w:rsidR="00166FC2" w:rsidRDefault="00166FC2" w:rsidP="00F370C4">
      <w:pPr>
        <w:rPr>
          <w:b/>
          <w:bCs/>
          <w:lang w:val="en-GB"/>
        </w:rPr>
      </w:pPr>
      <w:r w:rsidRPr="00586355">
        <w:rPr>
          <w:b/>
          <w:bCs/>
          <w:lang w:val="en-GB"/>
        </w:rPr>
        <w:t>Figure 5: Flowchart showing the patients included in the feasibility study.</w:t>
      </w:r>
    </w:p>
    <w:p w14:paraId="0B424F2E" w14:textId="52260814" w:rsidR="009E6C5B" w:rsidRDefault="009E6C5B" w:rsidP="00F370C4">
      <w:pPr>
        <w:rPr>
          <w:b/>
          <w:bCs/>
          <w:lang w:val="en-GB"/>
        </w:rPr>
      </w:pPr>
    </w:p>
    <w:p w14:paraId="13B0B1BD" w14:textId="5BC807DB" w:rsidR="00B321E2" w:rsidRPr="00B321E2" w:rsidRDefault="009E6C5B" w:rsidP="00B321E2">
      <w:pPr>
        <w:rPr>
          <w:rFonts w:eastAsia="Times New Roman"/>
          <w:color w:val="000000"/>
          <w:lang w:val="en-IN" w:eastAsia="en-IN"/>
        </w:rPr>
      </w:pPr>
      <w:r w:rsidRPr="009E6C5B">
        <w:rPr>
          <w:b/>
          <w:bCs/>
        </w:rPr>
        <w:t xml:space="preserve">Table </w:t>
      </w:r>
      <w:r>
        <w:rPr>
          <w:b/>
          <w:bCs/>
        </w:rPr>
        <w:t>1</w:t>
      </w:r>
      <w:r w:rsidRPr="009E6C5B">
        <w:rPr>
          <w:b/>
          <w:bCs/>
        </w:rPr>
        <w:t>: Prosthetic function of patients following TMR surgery and rehabilitation</w:t>
      </w:r>
      <w:r>
        <w:rPr>
          <w:b/>
          <w:bCs/>
        </w:rPr>
        <w:t xml:space="preserve">. </w:t>
      </w:r>
      <w:r w:rsidRPr="009E6C5B">
        <w:rPr>
          <w:lang w:val="en-IN" w:eastAsia="en-IN"/>
        </w:rPr>
        <w:t>In the SHAP and ARAT</w:t>
      </w:r>
      <w:r>
        <w:rPr>
          <w:lang w:val="en-IN" w:eastAsia="en-IN"/>
        </w:rPr>
        <w:t>,</w:t>
      </w:r>
      <w:r w:rsidRPr="009E6C5B">
        <w:rPr>
          <w:lang w:val="en-IN" w:eastAsia="en-IN"/>
        </w:rPr>
        <w:t xml:space="preserve"> higher scores mean a better function, which is also indicated by less time needed in the CPRT. </w:t>
      </w:r>
      <w:r w:rsidR="00B321E2" w:rsidRPr="00B321E2">
        <w:rPr>
          <w:rFonts w:eastAsia="Times New Roman"/>
          <w:color w:val="000000"/>
          <w:lang w:val="en-IN" w:eastAsia="en-IN"/>
        </w:rPr>
        <w:t>Total patient assessed: n = 10</w:t>
      </w:r>
      <w:r w:rsidR="006971C7">
        <w:rPr>
          <w:rFonts w:eastAsia="Times New Roman"/>
          <w:color w:val="000000"/>
          <w:lang w:val="en-IN" w:eastAsia="en-IN"/>
        </w:rPr>
        <w:t>.</w:t>
      </w:r>
      <w:r w:rsidR="00D026A9">
        <w:rPr>
          <w:rFonts w:eastAsia="Times New Roman"/>
          <w:color w:val="000000"/>
          <w:lang w:val="en-IN" w:eastAsia="en-IN"/>
        </w:rPr>
        <w:t xml:space="preserve"> Adapted with permission from Reference</w:t>
      </w:r>
      <w:r w:rsidR="00D026A9" w:rsidRPr="00D026A9">
        <w:rPr>
          <w:rFonts w:eastAsia="Times New Roman"/>
          <w:color w:val="000000"/>
          <w:vertAlign w:val="superscript"/>
          <w:lang w:val="en-IN" w:eastAsia="en-IN"/>
        </w:rPr>
        <w:t>9</w:t>
      </w:r>
      <w:r w:rsidR="00D026A9">
        <w:rPr>
          <w:rFonts w:eastAsia="Times New Roman"/>
          <w:color w:val="000000"/>
          <w:lang w:val="en-IN" w:eastAsia="en-IN"/>
        </w:rPr>
        <w:t>.</w:t>
      </w:r>
    </w:p>
    <w:p w14:paraId="274B62C5" w14:textId="22C47CDA" w:rsidR="00166FC2" w:rsidRPr="00F370C4" w:rsidRDefault="00166FC2" w:rsidP="00F370C4">
      <w:pPr>
        <w:rPr>
          <w:lang w:val="en-GB"/>
        </w:rPr>
      </w:pPr>
    </w:p>
    <w:p w14:paraId="7C0B6465" w14:textId="3ADFBE11" w:rsidR="006E4797" w:rsidRPr="00F370C4" w:rsidRDefault="00551D82" w:rsidP="00F370C4">
      <w:pPr>
        <w:rPr>
          <w:b/>
          <w:lang w:val="en-GB"/>
        </w:rPr>
      </w:pPr>
      <w:r w:rsidRPr="00F370C4">
        <w:rPr>
          <w:b/>
          <w:lang w:val="en-GB"/>
        </w:rPr>
        <w:t>DISCUSSION:</w:t>
      </w:r>
    </w:p>
    <w:p w14:paraId="5C177B8A" w14:textId="4EABF24E" w:rsidR="006E4797" w:rsidRPr="00F370C4" w:rsidRDefault="001F6F8C" w:rsidP="00F370C4">
      <w:pPr>
        <w:rPr>
          <w:lang w:val="en-GB"/>
        </w:rPr>
      </w:pPr>
      <w:r w:rsidRPr="00F370C4">
        <w:rPr>
          <w:lang w:val="en-GB"/>
        </w:rPr>
        <w:t xml:space="preserve">In recent years, </w:t>
      </w:r>
      <w:r w:rsidR="00BE63F7" w:rsidRPr="00F370C4">
        <w:rPr>
          <w:lang w:val="en-GB"/>
        </w:rPr>
        <w:t>s</w:t>
      </w:r>
      <w:r w:rsidRPr="00F370C4">
        <w:rPr>
          <w:lang w:val="en-GB"/>
        </w:rPr>
        <w:t xml:space="preserve">elective </w:t>
      </w:r>
      <w:r w:rsidR="004B0499" w:rsidRPr="00F370C4">
        <w:rPr>
          <w:lang w:val="en-GB"/>
        </w:rPr>
        <w:t xml:space="preserve">nerve transfers </w:t>
      </w:r>
      <w:r w:rsidR="00BE63F7" w:rsidRPr="00F370C4">
        <w:rPr>
          <w:lang w:val="en-GB"/>
        </w:rPr>
        <w:t xml:space="preserve">have been increasingly used to </w:t>
      </w:r>
      <w:r w:rsidR="004B0499" w:rsidRPr="00F370C4">
        <w:rPr>
          <w:lang w:val="en-GB"/>
        </w:rPr>
        <w:t>enhance prosthetic function</w:t>
      </w:r>
      <w:r w:rsidR="004B0499" w:rsidRPr="00F370C4">
        <w:rPr>
          <w:lang w:val="en-GB"/>
        </w:rPr>
        <w:fldChar w:fldCharType="begin">
          <w:fldData xml:space="preserve">PEVuZE5vdGU+PENpdGU+PEF1dGhvcj5HZWFyeTwvQXV0aG9yPjxZZWFyPjIwMjE8L1llYXI+PFJl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</w:fldData>
        </w:fldChar>
      </w:r>
      <w:r w:rsidR="005228CC">
        <w:rPr>
          <w:lang w:val="en-GB"/>
        </w:rPr>
        <w:instrText xml:space="preserve"> ADDIN EN.CITE </w:instrText>
      </w:r>
      <w:r w:rsidR="005228CC">
        <w:rPr>
          <w:lang w:val="en-GB"/>
        </w:rPr>
        <w:fldChar w:fldCharType="begin">
          <w:fldData xml:space="preserve">PEVuZE5vdGU+PENpdGU+PEF1dGhvcj5HZWFyeTwvQXV0aG9yPjxZZWFyPjIwMjE8L1llYXI+PFJl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</w:fldData>
        </w:fldChar>
      </w:r>
      <w:r w:rsidR="005228CC">
        <w:rPr>
          <w:lang w:val="en-GB"/>
        </w:rPr>
        <w:instrText xml:space="preserve"> ADDIN EN.CITE.DATA </w:instrText>
      </w:r>
      <w:r w:rsidR="005228CC">
        <w:rPr>
          <w:lang w:val="en-GB"/>
        </w:rPr>
      </w:r>
      <w:r w:rsidR="005228CC">
        <w:rPr>
          <w:lang w:val="en-GB"/>
        </w:rPr>
        <w:fldChar w:fldCharType="end"/>
      </w:r>
      <w:r w:rsidR="004B0499" w:rsidRPr="00F370C4">
        <w:rPr>
          <w:lang w:val="en-GB"/>
        </w:rPr>
      </w:r>
      <w:r w:rsidR="004B0499" w:rsidRPr="00F370C4">
        <w:rPr>
          <w:lang w:val="en-GB"/>
        </w:rPr>
        <w:fldChar w:fldCharType="separate"/>
      </w:r>
      <w:r w:rsidR="005228CC" w:rsidRPr="005228CC">
        <w:rPr>
          <w:noProof/>
          <w:vertAlign w:val="superscript"/>
          <w:lang w:val="en-GB"/>
        </w:rPr>
        <w:t>27</w:t>
      </w:r>
      <w:r w:rsidR="004B0499" w:rsidRPr="00F370C4">
        <w:rPr>
          <w:lang w:val="en-GB"/>
        </w:rPr>
        <w:fldChar w:fldCharType="end"/>
      </w:r>
      <w:r w:rsidR="004B0499" w:rsidRPr="00F370C4">
        <w:rPr>
          <w:lang w:val="en-GB"/>
        </w:rPr>
        <w:t xml:space="preserve">. </w:t>
      </w:r>
      <w:r w:rsidRPr="00F370C4">
        <w:rPr>
          <w:lang w:val="en-GB"/>
        </w:rPr>
        <w:t xml:space="preserve">Experienced clinicians in this field </w:t>
      </w:r>
      <w:r w:rsidR="00F842E4" w:rsidRPr="00F370C4">
        <w:rPr>
          <w:lang w:val="en-GB"/>
        </w:rPr>
        <w:t>have come to appreciate</w:t>
      </w:r>
      <w:r w:rsidR="004B0499" w:rsidRPr="00F370C4">
        <w:rPr>
          <w:lang w:val="en-GB"/>
        </w:rPr>
        <w:t xml:space="preserve"> that </w:t>
      </w:r>
      <w:r w:rsidR="005F1009" w:rsidRPr="00F370C4">
        <w:rPr>
          <w:lang w:val="en-GB"/>
        </w:rPr>
        <w:t>rehabilitation</w:t>
      </w:r>
      <w:r w:rsidR="004B0499" w:rsidRPr="00F370C4">
        <w:rPr>
          <w:lang w:val="en-GB"/>
        </w:rPr>
        <w:t xml:space="preserve"> is essential to enable amputees to </w:t>
      </w:r>
      <w:r w:rsidR="00C67A81">
        <w:rPr>
          <w:lang w:val="en-GB"/>
        </w:rPr>
        <w:t>use a prosthesis after the surgical procedure skilfully</w:t>
      </w:r>
      <w:r w:rsidR="00C67A81" w:rsidRPr="00C67A81">
        <w:rPr>
          <w:vertAlign w:val="superscript"/>
          <w:lang w:val="en-GB"/>
        </w:rPr>
        <w:t>27</w:t>
      </w:r>
      <w:r w:rsidR="00F842E4" w:rsidRPr="00F370C4">
        <w:rPr>
          <w:lang w:val="en-GB"/>
        </w:rPr>
        <w:t>.</w:t>
      </w:r>
      <w:r w:rsidR="00BE63F7" w:rsidRPr="00F370C4">
        <w:rPr>
          <w:lang w:val="en-GB"/>
        </w:rPr>
        <w:t xml:space="preserve"> </w:t>
      </w:r>
      <w:r w:rsidR="00F842E4" w:rsidRPr="00F370C4">
        <w:rPr>
          <w:lang w:val="en-GB"/>
        </w:rPr>
        <w:t xml:space="preserve">However, </w:t>
      </w:r>
      <w:r w:rsidR="004B0499" w:rsidRPr="00F370C4">
        <w:rPr>
          <w:lang w:val="en-GB"/>
        </w:rPr>
        <w:t xml:space="preserve">there </w:t>
      </w:r>
      <w:r w:rsidRPr="00F370C4">
        <w:rPr>
          <w:lang w:val="en-GB"/>
        </w:rPr>
        <w:t xml:space="preserve">is </w:t>
      </w:r>
      <w:r w:rsidR="004B0499" w:rsidRPr="00F370C4">
        <w:rPr>
          <w:lang w:val="en-GB"/>
        </w:rPr>
        <w:t xml:space="preserve">a lack of structured therapy programs. </w:t>
      </w:r>
      <w:r w:rsidR="00D91CEB">
        <w:rPr>
          <w:lang w:val="en-GB"/>
        </w:rPr>
        <w:t xml:space="preserve">The </w:t>
      </w:r>
      <w:r w:rsidR="00FD263F">
        <w:rPr>
          <w:lang w:val="en-GB"/>
        </w:rPr>
        <w:t>current</w:t>
      </w:r>
      <w:r w:rsidR="00D91CEB">
        <w:rPr>
          <w:lang w:val="en-GB"/>
        </w:rPr>
        <w:t xml:space="preserve"> protocol</w:t>
      </w:r>
      <w:r w:rsidR="004B0499" w:rsidRPr="00F370C4">
        <w:rPr>
          <w:lang w:val="en-GB"/>
        </w:rPr>
        <w:t xml:space="preserve"> aimed </w:t>
      </w:r>
      <w:r w:rsidR="00FD263F">
        <w:rPr>
          <w:lang w:val="en-GB"/>
        </w:rPr>
        <w:t xml:space="preserve">to </w:t>
      </w:r>
      <w:r w:rsidR="004B0499" w:rsidRPr="00F370C4">
        <w:rPr>
          <w:lang w:val="en-GB"/>
        </w:rPr>
        <w:t>provi</w:t>
      </w:r>
      <w:r w:rsidR="00FD263F">
        <w:rPr>
          <w:lang w:val="en-GB"/>
        </w:rPr>
        <w:t>de</w:t>
      </w:r>
      <w:r w:rsidR="004B0499" w:rsidRPr="00F370C4">
        <w:rPr>
          <w:lang w:val="en-GB"/>
        </w:rPr>
        <w:t xml:space="preserve"> </w:t>
      </w:r>
      <w:r w:rsidR="00FD263F">
        <w:rPr>
          <w:lang w:val="en-GB"/>
        </w:rPr>
        <w:t xml:space="preserve">the </w:t>
      </w:r>
      <w:r w:rsidR="004B0499" w:rsidRPr="00F370C4">
        <w:rPr>
          <w:lang w:val="en-GB"/>
        </w:rPr>
        <w:lastRenderedPageBreak/>
        <w:t xml:space="preserve">occupational and physical therapists </w:t>
      </w:r>
      <w:r w:rsidR="00970E31">
        <w:rPr>
          <w:lang w:val="en-GB"/>
        </w:rPr>
        <w:t xml:space="preserve">with </w:t>
      </w:r>
      <w:r w:rsidR="004B0499" w:rsidRPr="00F370C4">
        <w:rPr>
          <w:lang w:val="en-GB"/>
        </w:rPr>
        <w:t>the tools and structure</w:t>
      </w:r>
      <w:r w:rsidR="00FD263F">
        <w:rPr>
          <w:lang w:val="en-GB"/>
        </w:rPr>
        <w:t xml:space="preserve"> </w:t>
      </w:r>
      <w:r w:rsidR="004B0499" w:rsidRPr="00F370C4">
        <w:rPr>
          <w:lang w:val="en-GB"/>
        </w:rPr>
        <w:t xml:space="preserve">to guide </w:t>
      </w:r>
      <w:r w:rsidR="00D91CEB">
        <w:rPr>
          <w:lang w:val="en-GB"/>
        </w:rPr>
        <w:t xml:space="preserve">the </w:t>
      </w:r>
      <w:r w:rsidR="004B0499" w:rsidRPr="00F370C4">
        <w:rPr>
          <w:lang w:val="en-GB"/>
        </w:rPr>
        <w:t>patients through</w:t>
      </w:r>
      <w:r w:rsidR="00D91CEB">
        <w:rPr>
          <w:lang w:val="en-GB"/>
        </w:rPr>
        <w:t>out</w:t>
      </w:r>
      <w:r w:rsidR="004B0499" w:rsidRPr="00F370C4">
        <w:rPr>
          <w:lang w:val="en-GB"/>
        </w:rPr>
        <w:t xml:space="preserve"> </w:t>
      </w:r>
      <w:r w:rsidR="00D91CEB">
        <w:rPr>
          <w:lang w:val="en-GB"/>
        </w:rPr>
        <w:t xml:space="preserve">the </w:t>
      </w:r>
      <w:r w:rsidR="004B0499" w:rsidRPr="00F370C4">
        <w:rPr>
          <w:lang w:val="en-GB"/>
        </w:rPr>
        <w:t xml:space="preserve">long </w:t>
      </w:r>
      <w:r w:rsidR="001410B9">
        <w:rPr>
          <w:lang w:val="en-GB"/>
        </w:rPr>
        <w:t xml:space="preserve">TMR </w:t>
      </w:r>
      <w:r w:rsidR="004B0499" w:rsidRPr="00F370C4">
        <w:rPr>
          <w:lang w:val="en-GB"/>
        </w:rPr>
        <w:t>proce</w:t>
      </w:r>
      <w:r w:rsidR="00FD263F">
        <w:rPr>
          <w:lang w:val="en-GB"/>
        </w:rPr>
        <w:t>s</w:t>
      </w:r>
      <w:r w:rsidR="004B0499" w:rsidRPr="00F370C4">
        <w:rPr>
          <w:lang w:val="en-GB"/>
        </w:rPr>
        <w:t xml:space="preserve">s. In contrast to previous suggestions for therapy (developed for less </w:t>
      </w:r>
      <w:r w:rsidR="00F842E4" w:rsidRPr="00F370C4">
        <w:rPr>
          <w:lang w:val="en-GB"/>
        </w:rPr>
        <w:t xml:space="preserve">complex </w:t>
      </w:r>
      <w:r w:rsidR="004B0499" w:rsidRPr="00F370C4">
        <w:rPr>
          <w:lang w:val="en-GB"/>
        </w:rPr>
        <w:t>nerve transfers)</w:t>
      </w:r>
      <w:r w:rsidR="004B0499" w:rsidRPr="00F370C4">
        <w:rPr>
          <w:lang w:val="en-GB"/>
        </w:rPr>
        <w:fldChar w:fldCharType="begin"/>
      </w:r>
      <w:r w:rsidR="00290592" w:rsidRPr="00F370C4">
        <w:rPr>
          <w:lang w:val="en-GB"/>
        </w:rPr>
        <w:instrText xml:space="preserve"> ADDIN EN.CITE &lt;EndNote&gt;&lt;Cite&gt;&lt;Author&gt;Stubblefield KA&lt;/Author&gt;&lt;Year&gt;2009&lt;/Year&gt;&lt;RecNum&gt;155&lt;/RecNum&gt;&lt;DisplayText&gt;&lt;style face="superscript"&gt;28&lt;/style&gt;&lt;/DisplayText&gt;&lt;record&gt;&lt;rec-number&gt;155&lt;/rec-number&gt;&lt;foreign-keys&gt;&lt;key app="EN" db-id="d22fxvdvvx5w5iez0v1va0sq2sp0ps5eazf0" timestamp="1415369810"&gt;155&lt;/key&gt;&lt;/foreign-keys&gt;&lt;ref-type name="Journal Article"&gt;17&lt;/ref-type&gt;&lt;contributors&gt;&lt;authors&gt;&lt;author&gt;Stubblefield KA,&lt;/author&gt;&lt;author&gt;Miller LA,&lt;/author&gt;&lt;author&gt;Lipschutz RD,&lt;/author&gt;&lt;author&gt;Kuiken TA&lt;/author&gt;&lt;/authors&gt;&lt;/contributors&gt;&lt;titles&gt;&lt;title&gt;Occupational therapy protocol for amputees with targeted muscle reinnervation&lt;/title&gt;&lt;secondary-title&gt;J Rehabil Res Dev.&lt;/secondary-title&gt;&lt;short-title&gt;Stubblefield KA, Miller LA, Lipschutz RD, Kuiken TA 2009 – Occupational therapy protocol for amputees&lt;/short-title&gt;&lt;/titles&gt;&lt;periodical&gt;&lt;full-title&gt;J Rehabil Res Dev.&lt;/full-title&gt;&lt;/periodical&gt;&lt;pages&gt;481–488&lt;/pages&gt;&lt;volume&gt;46&lt;/volume&gt;&lt;number&gt;4&lt;/number&gt;&lt;keywords&gt;&lt;keyword&gt;amputation&lt;/keyword&gt;&lt;keyword&gt;myoelectric control&lt;/keyword&gt;&lt;keyword&gt;nerve transfer&lt;/keyword&gt;&lt;keyword&gt;occupational therapy&lt;/keyword&gt;&lt;keyword&gt;preprosthetic training&lt;/keyword&gt;&lt;keyword&gt;prosthetic training&lt;/keyword&gt;&lt;keyword&gt;rehabilitation&lt;/keyword&gt;&lt;keyword&gt;simultaneous control&lt;/keyword&gt;&lt;keyword&gt;targeted muscle reinnervation&lt;/keyword&gt;&lt;keyword&gt;upper limb&lt;/keyword&gt;&lt;/keywords&gt;&lt;dates&gt;&lt;year&gt;2009&lt;/year&gt;&lt;/dates&gt;&lt;urls&gt;&lt;pdf-urls&gt;&lt;url&gt;file:///C:/CD Labor/Recherchen/Citavi/PDFs/Stubblefield_2009_OTprotocol.pdf&lt;/url&gt;&lt;/pdf-urls&gt;&lt;/urls&gt;&lt;/record&gt;&lt;/Cite&gt;&lt;/EndNote&gt;</w:instrText>
      </w:r>
      <w:r w:rsidR="004B0499" w:rsidRPr="00F370C4">
        <w:rPr>
          <w:lang w:val="en-GB"/>
        </w:rPr>
        <w:fldChar w:fldCharType="separate"/>
      </w:r>
      <w:r w:rsidR="00290592" w:rsidRPr="00F370C4">
        <w:rPr>
          <w:noProof/>
          <w:vertAlign w:val="superscript"/>
          <w:lang w:val="en-GB"/>
        </w:rPr>
        <w:t>28</w:t>
      </w:r>
      <w:r w:rsidR="004B0499" w:rsidRPr="00F370C4">
        <w:rPr>
          <w:lang w:val="en-GB"/>
        </w:rPr>
        <w:fldChar w:fldCharType="end"/>
      </w:r>
      <w:r w:rsidR="004B0499" w:rsidRPr="00F370C4">
        <w:rPr>
          <w:lang w:val="en-GB"/>
        </w:rPr>
        <w:t>, there is a stronger focus on pre-prosthetic training</w:t>
      </w:r>
      <w:r w:rsidR="00716E00">
        <w:rPr>
          <w:lang w:val="en-GB"/>
        </w:rPr>
        <w:t xml:space="preserve"> and</w:t>
      </w:r>
      <w:r w:rsidR="00F842E4" w:rsidRPr="00F370C4">
        <w:rPr>
          <w:lang w:val="en-GB"/>
        </w:rPr>
        <w:t xml:space="preserve"> </w:t>
      </w:r>
      <w:r w:rsidR="004B0499" w:rsidRPr="00F370C4">
        <w:rPr>
          <w:lang w:val="en-GB"/>
        </w:rPr>
        <w:t xml:space="preserve">the use of EMG biofeedback </w:t>
      </w:r>
      <w:r w:rsidR="00F842E4" w:rsidRPr="00F370C4">
        <w:rPr>
          <w:lang w:val="en-GB"/>
        </w:rPr>
        <w:t>to allow</w:t>
      </w:r>
      <w:r w:rsidR="004B0499" w:rsidRPr="00F370C4">
        <w:rPr>
          <w:lang w:val="en-GB"/>
        </w:rPr>
        <w:t xml:space="preserve"> selective </w:t>
      </w:r>
      <w:r w:rsidR="005F1009" w:rsidRPr="00F370C4">
        <w:rPr>
          <w:lang w:val="en-GB"/>
        </w:rPr>
        <w:t>muscular</w:t>
      </w:r>
      <w:r w:rsidR="004B0499" w:rsidRPr="00F370C4">
        <w:rPr>
          <w:lang w:val="en-GB"/>
        </w:rPr>
        <w:t xml:space="preserve"> control.</w:t>
      </w:r>
    </w:p>
    <w:p w14:paraId="418D9757" w14:textId="6FF3C1E3" w:rsidR="000830B2" w:rsidRPr="00F370C4" w:rsidRDefault="000830B2" w:rsidP="00F370C4">
      <w:pPr>
        <w:rPr>
          <w:lang w:val="en-GB"/>
        </w:rPr>
      </w:pPr>
    </w:p>
    <w:p w14:paraId="14C98545" w14:textId="7B21BCF6" w:rsidR="004B0499" w:rsidRPr="00F370C4" w:rsidRDefault="000A79E9" w:rsidP="00F370C4">
      <w:pPr>
        <w:rPr>
          <w:lang w:val="en-GB"/>
        </w:rPr>
      </w:pPr>
      <w:r w:rsidRPr="00F370C4">
        <w:rPr>
          <w:lang w:val="en-GB"/>
        </w:rPr>
        <w:t xml:space="preserve">As shown </w:t>
      </w:r>
      <w:r w:rsidR="00F842E4" w:rsidRPr="00F370C4">
        <w:rPr>
          <w:lang w:val="en-GB"/>
        </w:rPr>
        <w:t xml:space="preserve">in </w:t>
      </w:r>
      <w:r w:rsidRPr="00F370C4">
        <w:rPr>
          <w:lang w:val="en-GB"/>
        </w:rPr>
        <w:t xml:space="preserve">the </w:t>
      </w:r>
      <w:r w:rsidR="005F1009" w:rsidRPr="00F370C4">
        <w:rPr>
          <w:lang w:val="en-GB"/>
        </w:rPr>
        <w:t>feasibility</w:t>
      </w:r>
      <w:r w:rsidRPr="00F370C4">
        <w:rPr>
          <w:lang w:val="en-GB"/>
        </w:rPr>
        <w:t xml:space="preserve"> study</w:t>
      </w:r>
      <w:r w:rsidR="007D6F9A" w:rsidRPr="00F370C4">
        <w:rPr>
          <w:lang w:val="en-GB"/>
        </w:rPr>
        <w:fldChar w:fldCharType="begin"/>
      </w:r>
      <w:r w:rsidR="005228CC">
        <w:rPr>
          <w:lang w:val="en-GB"/>
        </w:rPr>
        <w:instrText xml:space="preserve"> ADDIN EN.CITE &lt;EndNote&gt;&lt;Cite&gt;&lt;Author&gt;Salminger&lt;/Author&gt;&lt;Year&gt;2019&lt;/Year&gt;&lt;RecNum&gt;715&lt;/RecNum&gt;&lt;DisplayText&gt;&lt;style face="superscript"&gt;9&lt;/style&gt;&lt;/DisplayText&gt;&lt;record&gt;&lt;rec-number&gt;715&lt;/rec-number&gt;&lt;foreign-keys&gt;&lt;key app="EN" db-id="d22fxvdvvx5w5iez0v1va0sq2sp0ps5eazf0" timestamp="1566234045"&gt;715&lt;/key&gt;&lt;/foreign-keys&gt;&lt;ref-type name="Journal Article"&gt;17&lt;/ref-type&gt;&lt;contributors&gt;&lt;authors&gt;&lt;author&gt;Salminger, S.&lt;/author&gt;&lt;author&gt;Sturma, A.&lt;/author&gt;&lt;author&gt;Roche, A. D.&lt;/author&gt;&lt;author&gt;Mayer, J. A.&lt;/author&gt;&lt;author&gt;Gstoettner, C.&lt;/author&gt;&lt;author&gt;Aszmann, O. C.&lt;/author&gt;&lt;/authors&gt;&lt;/contributors&gt;&lt;auth-address&gt;Division of Plastic and Reconstructive Surgery, Department of Surgery, Medical University of Vienna, Austria.&amp;#xD;Christian Doppler Laboratory for Restoration of Extremity Function, Division of Plastic and Reconstructive Surgery, Department of Surgery, Medical University of Vienna, Austria.&amp;#xD;Department of Physical Medicine and Rehabilitation, Medical University of Vienna, Austria.&amp;#xD;Department of Plastic Surgery, Southmead Hospital, North Bristol NHS Trust, United Kingdom.&lt;/auth-address&gt;&lt;titles&gt;&lt;title&gt;Outcomes, challenges and pitfalls after targeted muscle reinnervation in high level amputees. Is it worth the effort?&lt;/title&gt;&lt;secondary-title&gt;Plast Reconstr Surg&lt;/secondary-title&gt;&lt;alt-title&gt;Plastic and reconstructive surgery&lt;/alt-title&gt;&lt;/titles&gt;&lt;periodical&gt;&lt;full-title&gt;Plast Reconstr Surg&lt;/full-title&gt;&lt;/periodical&gt;&lt;alt-periodical&gt;&lt;full-title&gt;Plastic and Reconstructive Surgery&lt;/full-title&gt;&lt;/alt-periodical&gt;&lt;edition&gt;2019/08/30&lt;/edition&gt;&lt;dates&gt;&lt;year&gt;2019&lt;/year&gt;&lt;pub-dates&gt;&lt;date&gt;Aug 27&lt;/date&gt;&lt;/pub-dates&gt;&lt;/dates&gt;&lt;isbn&gt;1529-4242 (Electronic)&amp;#xD;0032-1052 (Linking)&lt;/isbn&gt;&lt;accession-num&gt;31464981&lt;/accession-num&gt;&lt;urls&gt;&lt;related-urls&gt;&lt;url&gt;https://www.ncbi.nlm.nih.gov/pubmed/31464981&lt;/url&gt;&lt;/related-urls&gt;&lt;pdf-urls&gt;&lt;url&gt;file://C:\CD Labor\Recherchen\Endnote-PDFs\Salminger_2019_OutcomesTMR_accepted.pdf&lt;/url&gt;&lt;/pdf-urls&gt;&lt;/urls&gt;&lt;electronic-resource-num&gt;10.1097/PRS.0000000000006277&lt;/electronic-resource-num&gt;&lt;/record&gt;&lt;/Cite&gt;&lt;/EndNote&gt;</w:instrText>
      </w:r>
      <w:r w:rsidR="007D6F9A" w:rsidRPr="00F370C4">
        <w:rPr>
          <w:lang w:val="en-GB"/>
        </w:rPr>
        <w:fldChar w:fldCharType="separate"/>
      </w:r>
      <w:r w:rsidR="005228CC" w:rsidRPr="005228CC">
        <w:rPr>
          <w:noProof/>
          <w:vertAlign w:val="superscript"/>
          <w:lang w:val="en-GB"/>
        </w:rPr>
        <w:t>9</w:t>
      </w:r>
      <w:r w:rsidR="007D6F9A" w:rsidRPr="00F370C4">
        <w:rPr>
          <w:lang w:val="en-GB"/>
        </w:rPr>
        <w:fldChar w:fldCharType="end"/>
      </w:r>
      <w:r w:rsidR="00001CD2" w:rsidRPr="00F370C4">
        <w:rPr>
          <w:lang w:val="en-GB"/>
        </w:rPr>
        <w:t>, discussing the patient</w:t>
      </w:r>
      <w:r w:rsidR="001F192B">
        <w:rPr>
          <w:lang w:val="en-GB"/>
        </w:rPr>
        <w:t>'</w:t>
      </w:r>
      <w:r w:rsidR="00001CD2" w:rsidRPr="00F370C4">
        <w:rPr>
          <w:lang w:val="en-GB"/>
        </w:rPr>
        <w:t xml:space="preserve">s </w:t>
      </w:r>
      <w:r w:rsidR="00F842E4" w:rsidRPr="00F370C4">
        <w:rPr>
          <w:lang w:val="en-GB"/>
        </w:rPr>
        <w:t>expectations</w:t>
      </w:r>
      <w:r w:rsidR="00001CD2" w:rsidRPr="00F370C4">
        <w:rPr>
          <w:lang w:val="en-GB"/>
        </w:rPr>
        <w:t xml:space="preserve"> is essential for </w:t>
      </w:r>
      <w:r w:rsidR="00F842E4" w:rsidRPr="00F370C4">
        <w:rPr>
          <w:lang w:val="en-GB"/>
        </w:rPr>
        <w:t xml:space="preserve">post-operative </w:t>
      </w:r>
      <w:r w:rsidR="00001CD2" w:rsidRPr="00F370C4">
        <w:rPr>
          <w:lang w:val="en-GB"/>
        </w:rPr>
        <w:t>success</w:t>
      </w:r>
      <w:r w:rsidR="00D07AD3" w:rsidRPr="00F370C4">
        <w:rPr>
          <w:lang w:val="en-GB"/>
        </w:rPr>
        <w:t>. The inclusion of highly motivated patients certainly helped to achieve</w:t>
      </w:r>
      <w:r w:rsidR="00A80A1F" w:rsidRPr="00F370C4">
        <w:rPr>
          <w:lang w:val="en-GB"/>
        </w:rPr>
        <w:t xml:space="preserve"> the described</w:t>
      </w:r>
      <w:r w:rsidR="00D07AD3" w:rsidRPr="00F370C4">
        <w:rPr>
          <w:lang w:val="en-GB"/>
        </w:rPr>
        <w:t xml:space="preserve"> excellent</w:t>
      </w:r>
      <w:r w:rsidR="00F842E4" w:rsidRPr="00F370C4">
        <w:rPr>
          <w:lang w:val="en-GB"/>
        </w:rPr>
        <w:t xml:space="preserve"> outcome</w:t>
      </w:r>
      <w:r w:rsidR="00D07AD3" w:rsidRPr="00F370C4">
        <w:rPr>
          <w:lang w:val="en-GB"/>
        </w:rPr>
        <w:t>s</w:t>
      </w:r>
      <w:r w:rsidR="00001CD2" w:rsidRPr="00F370C4">
        <w:rPr>
          <w:lang w:val="en-GB"/>
        </w:rPr>
        <w:t>.</w:t>
      </w:r>
      <w:r w:rsidR="0068458B" w:rsidRPr="00F370C4">
        <w:rPr>
          <w:lang w:val="en-GB"/>
        </w:rPr>
        <w:t xml:space="preserve"> Less compliance to the described protocol might result in reduced prosthetic function. Additionally,</w:t>
      </w:r>
      <w:r w:rsidR="00F23048" w:rsidRPr="00F370C4">
        <w:rPr>
          <w:lang w:val="en-GB"/>
        </w:rPr>
        <w:t xml:space="preserve"> </w:t>
      </w:r>
      <w:r w:rsidR="0068458B" w:rsidRPr="00F370C4">
        <w:rPr>
          <w:lang w:val="en-GB"/>
        </w:rPr>
        <w:t>n</w:t>
      </w:r>
      <w:r w:rsidR="00001CD2" w:rsidRPr="00F370C4">
        <w:rPr>
          <w:lang w:val="en-GB"/>
        </w:rPr>
        <w:t>ot all patients wish to receive a prosthetic fitting</w:t>
      </w:r>
      <w:r w:rsidR="00620326" w:rsidRPr="00F370C4">
        <w:rPr>
          <w:lang w:val="en-GB"/>
        </w:rPr>
        <w:t xml:space="preserve"> (or can afford to get one)</w:t>
      </w:r>
      <w:r w:rsidR="00001CD2" w:rsidRPr="00F370C4">
        <w:rPr>
          <w:lang w:val="en-GB"/>
        </w:rPr>
        <w:t xml:space="preserve">. However, TMR </w:t>
      </w:r>
      <w:r w:rsidR="00F842E4" w:rsidRPr="00F370C4">
        <w:rPr>
          <w:lang w:val="en-GB"/>
        </w:rPr>
        <w:t xml:space="preserve">may </w:t>
      </w:r>
      <w:r w:rsidR="00001CD2" w:rsidRPr="00F370C4">
        <w:rPr>
          <w:lang w:val="en-GB"/>
        </w:rPr>
        <w:t xml:space="preserve">still be </w:t>
      </w:r>
      <w:r w:rsidR="00F842E4" w:rsidRPr="00F370C4">
        <w:rPr>
          <w:lang w:val="en-GB"/>
        </w:rPr>
        <w:t xml:space="preserve">feasible to improve </w:t>
      </w:r>
      <w:r w:rsidR="00001CD2" w:rsidRPr="00F370C4">
        <w:rPr>
          <w:lang w:val="en-GB"/>
        </w:rPr>
        <w:t xml:space="preserve">neuroma or phantom limb pain </w:t>
      </w:r>
      <w:r w:rsidR="00F842E4" w:rsidRPr="00F370C4">
        <w:rPr>
          <w:lang w:val="en-GB"/>
        </w:rPr>
        <w:t xml:space="preserve">since </w:t>
      </w:r>
      <w:r w:rsidR="00001CD2" w:rsidRPr="00F370C4">
        <w:rPr>
          <w:lang w:val="en-GB"/>
        </w:rPr>
        <w:t>recent studies have shown the potential of nerve transfers to</w:t>
      </w:r>
      <w:r w:rsidR="00BE63F7" w:rsidRPr="00F370C4">
        <w:rPr>
          <w:lang w:val="en-GB"/>
        </w:rPr>
        <w:t xml:space="preserve"> alleviate these conditions</w:t>
      </w:r>
      <w:r w:rsidR="00001CD2" w:rsidRPr="00F370C4">
        <w:rPr>
          <w:lang w:val="en-GB"/>
        </w:rPr>
        <w:fldChar w:fldCharType="begin">
          <w:fldData xml:space="preserve">PEVuZE5vdGU+PENpdGU+PEF1dGhvcj5EdW1hbmlhbjwvQXV0aG9yPjxZZWFyPjIwMTg8L1llYXI+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ZWRpdGlvbj4yMDE4LzEwLzMwPC9lZGl0aW9uPjxkYXRlcz48eWVhcj4yMDE4PC95ZWFy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</w:fldData>
        </w:fldChar>
      </w:r>
      <w:r w:rsidR="00290592" w:rsidRPr="00F370C4">
        <w:rPr>
          <w:lang w:val="en-GB"/>
        </w:rPr>
        <w:instrText xml:space="preserve"> ADDIN EN.CITE </w:instrText>
      </w:r>
      <w:r w:rsidR="00290592" w:rsidRPr="00F370C4">
        <w:rPr>
          <w:lang w:val="en-GB"/>
        </w:rPr>
        <w:fldChar w:fldCharType="begin">
          <w:fldData xml:space="preserve">PEVuZE5vdGU+PENpdGU+PEF1dGhvcj5EdW1hbmlhbjwvQXV0aG9yPjxZZWFyPjIwMTg8L1llYXI+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ZWRpdGlvbj4yMDE4LzEwLzMwPC9lZGl0aW9uPjxkYXRlcz48eWVhcj4yMDE4PC95ZWFy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</w:fldData>
        </w:fldChar>
      </w:r>
      <w:r w:rsidR="00290592" w:rsidRPr="00F370C4">
        <w:rPr>
          <w:lang w:val="en-GB"/>
        </w:rPr>
        <w:instrText xml:space="preserve"> ADDIN EN.CITE.DATA </w:instrText>
      </w:r>
      <w:r w:rsidR="00290592" w:rsidRPr="00F370C4">
        <w:rPr>
          <w:lang w:val="en-GB"/>
        </w:rPr>
      </w:r>
      <w:r w:rsidR="00290592" w:rsidRPr="00F370C4">
        <w:rPr>
          <w:lang w:val="en-GB"/>
        </w:rPr>
        <w:fldChar w:fldCharType="end"/>
      </w:r>
      <w:r w:rsidR="00001CD2" w:rsidRPr="00F370C4">
        <w:rPr>
          <w:lang w:val="en-GB"/>
        </w:rPr>
      </w:r>
      <w:r w:rsidR="00001CD2" w:rsidRPr="00F370C4">
        <w:rPr>
          <w:lang w:val="en-GB"/>
        </w:rPr>
        <w:fldChar w:fldCharType="separate"/>
      </w:r>
      <w:r w:rsidR="00290592" w:rsidRPr="00F370C4">
        <w:rPr>
          <w:noProof/>
          <w:vertAlign w:val="superscript"/>
          <w:lang w:val="en-GB"/>
        </w:rPr>
        <w:t>29</w:t>
      </w:r>
      <w:r w:rsidR="00E746D2">
        <w:rPr>
          <w:noProof/>
          <w:vertAlign w:val="superscript"/>
          <w:lang w:val="en-GB"/>
        </w:rPr>
        <w:t>–</w:t>
      </w:r>
      <w:r w:rsidR="00290592" w:rsidRPr="00F370C4">
        <w:rPr>
          <w:noProof/>
          <w:vertAlign w:val="superscript"/>
          <w:lang w:val="en-GB"/>
        </w:rPr>
        <w:t>31</w:t>
      </w:r>
      <w:r w:rsidR="00001CD2" w:rsidRPr="00F370C4">
        <w:rPr>
          <w:lang w:val="en-GB"/>
        </w:rPr>
        <w:fldChar w:fldCharType="end"/>
      </w:r>
      <w:r w:rsidR="00001CD2" w:rsidRPr="00F370C4">
        <w:rPr>
          <w:lang w:val="en-GB"/>
        </w:rPr>
        <w:t xml:space="preserve">. </w:t>
      </w:r>
      <w:r w:rsidR="00F842E4" w:rsidRPr="00F370C4">
        <w:rPr>
          <w:lang w:val="en-GB"/>
        </w:rPr>
        <w:t>For such cases, the rehabilitation program is foreshortened</w:t>
      </w:r>
      <w:r w:rsidR="00001CD2" w:rsidRPr="00F370C4">
        <w:rPr>
          <w:lang w:val="en-GB"/>
        </w:rPr>
        <w:t xml:space="preserve">. Still, </w:t>
      </w:r>
      <w:r w:rsidR="00F842E4" w:rsidRPr="00F370C4">
        <w:rPr>
          <w:lang w:val="en-GB"/>
        </w:rPr>
        <w:t xml:space="preserve">we have experienced that regular </w:t>
      </w:r>
      <w:r w:rsidR="00001CD2" w:rsidRPr="00F370C4">
        <w:rPr>
          <w:lang w:val="en-GB"/>
        </w:rPr>
        <w:t xml:space="preserve">training </w:t>
      </w:r>
      <w:r w:rsidR="00F842E4" w:rsidRPr="00F370C4">
        <w:rPr>
          <w:lang w:val="en-GB"/>
        </w:rPr>
        <w:t xml:space="preserve">of </w:t>
      </w:r>
      <w:r w:rsidR="00001CD2" w:rsidRPr="00F370C4">
        <w:rPr>
          <w:lang w:val="en-GB"/>
        </w:rPr>
        <w:t xml:space="preserve">controlled activation of the reinnervated muscles and a prosthesis can further improve the </w:t>
      </w:r>
      <w:r w:rsidR="00F842E4" w:rsidRPr="00F370C4">
        <w:rPr>
          <w:lang w:val="en-GB"/>
        </w:rPr>
        <w:t xml:space="preserve">pain </w:t>
      </w:r>
      <w:r w:rsidR="00001CD2" w:rsidRPr="00F370C4">
        <w:rPr>
          <w:lang w:val="en-GB"/>
        </w:rPr>
        <w:t>situation</w:t>
      </w:r>
      <w:r w:rsidR="00001CD2" w:rsidRPr="00F370C4">
        <w:rPr>
          <w:lang w:val="en-GB"/>
        </w:rPr>
        <w:fldChar w:fldCharType="begin"/>
      </w:r>
      <w:r w:rsidR="00290592" w:rsidRPr="00F370C4">
        <w:rPr>
          <w:lang w:val="en-GB"/>
        </w:rPr>
        <w:instrText xml:space="preserve"> ADDIN EN.CITE &lt;EndNote&gt;&lt;Cite&gt;&lt;Author&gt;Sturma&lt;/Author&gt;&lt;Year&gt;2021&lt;/Year&gt;&lt;RecNum&gt;805&lt;/RecNum&gt;&lt;DisplayText&gt;&lt;style face="superscript"&gt;32&lt;/style&gt;&lt;/DisplayText&gt;&lt;record&gt;&lt;rec-number&gt;805&lt;/rec-number&gt;&lt;foreign-keys&gt;&lt;key app="EN" db-id="d22fxvdvvx5w5iez0v1va0sq2sp0ps5eazf0" timestamp="1617371564"&gt;805&lt;/key&gt;&lt;/foreign-keys&gt;&lt;ref-type name="Book Section"&gt;5&lt;/ref-type&gt;&lt;contributors&gt;&lt;authors&gt;&lt;author&gt;Sturma, A.&lt;/author&gt;&lt;author&gt;Hruby, L. A.&lt;/author&gt;&lt;author&gt;Vujaklija, I.&lt;/author&gt;&lt;author&gt;Østlie, K.&lt;/author&gt;&lt;author&gt;Farina, D.&lt;/author&gt;&lt;/authors&gt;&lt;secondary-authors&gt;&lt;author&gt;Aszmann, O.C.&lt;/author&gt;&lt;author&gt;Farina, D.&lt;/author&gt;&lt;/secondary-authors&gt;&lt;/contributors&gt;&lt;titles&gt;&lt;title&gt;Treatment Strategies for Phantom Limb Pain&lt;/title&gt;&lt;secondary-title&gt;Bionic Limb Reconstruction&lt;/secondary-title&gt;&lt;/titles&gt;&lt;pages&gt;113-124&lt;/pages&gt;&lt;edition&gt;1&lt;/edition&gt;&lt;dates&gt;&lt;year&gt;2021&lt;/year&gt;&lt;/dates&gt;&lt;publisher&gt;Springer International Publishing&lt;/publisher&gt;&lt;urls&gt;&lt;/urls&gt;&lt;/record&gt;&lt;/Cite&gt;&lt;/EndNote&gt;</w:instrText>
      </w:r>
      <w:r w:rsidR="00001CD2" w:rsidRPr="00F370C4">
        <w:rPr>
          <w:lang w:val="en-GB"/>
        </w:rPr>
        <w:fldChar w:fldCharType="separate"/>
      </w:r>
      <w:r w:rsidR="00290592" w:rsidRPr="00F370C4">
        <w:rPr>
          <w:noProof/>
          <w:vertAlign w:val="superscript"/>
          <w:lang w:val="en-GB"/>
        </w:rPr>
        <w:t>32</w:t>
      </w:r>
      <w:r w:rsidR="00001CD2" w:rsidRPr="00F370C4">
        <w:rPr>
          <w:lang w:val="en-GB"/>
        </w:rPr>
        <w:fldChar w:fldCharType="end"/>
      </w:r>
      <w:r w:rsidR="00001CD2" w:rsidRPr="00F370C4">
        <w:rPr>
          <w:lang w:val="en-GB"/>
        </w:rPr>
        <w:t xml:space="preserve">. </w:t>
      </w:r>
      <w:r w:rsidR="00620326" w:rsidRPr="00F370C4">
        <w:rPr>
          <w:lang w:val="en-GB"/>
        </w:rPr>
        <w:t>Here, shared decision</w:t>
      </w:r>
      <w:r w:rsidR="003D06F2">
        <w:rPr>
          <w:lang w:val="en-GB"/>
        </w:rPr>
        <w:t>-</w:t>
      </w:r>
      <w:r w:rsidR="00620326" w:rsidRPr="00F370C4">
        <w:rPr>
          <w:lang w:val="en-GB"/>
        </w:rPr>
        <w:t xml:space="preserve">making is </w:t>
      </w:r>
      <w:r w:rsidR="003D06F2">
        <w:rPr>
          <w:lang w:val="en-GB"/>
        </w:rPr>
        <w:t>essential</w:t>
      </w:r>
      <w:r w:rsidR="00620326" w:rsidRPr="00F370C4">
        <w:rPr>
          <w:lang w:val="en-GB"/>
        </w:rPr>
        <w:t xml:space="preserve"> </w:t>
      </w:r>
      <w:r w:rsidR="008F0850" w:rsidRPr="00F370C4">
        <w:rPr>
          <w:lang w:val="en-GB"/>
        </w:rPr>
        <w:t>as some</w:t>
      </w:r>
      <w:r w:rsidR="00620326" w:rsidRPr="00F370C4">
        <w:rPr>
          <w:lang w:val="en-GB"/>
        </w:rPr>
        <w:t xml:space="preserve"> patient</w:t>
      </w:r>
      <w:r w:rsidR="008F0850" w:rsidRPr="00F370C4">
        <w:rPr>
          <w:lang w:val="en-GB"/>
        </w:rPr>
        <w:t>s</w:t>
      </w:r>
      <w:r w:rsidR="00620326" w:rsidRPr="00F370C4">
        <w:rPr>
          <w:lang w:val="en-GB"/>
        </w:rPr>
        <w:t xml:space="preserve"> might wear a prosthesis for its potential to </w:t>
      </w:r>
      <w:r w:rsidR="00413892">
        <w:rPr>
          <w:lang w:val="en-GB"/>
        </w:rPr>
        <w:t>reduce pain</w:t>
      </w:r>
      <w:r w:rsidR="00620326" w:rsidRPr="00F370C4">
        <w:rPr>
          <w:lang w:val="en-GB"/>
        </w:rPr>
        <w:t xml:space="preserve"> in the long term</w:t>
      </w:r>
      <w:r w:rsidR="00D070C4">
        <w:rPr>
          <w:lang w:val="en-GB"/>
        </w:rPr>
        <w:fldChar w:fldCharType="begin"/>
      </w:r>
      <w:r w:rsidR="00D070C4">
        <w:rPr>
          <w:lang w:val="en-GB"/>
        </w:rPr>
        <w:instrText xml:space="preserve"> ADDIN EN.CITE &lt;EndNote&gt;&lt;Cite&gt;&lt;Author&gt;Sturma&lt;/Author&gt;&lt;Year&gt;2021&lt;/Year&gt;&lt;RecNum&gt;805&lt;/RecNum&gt;&lt;DisplayText&gt;&lt;style face="superscript"&gt;32&lt;/style&gt;&lt;/DisplayText&gt;&lt;record&gt;&lt;rec-number&gt;805&lt;/rec-number&gt;&lt;foreign-keys&gt;&lt;key app="EN" db-id="d22fxvdvvx5w5iez0v1va0sq2sp0ps5eazf0" timestamp="1617371564"&gt;805&lt;/key&gt;&lt;/foreign-keys&gt;&lt;ref-type name="Book Section"&gt;5&lt;/ref-type&gt;&lt;contributors&gt;&lt;authors&gt;&lt;author&gt;Sturma, A.&lt;/author&gt;&lt;author&gt;Hruby, L. A.&lt;/author&gt;&lt;author&gt;Vujaklija, I.&lt;/author&gt;&lt;author&gt;Østlie, K.&lt;/author&gt;&lt;author&gt;Farina, D.&lt;/author&gt;&lt;/authors&gt;&lt;secondary-authors&gt;&lt;author&gt;Aszmann, O.C.&lt;/author&gt;&lt;author&gt;Farina, D.&lt;/author&gt;&lt;/secondary-authors&gt;&lt;/contributors&gt;&lt;titles&gt;&lt;title&gt;Treatment Strategies for Phantom Limb Pain&lt;/title&gt;&lt;secondary-title&gt;Bionic Limb Reconstruction&lt;/secondary-title&gt;&lt;/titles&gt;&lt;pages&gt;113-124&lt;/pages&gt;&lt;edition&gt;1&lt;/edition&gt;&lt;dates&gt;&lt;year&gt;2021&lt;/year&gt;&lt;/dates&gt;&lt;publisher&gt;Springer International Publishing&lt;/publisher&gt;&lt;urls&gt;&lt;/urls&gt;&lt;/record&gt;&lt;/Cite&gt;&lt;/EndNote&gt;</w:instrText>
      </w:r>
      <w:r w:rsidR="00D070C4">
        <w:rPr>
          <w:lang w:val="en-GB"/>
        </w:rPr>
        <w:fldChar w:fldCharType="separate"/>
      </w:r>
      <w:r w:rsidR="00D070C4" w:rsidRPr="00D070C4">
        <w:rPr>
          <w:noProof/>
          <w:vertAlign w:val="superscript"/>
          <w:lang w:val="en-GB"/>
        </w:rPr>
        <w:t>32</w:t>
      </w:r>
      <w:r w:rsidR="00D070C4">
        <w:rPr>
          <w:lang w:val="en-GB"/>
        </w:rPr>
        <w:fldChar w:fldCharType="end"/>
      </w:r>
      <w:r w:rsidR="008F0850" w:rsidRPr="00F370C4">
        <w:rPr>
          <w:lang w:val="en-GB"/>
        </w:rPr>
        <w:t>, while others might not be interested</w:t>
      </w:r>
      <w:r w:rsidR="00F842E4" w:rsidRPr="00F370C4">
        <w:rPr>
          <w:lang w:val="en-GB"/>
        </w:rPr>
        <w:t>.</w:t>
      </w:r>
    </w:p>
    <w:p w14:paraId="5A656D3A" w14:textId="2EF06188" w:rsidR="000830B2" w:rsidRPr="00F370C4" w:rsidRDefault="000830B2" w:rsidP="00F370C4">
      <w:pPr>
        <w:rPr>
          <w:lang w:val="en-GB"/>
        </w:rPr>
      </w:pPr>
    </w:p>
    <w:p w14:paraId="7F60E244" w14:textId="585B1B7B" w:rsidR="00EB51C8" w:rsidRPr="00F370C4" w:rsidRDefault="007B6C5B" w:rsidP="00F370C4">
      <w:pPr>
        <w:rPr>
          <w:lang w:val="en-GB"/>
        </w:rPr>
      </w:pPr>
      <w:r w:rsidRPr="00F370C4">
        <w:rPr>
          <w:lang w:val="en-GB"/>
        </w:rPr>
        <w:t>In our experience, a</w:t>
      </w:r>
      <w:r w:rsidR="00841BF2" w:rsidRPr="00F370C4">
        <w:rPr>
          <w:lang w:val="en-GB"/>
        </w:rPr>
        <w:t xml:space="preserve"> detailed </w:t>
      </w:r>
      <w:r w:rsidRPr="00F370C4">
        <w:rPr>
          <w:lang w:val="en-GB"/>
        </w:rPr>
        <w:t>discussion with the patient</w:t>
      </w:r>
      <w:r w:rsidR="000E069E" w:rsidRPr="00F370C4">
        <w:rPr>
          <w:lang w:val="en-GB"/>
        </w:rPr>
        <w:t xml:space="preserve"> </w:t>
      </w:r>
      <w:r w:rsidR="00BE63F7" w:rsidRPr="00F370C4">
        <w:rPr>
          <w:lang w:val="en-GB"/>
        </w:rPr>
        <w:t xml:space="preserve">is </w:t>
      </w:r>
      <w:r w:rsidR="00841BF2" w:rsidRPr="00F370C4">
        <w:rPr>
          <w:lang w:val="en-GB"/>
        </w:rPr>
        <w:t>essential</w:t>
      </w:r>
      <w:r w:rsidRPr="00F370C4">
        <w:rPr>
          <w:lang w:val="en-GB"/>
        </w:rPr>
        <w:t xml:space="preserve"> to evaluate </w:t>
      </w:r>
      <w:r w:rsidR="00BE63F7" w:rsidRPr="00F370C4">
        <w:rPr>
          <w:lang w:val="en-GB"/>
        </w:rPr>
        <w:t xml:space="preserve">future </w:t>
      </w:r>
      <w:r w:rsidRPr="00F370C4">
        <w:rPr>
          <w:lang w:val="en-GB"/>
        </w:rPr>
        <w:t xml:space="preserve">compliance. </w:t>
      </w:r>
      <w:r w:rsidR="000E069E" w:rsidRPr="00F370C4">
        <w:rPr>
          <w:lang w:val="en-GB"/>
        </w:rPr>
        <w:t xml:space="preserve">Depending on the reinnervation time, motor learning </w:t>
      </w:r>
      <w:r w:rsidR="00413892">
        <w:rPr>
          <w:lang w:val="en-GB"/>
        </w:rPr>
        <w:t>capacity</w:t>
      </w:r>
      <w:r w:rsidR="000E069E" w:rsidRPr="00F370C4">
        <w:rPr>
          <w:lang w:val="en-GB"/>
        </w:rPr>
        <w:t>,</w:t>
      </w:r>
      <w:r w:rsidR="00841BF2" w:rsidRPr="00F370C4">
        <w:rPr>
          <w:lang w:val="en-GB"/>
        </w:rPr>
        <w:t xml:space="preserve"> and</w:t>
      </w:r>
      <w:r w:rsidR="000E069E" w:rsidRPr="00F370C4">
        <w:rPr>
          <w:lang w:val="en-GB"/>
        </w:rPr>
        <w:t xml:space="preserve"> t</w:t>
      </w:r>
      <w:r w:rsidR="00B81C91">
        <w:rPr>
          <w:lang w:val="en-GB"/>
        </w:rPr>
        <w:t xml:space="preserve">he </w:t>
      </w:r>
      <w:r w:rsidR="001F6423">
        <w:rPr>
          <w:lang w:val="en-GB"/>
        </w:rPr>
        <w:t>patient's</w:t>
      </w:r>
      <w:r w:rsidR="00E746D2">
        <w:rPr>
          <w:lang w:val="en-GB"/>
        </w:rPr>
        <w:t xml:space="preserve"> </w:t>
      </w:r>
      <w:r w:rsidR="00B81C91">
        <w:rPr>
          <w:lang w:val="en-GB"/>
        </w:rPr>
        <w:t>availability,</w:t>
      </w:r>
      <w:r w:rsidR="000E069E" w:rsidRPr="00F370C4">
        <w:rPr>
          <w:lang w:val="en-GB"/>
        </w:rPr>
        <w:t xml:space="preserve"> the </w:t>
      </w:r>
      <w:r w:rsidR="005F1009" w:rsidRPr="00F370C4">
        <w:rPr>
          <w:lang w:val="en-GB"/>
        </w:rPr>
        <w:t>rehabilitation</w:t>
      </w:r>
      <w:r w:rsidR="000E069E" w:rsidRPr="00F370C4">
        <w:rPr>
          <w:lang w:val="en-GB"/>
        </w:rPr>
        <w:t xml:space="preserve"> process is likely to take between </w:t>
      </w:r>
      <w:r w:rsidR="004D0829">
        <w:rPr>
          <w:lang w:val="en-GB"/>
        </w:rPr>
        <w:t>9</w:t>
      </w:r>
      <w:r w:rsidR="00E746D2">
        <w:rPr>
          <w:lang w:val="en-GB"/>
        </w:rPr>
        <w:t>–</w:t>
      </w:r>
      <w:r w:rsidR="004D0829">
        <w:rPr>
          <w:lang w:val="en-GB"/>
        </w:rPr>
        <w:t>15</w:t>
      </w:r>
      <w:r w:rsidR="000E069E" w:rsidRPr="00F370C4">
        <w:rPr>
          <w:lang w:val="en-GB"/>
        </w:rPr>
        <w:t xml:space="preserve"> months. </w:t>
      </w:r>
      <w:r w:rsidR="004D0829">
        <w:rPr>
          <w:lang w:val="en-GB"/>
        </w:rPr>
        <w:t>Suppose a patient does not strive toward the improvement of upper limb function or might make better use of another device (e.g., body-powered prosthetics). In that case</w:t>
      </w:r>
      <w:r w:rsidR="00301B6C" w:rsidRPr="00F370C4">
        <w:rPr>
          <w:lang w:val="en-GB"/>
        </w:rPr>
        <w:t xml:space="preserve">, </w:t>
      </w:r>
      <w:r w:rsidR="00836EF9" w:rsidRPr="00F370C4">
        <w:rPr>
          <w:lang w:val="en-GB"/>
        </w:rPr>
        <w:t xml:space="preserve">one </w:t>
      </w:r>
      <w:r w:rsidR="00301B6C" w:rsidRPr="00F370C4">
        <w:rPr>
          <w:lang w:val="en-GB"/>
        </w:rPr>
        <w:t xml:space="preserve">might not consider </w:t>
      </w:r>
      <w:r w:rsidR="00836EF9" w:rsidRPr="00F370C4">
        <w:rPr>
          <w:lang w:val="en-GB"/>
        </w:rPr>
        <w:t xml:space="preserve">the </w:t>
      </w:r>
      <w:r w:rsidR="00301B6C" w:rsidRPr="00F370C4">
        <w:rPr>
          <w:lang w:val="en-GB"/>
        </w:rPr>
        <w:t xml:space="preserve">time (and possibly financial) commitment worth it. To save </w:t>
      </w:r>
      <w:r w:rsidR="005F1009" w:rsidRPr="00F370C4">
        <w:rPr>
          <w:lang w:val="en-GB"/>
        </w:rPr>
        <w:t>resources</w:t>
      </w:r>
      <w:r w:rsidR="00301B6C" w:rsidRPr="00F370C4">
        <w:rPr>
          <w:lang w:val="en-GB"/>
        </w:rPr>
        <w:t xml:space="preserve">, we </w:t>
      </w:r>
      <w:r w:rsidR="004D0829">
        <w:rPr>
          <w:lang w:val="en-GB"/>
        </w:rPr>
        <w:t>strongly recommend only including patients who express a strong interest in the procedure</w:t>
      </w:r>
      <w:r w:rsidR="00301B6C" w:rsidRPr="00F370C4">
        <w:rPr>
          <w:lang w:val="en-GB"/>
        </w:rPr>
        <w:t xml:space="preserve"> and only perform the surgery </w:t>
      </w:r>
      <w:r w:rsidR="00BE63F7" w:rsidRPr="00F370C4">
        <w:rPr>
          <w:lang w:val="en-GB"/>
        </w:rPr>
        <w:t xml:space="preserve">for functional purposes </w:t>
      </w:r>
      <w:r w:rsidR="00301B6C" w:rsidRPr="00F370C4">
        <w:rPr>
          <w:lang w:val="en-GB"/>
        </w:rPr>
        <w:t xml:space="preserve">when the full rehabilitation procedure is </w:t>
      </w:r>
      <w:r w:rsidR="00836EF9" w:rsidRPr="00F370C4">
        <w:rPr>
          <w:lang w:val="en-GB"/>
        </w:rPr>
        <w:t>anticipated</w:t>
      </w:r>
      <w:r w:rsidR="004D0829">
        <w:rPr>
          <w:lang w:val="en-GB"/>
        </w:rPr>
        <w:t xml:space="preserve">. </w:t>
      </w:r>
      <w:r w:rsidR="00D26213">
        <w:rPr>
          <w:lang w:val="en-GB"/>
        </w:rPr>
        <w:t>Finally, the</w:t>
      </w:r>
      <w:r w:rsidR="00D26213" w:rsidRPr="00F370C4">
        <w:rPr>
          <w:lang w:val="en-GB"/>
        </w:rPr>
        <w:t xml:space="preserve"> </w:t>
      </w:r>
      <w:r w:rsidR="00301B6C" w:rsidRPr="00F370C4">
        <w:rPr>
          <w:lang w:val="en-GB"/>
        </w:rPr>
        <w:t xml:space="preserve">costs for </w:t>
      </w:r>
      <w:r w:rsidR="007D6F9A" w:rsidRPr="00F370C4">
        <w:rPr>
          <w:lang w:val="en-GB"/>
        </w:rPr>
        <w:t xml:space="preserve">the </w:t>
      </w:r>
      <w:r w:rsidR="00BE63F7" w:rsidRPr="00F370C4">
        <w:rPr>
          <w:lang w:val="en-GB"/>
        </w:rPr>
        <w:t>surgery, therapy</w:t>
      </w:r>
      <w:r w:rsidR="004D0829">
        <w:rPr>
          <w:lang w:val="en-GB"/>
        </w:rPr>
        <w:t>,</w:t>
      </w:r>
      <w:r w:rsidR="00301B6C" w:rsidRPr="00F370C4">
        <w:rPr>
          <w:lang w:val="en-GB"/>
        </w:rPr>
        <w:t xml:space="preserve"> and fitting </w:t>
      </w:r>
      <w:r w:rsidR="00D26213">
        <w:rPr>
          <w:lang w:val="en-GB"/>
        </w:rPr>
        <w:t>should</w:t>
      </w:r>
      <w:r w:rsidR="00D26213" w:rsidRPr="00F370C4">
        <w:rPr>
          <w:lang w:val="en-GB"/>
        </w:rPr>
        <w:t xml:space="preserve"> </w:t>
      </w:r>
      <w:r w:rsidR="00836EF9" w:rsidRPr="00F370C4">
        <w:rPr>
          <w:lang w:val="en-GB"/>
        </w:rPr>
        <w:t xml:space="preserve">likely be </w:t>
      </w:r>
      <w:r w:rsidR="00301B6C" w:rsidRPr="00F370C4">
        <w:rPr>
          <w:lang w:val="en-GB"/>
        </w:rPr>
        <w:t>covered</w:t>
      </w:r>
      <w:r w:rsidR="00D26213">
        <w:rPr>
          <w:lang w:val="en-GB"/>
        </w:rPr>
        <w:t xml:space="preserve"> at that point</w:t>
      </w:r>
      <w:r w:rsidR="00301B6C" w:rsidRPr="00F370C4">
        <w:rPr>
          <w:lang w:val="en-GB"/>
        </w:rPr>
        <w:t>.</w:t>
      </w:r>
    </w:p>
    <w:p w14:paraId="42F843EB" w14:textId="73C90DA8" w:rsidR="007B6C5B" w:rsidRPr="00F370C4" w:rsidRDefault="007B6C5B" w:rsidP="00F370C4">
      <w:pPr>
        <w:rPr>
          <w:lang w:val="en-GB"/>
        </w:rPr>
      </w:pPr>
    </w:p>
    <w:p w14:paraId="446591BC" w14:textId="38D5B1FD" w:rsidR="00F276B6" w:rsidRPr="00F370C4" w:rsidRDefault="00C27E02" w:rsidP="00F370C4">
      <w:pPr>
        <w:rPr>
          <w:lang w:val="en-GB"/>
        </w:rPr>
      </w:pPr>
      <w:r w:rsidRPr="00F370C4">
        <w:rPr>
          <w:lang w:val="en-GB"/>
        </w:rPr>
        <w:t xml:space="preserve">The described study protocol needs to be adapted for each individual </w:t>
      </w:r>
      <w:r w:rsidR="007E488A" w:rsidRPr="00F370C4">
        <w:rPr>
          <w:lang w:val="en-GB"/>
        </w:rPr>
        <w:t xml:space="preserve">based on clinical reasoning </w:t>
      </w:r>
      <w:r w:rsidRPr="00F370C4">
        <w:rPr>
          <w:lang w:val="en-GB"/>
        </w:rPr>
        <w:t xml:space="preserve">to meet their </w:t>
      </w:r>
      <w:r w:rsidR="00836EF9" w:rsidRPr="00F370C4">
        <w:rPr>
          <w:lang w:val="en-GB"/>
        </w:rPr>
        <w:t xml:space="preserve">specific </w:t>
      </w:r>
      <w:r w:rsidRPr="00F370C4">
        <w:rPr>
          <w:lang w:val="en-GB"/>
        </w:rPr>
        <w:t xml:space="preserve">needs. </w:t>
      </w:r>
      <w:r w:rsidR="00836EF9" w:rsidRPr="00F370C4">
        <w:rPr>
          <w:lang w:val="en-GB"/>
        </w:rPr>
        <w:t>Physical</w:t>
      </w:r>
      <w:r w:rsidR="00CC4790" w:rsidRPr="00F370C4">
        <w:rPr>
          <w:lang w:val="en-GB"/>
        </w:rPr>
        <w:t xml:space="preserve"> and psychological co-</w:t>
      </w:r>
      <w:r w:rsidR="005F1009" w:rsidRPr="00F370C4">
        <w:rPr>
          <w:lang w:val="en-GB"/>
        </w:rPr>
        <w:t>morbidities</w:t>
      </w:r>
      <w:r w:rsidR="00CC4790" w:rsidRPr="00F370C4">
        <w:rPr>
          <w:lang w:val="en-GB"/>
        </w:rPr>
        <w:t xml:space="preserve"> need to be </w:t>
      </w:r>
      <w:r w:rsidR="00066B20" w:rsidRPr="00F370C4">
        <w:rPr>
          <w:lang w:val="en-GB"/>
        </w:rPr>
        <w:t>considered</w:t>
      </w:r>
      <w:r w:rsidR="00CC4790" w:rsidRPr="00F370C4">
        <w:rPr>
          <w:lang w:val="en-GB"/>
        </w:rPr>
        <w:t xml:space="preserve"> and adequate treatment (e.g.</w:t>
      </w:r>
      <w:r w:rsidR="00A12DF5">
        <w:rPr>
          <w:lang w:val="en-GB"/>
        </w:rPr>
        <w:t>,</w:t>
      </w:r>
      <w:r w:rsidR="00CC4790" w:rsidRPr="00F370C4">
        <w:rPr>
          <w:lang w:val="en-GB"/>
        </w:rPr>
        <w:t xml:space="preserve"> psychotherapy) offered</w:t>
      </w:r>
      <w:r w:rsidR="009E53F5" w:rsidRPr="00F370C4">
        <w:rPr>
          <w:lang w:val="en-GB"/>
        </w:rPr>
        <w:t xml:space="preserve"> in addition to the interventions described here.</w:t>
      </w:r>
      <w:r w:rsidR="00A8162F" w:rsidRPr="00F370C4">
        <w:rPr>
          <w:lang w:val="en-GB"/>
        </w:rPr>
        <w:t xml:space="preserve"> In patients receiving TMR immediately after amputation, a closer screening for psychological conditions developing overtime may be needed. Apart from this</w:t>
      </w:r>
      <w:r w:rsidR="00A12DF5">
        <w:rPr>
          <w:lang w:val="en-GB"/>
        </w:rPr>
        <w:t>,</w:t>
      </w:r>
      <w:r w:rsidR="00A8162F" w:rsidRPr="00F370C4">
        <w:rPr>
          <w:lang w:val="en-GB"/>
        </w:rPr>
        <w:t xml:space="preserve"> no change in the protocol is </w:t>
      </w:r>
      <w:r w:rsidR="00A12DF5">
        <w:rPr>
          <w:lang w:val="en-GB"/>
        </w:rPr>
        <w:t>requir</w:t>
      </w:r>
      <w:r w:rsidR="00A8162F" w:rsidRPr="00F370C4">
        <w:rPr>
          <w:lang w:val="en-GB"/>
        </w:rPr>
        <w:t>ed for this group of patients. They might</w:t>
      </w:r>
      <w:r w:rsidR="002B47AE" w:rsidRPr="00F370C4">
        <w:rPr>
          <w:lang w:val="en-GB"/>
        </w:rPr>
        <w:t xml:space="preserve"> even </w:t>
      </w:r>
      <w:r w:rsidR="00644081" w:rsidRPr="00F370C4">
        <w:rPr>
          <w:lang w:val="en-GB"/>
        </w:rPr>
        <w:t>progress</w:t>
      </w:r>
      <w:r w:rsidR="00A8162F" w:rsidRPr="00F370C4">
        <w:rPr>
          <w:lang w:val="en-GB"/>
        </w:rPr>
        <w:t xml:space="preserve"> faster in motor learning as they might still be used to bimanual activities.</w:t>
      </w:r>
      <w:r w:rsidR="009E53F5" w:rsidRPr="00F370C4">
        <w:rPr>
          <w:lang w:val="en-GB"/>
        </w:rPr>
        <w:t xml:space="preserve"> Within this protocol, the nerve transfers </w:t>
      </w:r>
      <w:r w:rsidR="00A12DF5">
        <w:rPr>
          <w:lang w:val="en-GB"/>
        </w:rPr>
        <w:t>operat</w:t>
      </w:r>
      <w:r w:rsidR="009E53F5" w:rsidRPr="00F370C4">
        <w:rPr>
          <w:lang w:val="en-GB"/>
        </w:rPr>
        <w:t xml:space="preserve">ed by the surgeon </w:t>
      </w:r>
      <w:r w:rsidR="00AC0AC3" w:rsidRPr="00F370C4">
        <w:rPr>
          <w:lang w:val="en-GB"/>
        </w:rPr>
        <w:t>define</w:t>
      </w:r>
      <w:r w:rsidR="00413892">
        <w:rPr>
          <w:lang w:val="en-GB"/>
        </w:rPr>
        <w:t>,</w:t>
      </w:r>
      <w:r w:rsidR="00AC0AC3" w:rsidRPr="00F370C4">
        <w:rPr>
          <w:lang w:val="en-GB"/>
        </w:rPr>
        <w:t xml:space="preserve"> which motor commands need to be trained and are expected for which muscle part</w:t>
      </w:r>
      <w:r w:rsidR="00A93621" w:rsidRPr="00F370C4">
        <w:rPr>
          <w:lang w:val="en-GB"/>
        </w:rPr>
        <w:t>s</w:t>
      </w:r>
      <w:r w:rsidR="00AC0AC3" w:rsidRPr="00F370C4">
        <w:rPr>
          <w:lang w:val="en-GB"/>
        </w:rPr>
        <w:t xml:space="preserve">. </w:t>
      </w:r>
      <w:r w:rsidR="000D1F99" w:rsidRPr="00F370C4">
        <w:rPr>
          <w:lang w:val="en-GB"/>
        </w:rPr>
        <w:t xml:space="preserve">The choice of the prosthetic end device </w:t>
      </w:r>
      <w:r w:rsidR="00A12DF5">
        <w:rPr>
          <w:lang w:val="en-GB"/>
        </w:rPr>
        <w:t>influences</w:t>
      </w:r>
      <w:r w:rsidR="000D1F99" w:rsidRPr="00F370C4">
        <w:rPr>
          <w:lang w:val="en-GB"/>
        </w:rPr>
        <w:t xml:space="preserve"> prosthetic training. For multi-articulated</w:t>
      </w:r>
      <w:r w:rsidR="00836EF9" w:rsidRPr="00F370C4">
        <w:rPr>
          <w:lang w:val="en-GB"/>
        </w:rPr>
        <w:t xml:space="preserve"> prostheses</w:t>
      </w:r>
      <w:r w:rsidR="000D1F99" w:rsidRPr="00F370C4">
        <w:rPr>
          <w:lang w:val="en-GB"/>
        </w:rPr>
        <w:t>, switching between different grasp types and how to use them needs to be included in therapy</w:t>
      </w:r>
      <w:r w:rsidR="00A93621" w:rsidRPr="00F370C4">
        <w:rPr>
          <w:lang w:val="en-GB"/>
        </w:rPr>
        <w:t>, if necessary</w:t>
      </w:r>
      <w:r w:rsidR="000D1F99" w:rsidRPr="00F370C4">
        <w:rPr>
          <w:lang w:val="en-GB"/>
        </w:rPr>
        <w:t>.</w:t>
      </w:r>
    </w:p>
    <w:p w14:paraId="6EE294CC" w14:textId="77777777" w:rsidR="00F276B6" w:rsidRPr="00F370C4" w:rsidRDefault="00F276B6" w:rsidP="00F370C4">
      <w:pPr>
        <w:rPr>
          <w:lang w:val="en-GB"/>
        </w:rPr>
      </w:pPr>
    </w:p>
    <w:p w14:paraId="270D5852" w14:textId="40E923BA" w:rsidR="00EB51C8" w:rsidRPr="008A09D0" w:rsidRDefault="00D00FC3" w:rsidP="00F370C4">
      <w:pPr>
        <w:rPr>
          <w:lang w:val="en-GB"/>
        </w:rPr>
      </w:pPr>
      <w:r w:rsidRPr="00F370C4">
        <w:rPr>
          <w:lang w:val="en-GB"/>
        </w:rPr>
        <w:t xml:space="preserve">For patients living </w:t>
      </w:r>
      <w:r w:rsidR="0036001C" w:rsidRPr="00F370C4">
        <w:rPr>
          <w:lang w:val="en-GB"/>
        </w:rPr>
        <w:t>far away from</w:t>
      </w:r>
      <w:r w:rsidRPr="00F370C4">
        <w:rPr>
          <w:lang w:val="en-GB"/>
        </w:rPr>
        <w:t xml:space="preserve"> the clinical </w:t>
      </w:r>
      <w:proofErr w:type="spellStart"/>
      <w:r w:rsidRPr="00F370C4">
        <w:rPr>
          <w:lang w:val="en-GB"/>
        </w:rPr>
        <w:t>cent</w:t>
      </w:r>
      <w:r w:rsidR="00A86090">
        <w:rPr>
          <w:lang w:val="en-GB"/>
        </w:rPr>
        <w:t>er</w:t>
      </w:r>
      <w:proofErr w:type="spellEnd"/>
      <w:r w:rsidRPr="00F370C4">
        <w:rPr>
          <w:lang w:val="en-GB"/>
        </w:rPr>
        <w:t xml:space="preserve"> </w:t>
      </w:r>
      <w:r w:rsidR="00B74FAF" w:rsidRPr="00F370C4">
        <w:rPr>
          <w:lang w:val="en-GB"/>
        </w:rPr>
        <w:t xml:space="preserve">or those who cannot attend </w:t>
      </w:r>
      <w:r w:rsidR="00E058E0" w:rsidRPr="00F370C4">
        <w:rPr>
          <w:lang w:val="en-GB"/>
        </w:rPr>
        <w:t xml:space="preserve">in-person </w:t>
      </w:r>
      <w:r w:rsidR="00F23048" w:rsidRPr="00F370C4">
        <w:rPr>
          <w:lang w:val="en-GB"/>
        </w:rPr>
        <w:t>rehabilitation</w:t>
      </w:r>
      <w:r w:rsidR="00B74FAF" w:rsidRPr="00F370C4">
        <w:rPr>
          <w:lang w:val="en-GB"/>
        </w:rPr>
        <w:t xml:space="preserve"> </w:t>
      </w:r>
      <w:r w:rsidR="00F23048" w:rsidRPr="00F370C4">
        <w:rPr>
          <w:lang w:val="en-GB"/>
        </w:rPr>
        <w:t>regularly</w:t>
      </w:r>
      <w:r w:rsidR="00B74FAF" w:rsidRPr="00F370C4">
        <w:rPr>
          <w:lang w:val="en-GB"/>
        </w:rPr>
        <w:t xml:space="preserve">, </w:t>
      </w:r>
      <w:r w:rsidRPr="00F370C4">
        <w:rPr>
          <w:lang w:val="en-GB"/>
        </w:rPr>
        <w:t>ad</w:t>
      </w:r>
      <w:r w:rsidR="00A86090">
        <w:rPr>
          <w:lang w:val="en-GB"/>
        </w:rPr>
        <w:t>o</w:t>
      </w:r>
      <w:r w:rsidRPr="00F370C4">
        <w:rPr>
          <w:lang w:val="en-GB"/>
        </w:rPr>
        <w:t xml:space="preserve">ptions in the rehabilitation </w:t>
      </w:r>
      <w:r w:rsidR="00F23048" w:rsidRPr="00F370C4">
        <w:rPr>
          <w:lang w:val="en-GB"/>
        </w:rPr>
        <w:t>protocol</w:t>
      </w:r>
      <w:r w:rsidRPr="00F370C4">
        <w:rPr>
          <w:lang w:val="en-GB"/>
        </w:rPr>
        <w:t xml:space="preserve"> are needed. They include </w:t>
      </w:r>
      <w:r w:rsidR="00F276B6" w:rsidRPr="00F370C4">
        <w:rPr>
          <w:lang w:val="en-GB"/>
        </w:rPr>
        <w:t>a stronger focus on home</w:t>
      </w:r>
      <w:r w:rsidR="00A86090">
        <w:rPr>
          <w:lang w:val="en-GB"/>
        </w:rPr>
        <w:t xml:space="preserve"> </w:t>
      </w:r>
      <w:r w:rsidR="00F276B6" w:rsidRPr="00F370C4">
        <w:rPr>
          <w:lang w:val="en-GB"/>
        </w:rPr>
        <w:t xml:space="preserve">training, </w:t>
      </w:r>
      <w:r w:rsidR="00A86090">
        <w:rPr>
          <w:lang w:val="en-GB"/>
        </w:rPr>
        <w:t xml:space="preserve">the </w:t>
      </w:r>
      <w:r w:rsidR="00F276B6" w:rsidRPr="00F370C4">
        <w:rPr>
          <w:lang w:val="en-GB"/>
        </w:rPr>
        <w:t>possibl</w:t>
      </w:r>
      <w:r w:rsidR="00A86090">
        <w:rPr>
          <w:lang w:val="en-GB"/>
        </w:rPr>
        <w:t>e</w:t>
      </w:r>
      <w:r w:rsidR="00F276B6" w:rsidRPr="00F370C4">
        <w:rPr>
          <w:lang w:val="en-GB"/>
        </w:rPr>
        <w:t xml:space="preserve"> involvement of</w:t>
      </w:r>
      <w:r w:rsidR="00BA5994" w:rsidRPr="00F370C4">
        <w:rPr>
          <w:lang w:val="en-GB"/>
        </w:rPr>
        <w:t xml:space="preserve"> a</w:t>
      </w:r>
      <w:r w:rsidR="00F276B6" w:rsidRPr="00F370C4">
        <w:rPr>
          <w:lang w:val="en-GB"/>
        </w:rPr>
        <w:t xml:space="preserve"> therapist near the patient</w:t>
      </w:r>
      <w:r w:rsidR="001F192B">
        <w:rPr>
          <w:lang w:val="en-GB"/>
        </w:rPr>
        <w:t>'</w:t>
      </w:r>
      <w:r w:rsidR="00F276B6" w:rsidRPr="00F370C4">
        <w:rPr>
          <w:lang w:val="en-GB"/>
        </w:rPr>
        <w:t>s home</w:t>
      </w:r>
      <w:r w:rsidR="00A86090">
        <w:rPr>
          <w:lang w:val="en-GB"/>
        </w:rPr>
        <w:t>,</w:t>
      </w:r>
      <w:r w:rsidR="00F276B6" w:rsidRPr="00F370C4">
        <w:rPr>
          <w:lang w:val="en-GB"/>
        </w:rPr>
        <w:t xml:space="preserve"> and </w:t>
      </w:r>
      <w:r w:rsidR="00F23048" w:rsidRPr="00F370C4">
        <w:rPr>
          <w:lang w:val="en-GB"/>
        </w:rPr>
        <w:t>telerehabilitation</w:t>
      </w:r>
      <w:r w:rsidR="00F276B6" w:rsidRPr="00F370C4">
        <w:rPr>
          <w:lang w:val="en-GB"/>
        </w:rPr>
        <w:t xml:space="preserve"> sessions </w:t>
      </w:r>
      <w:r w:rsidR="00F276B6" w:rsidRPr="00A86090">
        <w:rPr>
          <w:i/>
          <w:iCs/>
          <w:lang w:val="en-GB"/>
        </w:rPr>
        <w:t>via</w:t>
      </w:r>
      <w:r w:rsidR="00F276B6" w:rsidRPr="00F370C4">
        <w:rPr>
          <w:lang w:val="en-GB"/>
        </w:rPr>
        <w:t xml:space="preserve"> online video</w:t>
      </w:r>
      <w:r w:rsidR="00A86090">
        <w:rPr>
          <w:lang w:val="en-GB"/>
        </w:rPr>
        <w:t xml:space="preserve"> </w:t>
      </w:r>
      <w:r w:rsidR="00F276B6" w:rsidRPr="00F370C4">
        <w:rPr>
          <w:lang w:val="en-GB"/>
        </w:rPr>
        <w:t>calls.</w:t>
      </w:r>
      <w:r w:rsidR="00AF4B90" w:rsidRPr="00F370C4">
        <w:rPr>
          <w:lang w:val="en-GB"/>
        </w:rPr>
        <w:t xml:space="preserve"> </w:t>
      </w:r>
      <w:r w:rsidR="003D1809" w:rsidRPr="00F370C4">
        <w:rPr>
          <w:lang w:val="en-GB"/>
        </w:rPr>
        <w:t xml:space="preserve">Solutions for telerehabilitation need to provide a stable video and audio connection while </w:t>
      </w:r>
      <w:r w:rsidR="00F23048" w:rsidRPr="00F370C4">
        <w:rPr>
          <w:lang w:val="en-GB"/>
        </w:rPr>
        <w:t>fulfilling</w:t>
      </w:r>
      <w:r w:rsidR="003D1809" w:rsidRPr="00F370C4">
        <w:rPr>
          <w:lang w:val="en-GB"/>
        </w:rPr>
        <w:t xml:space="preserve"> all data protection requirements. </w:t>
      </w:r>
      <w:r w:rsidR="00EF0AED" w:rsidRPr="00F370C4">
        <w:rPr>
          <w:lang w:val="en-GB"/>
        </w:rPr>
        <w:t xml:space="preserve">In these patients, a first visit </w:t>
      </w:r>
      <w:r w:rsidR="00A86090">
        <w:rPr>
          <w:lang w:val="en-GB"/>
        </w:rPr>
        <w:t>to</w:t>
      </w:r>
      <w:r w:rsidR="00EF0AED" w:rsidRPr="00F370C4">
        <w:rPr>
          <w:lang w:val="en-GB"/>
        </w:rPr>
        <w:t xml:space="preserve"> the clinical </w:t>
      </w:r>
      <w:proofErr w:type="spellStart"/>
      <w:r w:rsidR="00F23048" w:rsidRPr="00F370C4">
        <w:rPr>
          <w:lang w:val="en-GB"/>
        </w:rPr>
        <w:t>cent</w:t>
      </w:r>
      <w:r w:rsidR="00A86090">
        <w:rPr>
          <w:lang w:val="en-GB"/>
        </w:rPr>
        <w:t>er</w:t>
      </w:r>
      <w:proofErr w:type="spellEnd"/>
      <w:r w:rsidR="00EF0AED" w:rsidRPr="00F370C4">
        <w:rPr>
          <w:lang w:val="en-GB"/>
        </w:rPr>
        <w:t xml:space="preserve"> should be planned at </w:t>
      </w:r>
      <w:r w:rsidR="00A86090">
        <w:rPr>
          <w:lang w:val="en-GB"/>
        </w:rPr>
        <w:t>6</w:t>
      </w:r>
      <w:r w:rsidR="00E746D2">
        <w:rPr>
          <w:lang w:val="en-GB"/>
        </w:rPr>
        <w:t>–</w:t>
      </w:r>
      <w:r w:rsidR="00A86090">
        <w:rPr>
          <w:lang w:val="en-GB"/>
        </w:rPr>
        <w:t>9</w:t>
      </w:r>
      <w:r w:rsidR="0010457F" w:rsidRPr="00F370C4">
        <w:rPr>
          <w:lang w:val="en-GB"/>
        </w:rPr>
        <w:t xml:space="preserve"> </w:t>
      </w:r>
      <w:r w:rsidR="00EF0AED" w:rsidRPr="00F370C4">
        <w:rPr>
          <w:lang w:val="en-GB"/>
        </w:rPr>
        <w:t xml:space="preserve">months after surgery </w:t>
      </w:r>
      <w:r w:rsidR="00EF0AED" w:rsidRPr="00F370C4">
        <w:rPr>
          <w:lang w:val="en-GB"/>
        </w:rPr>
        <w:lastRenderedPageBreak/>
        <w:t>for signal training</w:t>
      </w:r>
      <w:r w:rsidR="0019403E" w:rsidRPr="00F370C4">
        <w:rPr>
          <w:lang w:val="en-GB"/>
        </w:rPr>
        <w:t>. The visit is usually</w:t>
      </w:r>
      <w:r w:rsidR="00EF0AED" w:rsidRPr="00F370C4">
        <w:rPr>
          <w:lang w:val="en-GB"/>
        </w:rPr>
        <w:t xml:space="preserve"> </w:t>
      </w:r>
      <w:r w:rsidR="00611167">
        <w:rPr>
          <w:lang w:val="en-GB"/>
        </w:rPr>
        <w:t>for 1</w:t>
      </w:r>
      <w:r w:rsidR="00611167" w:rsidRPr="00F370C4">
        <w:rPr>
          <w:lang w:val="en-GB"/>
        </w:rPr>
        <w:t xml:space="preserve"> </w:t>
      </w:r>
      <w:r w:rsidR="00EF0AED" w:rsidRPr="00F370C4">
        <w:rPr>
          <w:lang w:val="en-GB"/>
        </w:rPr>
        <w:t>week</w:t>
      </w:r>
      <w:r w:rsidR="00A86090">
        <w:rPr>
          <w:lang w:val="en-GB"/>
        </w:rPr>
        <w:t>,</w:t>
      </w:r>
      <w:r w:rsidR="00EF0AED" w:rsidRPr="00F370C4">
        <w:rPr>
          <w:lang w:val="en-GB"/>
        </w:rPr>
        <w:t xml:space="preserve"> with therapy sessions twice a day. I</w:t>
      </w:r>
      <w:r w:rsidR="007A3738" w:rsidRPr="00F370C4">
        <w:rPr>
          <w:lang w:val="en-GB"/>
        </w:rPr>
        <w:t>n</w:t>
      </w:r>
      <w:r w:rsidR="00A56C0C" w:rsidRPr="00F370C4">
        <w:rPr>
          <w:lang w:val="en-GB"/>
        </w:rPr>
        <w:t xml:space="preserve"> a </w:t>
      </w:r>
      <w:r w:rsidR="00F23048" w:rsidRPr="00F370C4">
        <w:rPr>
          <w:lang w:val="en-GB"/>
        </w:rPr>
        <w:t>majority</w:t>
      </w:r>
      <w:r w:rsidR="00A56C0C" w:rsidRPr="00F370C4">
        <w:rPr>
          <w:lang w:val="en-GB"/>
        </w:rPr>
        <w:t xml:space="preserve"> of cases</w:t>
      </w:r>
      <w:r w:rsidR="007A3738" w:rsidRPr="00F370C4">
        <w:rPr>
          <w:lang w:val="en-GB"/>
        </w:rPr>
        <w:t>,</w:t>
      </w:r>
      <w:r w:rsidR="00EF0AED" w:rsidRPr="00F370C4">
        <w:rPr>
          <w:lang w:val="en-GB"/>
        </w:rPr>
        <w:t xml:space="preserve"> good signal </w:t>
      </w:r>
      <w:r w:rsidR="00F23048" w:rsidRPr="00F370C4">
        <w:rPr>
          <w:lang w:val="en-GB"/>
        </w:rPr>
        <w:t>separation</w:t>
      </w:r>
      <w:r w:rsidR="00EF0AED" w:rsidRPr="00F370C4">
        <w:rPr>
          <w:lang w:val="en-GB"/>
        </w:rPr>
        <w:t xml:space="preserve"> can be achieved </w:t>
      </w:r>
      <w:r w:rsidR="00A86090">
        <w:rPr>
          <w:lang w:val="en-GB"/>
        </w:rPr>
        <w:t>at</w:t>
      </w:r>
      <w:r w:rsidR="00EF0AED" w:rsidRPr="00F370C4">
        <w:rPr>
          <w:lang w:val="en-GB"/>
        </w:rPr>
        <w:t xml:space="preserve"> this time</w:t>
      </w:r>
      <w:r w:rsidR="007A3738" w:rsidRPr="00F370C4">
        <w:rPr>
          <w:lang w:val="en-GB"/>
        </w:rPr>
        <w:t>. Otherwise, another stay for signal training is needed</w:t>
      </w:r>
      <w:r w:rsidR="0036001C" w:rsidRPr="00F370C4">
        <w:rPr>
          <w:lang w:val="en-GB"/>
        </w:rPr>
        <w:t xml:space="preserve">, and the patient may get a simple </w:t>
      </w:r>
      <w:proofErr w:type="spellStart"/>
      <w:r w:rsidR="0036001C" w:rsidRPr="00F370C4">
        <w:rPr>
          <w:lang w:val="en-GB"/>
        </w:rPr>
        <w:t>sEMG</w:t>
      </w:r>
      <w:proofErr w:type="spellEnd"/>
      <w:r w:rsidR="0036001C" w:rsidRPr="00F370C4">
        <w:rPr>
          <w:lang w:val="en-GB"/>
        </w:rPr>
        <w:t xml:space="preserve"> biofeedback device for home training</w:t>
      </w:r>
      <w:r w:rsidR="007A3738" w:rsidRPr="00F370C4">
        <w:rPr>
          <w:lang w:val="en-GB"/>
        </w:rPr>
        <w:t xml:space="preserve">. </w:t>
      </w:r>
      <w:r w:rsidR="0036001C" w:rsidRPr="00F370C4">
        <w:rPr>
          <w:lang w:val="en-GB"/>
        </w:rPr>
        <w:t xml:space="preserve">When good signal </w:t>
      </w:r>
      <w:r w:rsidR="00F23048" w:rsidRPr="00F370C4">
        <w:rPr>
          <w:lang w:val="en-GB"/>
        </w:rPr>
        <w:t>separation</w:t>
      </w:r>
      <w:r w:rsidR="0036001C" w:rsidRPr="00F370C4">
        <w:rPr>
          <w:lang w:val="en-GB"/>
        </w:rPr>
        <w:t xml:space="preserve"> is </w:t>
      </w:r>
      <w:r w:rsidR="00F23048" w:rsidRPr="00F370C4">
        <w:rPr>
          <w:lang w:val="en-GB"/>
        </w:rPr>
        <w:t>established</w:t>
      </w:r>
      <w:r w:rsidR="0036001C" w:rsidRPr="00F370C4">
        <w:rPr>
          <w:lang w:val="en-GB"/>
        </w:rPr>
        <w:t>, the</w:t>
      </w:r>
      <w:r w:rsidR="00EF0AED" w:rsidRPr="00F370C4">
        <w:rPr>
          <w:lang w:val="en-GB"/>
        </w:rPr>
        <w:t xml:space="preserve"> prosthetist can fabricate a test socket</w:t>
      </w:r>
      <w:r w:rsidR="0037623E">
        <w:rPr>
          <w:lang w:val="en-GB"/>
        </w:rPr>
        <w:t>,</w:t>
      </w:r>
      <w:r w:rsidR="00EF0AED" w:rsidRPr="00F370C4">
        <w:rPr>
          <w:lang w:val="en-GB"/>
        </w:rPr>
        <w:t xml:space="preserve"> and the signal positions can be defined</w:t>
      </w:r>
      <w:r w:rsidR="0019403E" w:rsidRPr="00F370C4">
        <w:rPr>
          <w:lang w:val="en-GB"/>
        </w:rPr>
        <w:t xml:space="preserve"> during the stay</w:t>
      </w:r>
      <w:r w:rsidR="00EF0AED" w:rsidRPr="00F370C4">
        <w:rPr>
          <w:lang w:val="en-GB"/>
        </w:rPr>
        <w:t>.</w:t>
      </w:r>
      <w:r w:rsidR="0019403E" w:rsidRPr="00F370C4">
        <w:rPr>
          <w:lang w:val="en-GB"/>
        </w:rPr>
        <w:t xml:space="preserve"> This allows the prosthetist to create the final fitting when the patient returns home.</w:t>
      </w:r>
      <w:r w:rsidR="00EF0AED" w:rsidRPr="00F370C4">
        <w:rPr>
          <w:lang w:val="en-GB"/>
        </w:rPr>
        <w:t xml:space="preserve"> </w:t>
      </w:r>
      <w:r w:rsidR="0037623E">
        <w:rPr>
          <w:lang w:val="en-GB"/>
        </w:rPr>
        <w:t xml:space="preserve">The final prosthesis can be fitted in a second </w:t>
      </w:r>
      <w:r w:rsidR="00611167">
        <w:rPr>
          <w:lang w:val="en-GB"/>
        </w:rPr>
        <w:t>1</w:t>
      </w:r>
      <w:r w:rsidR="0037623E">
        <w:rPr>
          <w:lang w:val="en-GB"/>
        </w:rPr>
        <w:t>-week visit 1</w:t>
      </w:r>
      <w:r w:rsidR="00611167">
        <w:rPr>
          <w:lang w:val="en-GB"/>
        </w:rPr>
        <w:t>–</w:t>
      </w:r>
      <w:r w:rsidR="0037623E">
        <w:rPr>
          <w:lang w:val="en-GB"/>
        </w:rPr>
        <w:t>2 months later</w:t>
      </w:r>
      <w:r w:rsidR="00EF0AED" w:rsidRPr="00F370C4">
        <w:rPr>
          <w:lang w:val="en-GB"/>
        </w:rPr>
        <w:t xml:space="preserve">, and prosthetic training can be initiated. </w:t>
      </w:r>
      <w:r w:rsidR="008A09D0" w:rsidRPr="008A09D0">
        <w:rPr>
          <w:rStyle w:val="CommentReference"/>
          <w:sz w:val="24"/>
          <w:szCs w:val="24"/>
        </w:rPr>
        <w:t>Advanced prosthetic training and further follow-up visits can either happen in a remote setting or a further visit to the cent</w:t>
      </w:r>
      <w:r w:rsidR="00D26A8D">
        <w:rPr>
          <w:rStyle w:val="CommentReference"/>
          <w:sz w:val="24"/>
          <w:szCs w:val="24"/>
        </w:rPr>
        <w:t>er</w:t>
      </w:r>
      <w:r w:rsidR="00CE18D4">
        <w:rPr>
          <w:rStyle w:val="CommentReference"/>
          <w:sz w:val="24"/>
          <w:szCs w:val="24"/>
        </w:rPr>
        <w:t>,</w:t>
      </w:r>
      <w:r w:rsidR="008A09D0" w:rsidRPr="008A09D0">
        <w:rPr>
          <w:rStyle w:val="CommentReference"/>
          <w:sz w:val="24"/>
          <w:szCs w:val="24"/>
        </w:rPr>
        <w:t xml:space="preserve"> depending on the patient's needs</w:t>
      </w:r>
      <w:r w:rsidR="0036001C" w:rsidRPr="008A09D0">
        <w:rPr>
          <w:lang w:val="en-GB"/>
        </w:rPr>
        <w:t>.</w:t>
      </w:r>
    </w:p>
    <w:p w14:paraId="59AB8401" w14:textId="77777777" w:rsidR="00EB51C8" w:rsidRPr="00F370C4" w:rsidRDefault="00EB51C8" w:rsidP="00F370C4">
      <w:pPr>
        <w:rPr>
          <w:lang w:val="en-GB"/>
        </w:rPr>
      </w:pPr>
    </w:p>
    <w:p w14:paraId="031DDBBF" w14:textId="4B0C5E20" w:rsidR="00C27E02" w:rsidRPr="00F370C4" w:rsidRDefault="000D1F99" w:rsidP="00F370C4">
      <w:pPr>
        <w:rPr>
          <w:lang w:val="en-GB"/>
        </w:rPr>
      </w:pPr>
      <w:r w:rsidRPr="00F370C4">
        <w:rPr>
          <w:lang w:val="en-GB"/>
        </w:rPr>
        <w:t xml:space="preserve">Furthermore, other surgical interventions, such as </w:t>
      </w:r>
      <w:r w:rsidR="00A93621" w:rsidRPr="00F370C4">
        <w:rPr>
          <w:lang w:val="en-GB"/>
        </w:rPr>
        <w:t>o</w:t>
      </w:r>
      <w:r w:rsidRPr="00F370C4">
        <w:rPr>
          <w:lang w:val="en-GB"/>
        </w:rPr>
        <w:t>sseointegration</w:t>
      </w:r>
      <w:r w:rsidRPr="00F370C4">
        <w:rPr>
          <w:lang w:val="en-GB"/>
        </w:rPr>
        <w:fldChar w:fldCharType="begin">
          <w:fldData xml:space="preserve">PEVuZE5vdGU+PENpdGU+PEF1dGhvcj5MaTwvQXV0aG9yPjxZZWFyPjIwMTc8L1llYXI+PFJlY051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</w:fldData>
        </w:fldChar>
      </w:r>
      <w:r w:rsidR="00290592" w:rsidRPr="00F370C4">
        <w:rPr>
          <w:lang w:val="en-GB"/>
        </w:rPr>
        <w:instrText xml:space="preserve"> ADDIN EN.CITE </w:instrText>
      </w:r>
      <w:r w:rsidR="00290592" w:rsidRPr="00F370C4">
        <w:rPr>
          <w:lang w:val="en-GB"/>
        </w:rPr>
        <w:fldChar w:fldCharType="begin">
          <w:fldData xml:space="preserve">PEVuZE5vdGU+PENpdGU+PEF1dGhvcj5MaTwvQXV0aG9yPjxZZWFyPjIwMTc8L1llYXI+PFJlY051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</w:fldData>
        </w:fldChar>
      </w:r>
      <w:r w:rsidR="00290592" w:rsidRPr="00F370C4">
        <w:rPr>
          <w:lang w:val="en-GB"/>
        </w:rPr>
        <w:instrText xml:space="preserve"> ADDIN EN.CITE.DATA </w:instrText>
      </w:r>
      <w:r w:rsidR="00290592" w:rsidRPr="00F370C4">
        <w:rPr>
          <w:lang w:val="en-GB"/>
        </w:rPr>
      </w:r>
      <w:r w:rsidR="00290592" w:rsidRPr="00F370C4">
        <w:rPr>
          <w:lang w:val="en-GB"/>
        </w:rPr>
        <w:fldChar w:fldCharType="end"/>
      </w:r>
      <w:r w:rsidRPr="00F370C4">
        <w:rPr>
          <w:lang w:val="en-GB"/>
        </w:rPr>
      </w:r>
      <w:r w:rsidRPr="00F370C4">
        <w:rPr>
          <w:lang w:val="en-GB"/>
        </w:rPr>
        <w:fldChar w:fldCharType="separate"/>
      </w:r>
      <w:r w:rsidR="00290592" w:rsidRPr="00F370C4">
        <w:rPr>
          <w:noProof/>
          <w:vertAlign w:val="superscript"/>
          <w:lang w:val="en-GB"/>
        </w:rPr>
        <w:t>33</w:t>
      </w:r>
      <w:r w:rsidRPr="00F370C4">
        <w:rPr>
          <w:lang w:val="en-GB"/>
        </w:rPr>
        <w:fldChar w:fldCharType="end"/>
      </w:r>
      <w:r w:rsidRPr="00F370C4">
        <w:rPr>
          <w:lang w:val="en-GB"/>
        </w:rPr>
        <w:t xml:space="preserve"> to improve the mechanical interface for the prosthesis, can be combined with TMR</w:t>
      </w:r>
      <w:r w:rsidRPr="00F370C4">
        <w:rPr>
          <w:lang w:val="en-GB"/>
        </w:rPr>
        <w:fldChar w:fldCharType="begin">
          <w:fldData xml:space="preserve">PEVuZE5vdGU+PENpdGU+PEF1dGhvcj5WaW5jaXRvcmlvPC9BdXRob3I+PFllYXI+MjAyMDwvWWVh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</w:fldData>
        </w:fldChar>
      </w:r>
      <w:r w:rsidR="00290592" w:rsidRPr="00F370C4">
        <w:rPr>
          <w:lang w:val="en-GB"/>
        </w:rPr>
        <w:instrText xml:space="preserve"> ADDIN EN.CITE </w:instrText>
      </w:r>
      <w:r w:rsidR="00290592" w:rsidRPr="00F370C4">
        <w:rPr>
          <w:lang w:val="en-GB"/>
        </w:rPr>
        <w:fldChar w:fldCharType="begin">
          <w:fldData xml:space="preserve">PEVuZE5vdGU+PENpdGU+PEF1dGhvcj5WaW5jaXRvcmlvPC9BdXRob3I+PFllYXI+MjAyMDwvWWVh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</w:fldData>
        </w:fldChar>
      </w:r>
      <w:r w:rsidR="00290592" w:rsidRPr="00F370C4">
        <w:rPr>
          <w:lang w:val="en-GB"/>
        </w:rPr>
        <w:instrText xml:space="preserve"> ADDIN EN.CITE.DATA </w:instrText>
      </w:r>
      <w:r w:rsidR="00290592" w:rsidRPr="00F370C4">
        <w:rPr>
          <w:lang w:val="en-GB"/>
        </w:rPr>
      </w:r>
      <w:r w:rsidR="00290592" w:rsidRPr="00F370C4">
        <w:rPr>
          <w:lang w:val="en-GB"/>
        </w:rPr>
        <w:fldChar w:fldCharType="end"/>
      </w:r>
      <w:r w:rsidRPr="00F370C4">
        <w:rPr>
          <w:lang w:val="en-GB"/>
        </w:rPr>
      </w:r>
      <w:r w:rsidRPr="00F370C4">
        <w:rPr>
          <w:lang w:val="en-GB"/>
        </w:rPr>
        <w:fldChar w:fldCharType="separate"/>
      </w:r>
      <w:r w:rsidR="00290592" w:rsidRPr="00F370C4">
        <w:rPr>
          <w:noProof/>
          <w:vertAlign w:val="superscript"/>
          <w:lang w:val="en-GB"/>
        </w:rPr>
        <w:t>34</w:t>
      </w:r>
      <w:r w:rsidRPr="00F370C4">
        <w:rPr>
          <w:lang w:val="en-GB"/>
        </w:rPr>
        <w:fldChar w:fldCharType="end"/>
      </w:r>
      <w:r w:rsidRPr="00F370C4">
        <w:rPr>
          <w:lang w:val="en-GB"/>
        </w:rPr>
        <w:t xml:space="preserve">. </w:t>
      </w:r>
      <w:r w:rsidR="00392DC7">
        <w:rPr>
          <w:lang w:val="en-GB"/>
        </w:rPr>
        <w:t>If</w:t>
      </w:r>
      <w:r w:rsidRPr="00F370C4">
        <w:rPr>
          <w:lang w:val="en-GB"/>
        </w:rPr>
        <w:t xml:space="preserve"> this </w:t>
      </w:r>
      <w:r w:rsidR="00392DC7">
        <w:rPr>
          <w:lang w:val="en-GB"/>
        </w:rPr>
        <w:t>is</w:t>
      </w:r>
      <w:r w:rsidRPr="00F370C4">
        <w:rPr>
          <w:lang w:val="en-GB"/>
        </w:rPr>
        <w:t xml:space="preserve"> the case, specific interventions </w:t>
      </w:r>
      <w:r w:rsidR="00392DC7">
        <w:rPr>
          <w:lang w:val="en-GB"/>
        </w:rPr>
        <w:t>must</w:t>
      </w:r>
      <w:r w:rsidRPr="00F370C4">
        <w:rPr>
          <w:lang w:val="en-GB"/>
        </w:rPr>
        <w:t xml:space="preserve"> </w:t>
      </w:r>
      <w:r w:rsidR="007A3ECD" w:rsidRPr="00F370C4">
        <w:rPr>
          <w:lang w:val="en-GB"/>
        </w:rPr>
        <w:t>be included</w:t>
      </w:r>
      <w:r w:rsidRPr="00F370C4">
        <w:rPr>
          <w:lang w:val="en-GB"/>
        </w:rPr>
        <w:t xml:space="preserve"> (</w:t>
      </w:r>
      <w:r w:rsidR="00836EF9" w:rsidRPr="00F370C4">
        <w:rPr>
          <w:lang w:val="en-GB"/>
        </w:rPr>
        <w:t xml:space="preserve">such </w:t>
      </w:r>
      <w:r w:rsidRPr="00F370C4">
        <w:rPr>
          <w:lang w:val="en-GB"/>
        </w:rPr>
        <w:t>as the graded weight</w:t>
      </w:r>
      <w:r w:rsidR="00392DC7">
        <w:rPr>
          <w:lang w:val="en-GB"/>
        </w:rPr>
        <w:t>-</w:t>
      </w:r>
      <w:r w:rsidRPr="00F370C4">
        <w:rPr>
          <w:lang w:val="en-GB"/>
        </w:rPr>
        <w:t xml:space="preserve">bearing training after </w:t>
      </w:r>
      <w:r w:rsidR="00A93621" w:rsidRPr="00F370C4">
        <w:rPr>
          <w:lang w:val="en-GB"/>
        </w:rPr>
        <w:t>o</w:t>
      </w:r>
      <w:r w:rsidRPr="00F370C4">
        <w:rPr>
          <w:lang w:val="en-GB"/>
        </w:rPr>
        <w:t>sseointegration</w:t>
      </w:r>
      <w:r w:rsidRPr="00F370C4">
        <w:rPr>
          <w:lang w:val="en-GB"/>
        </w:rPr>
        <w:fldChar w:fldCharType="begin">
          <w:fldData xml:space="preserve">PEVuZE5vdGU+PENpdGU+PEF1dGhvcj5Kb25zc29uPC9BdXRob3I+PFllYXI+MjAxMTwvWWVhcj48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==
</w:fldData>
        </w:fldChar>
      </w:r>
      <w:r w:rsidR="00290592" w:rsidRPr="00F370C4">
        <w:rPr>
          <w:lang w:val="en-GB"/>
        </w:rPr>
        <w:instrText xml:space="preserve"> ADDIN EN.CITE </w:instrText>
      </w:r>
      <w:r w:rsidR="00290592" w:rsidRPr="00F370C4">
        <w:rPr>
          <w:lang w:val="en-GB"/>
        </w:rPr>
        <w:fldChar w:fldCharType="begin">
          <w:fldData xml:space="preserve">PEVuZE5vdGU+PENpdGU+PEF1dGhvcj5Kb25zc29uPC9BdXRob3I+PFllYXI+MjAxMTwvWWVhcj48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==
</w:fldData>
        </w:fldChar>
      </w:r>
      <w:r w:rsidR="00290592" w:rsidRPr="00F370C4">
        <w:rPr>
          <w:lang w:val="en-GB"/>
        </w:rPr>
        <w:instrText xml:space="preserve"> ADDIN EN.CITE.DATA </w:instrText>
      </w:r>
      <w:r w:rsidR="00290592" w:rsidRPr="00F370C4">
        <w:rPr>
          <w:lang w:val="en-GB"/>
        </w:rPr>
      </w:r>
      <w:r w:rsidR="00290592" w:rsidRPr="00F370C4">
        <w:rPr>
          <w:lang w:val="en-GB"/>
        </w:rPr>
        <w:fldChar w:fldCharType="end"/>
      </w:r>
      <w:r w:rsidRPr="00F370C4">
        <w:rPr>
          <w:lang w:val="en-GB"/>
        </w:rPr>
      </w:r>
      <w:r w:rsidRPr="00F370C4">
        <w:rPr>
          <w:lang w:val="en-GB"/>
        </w:rPr>
        <w:fldChar w:fldCharType="separate"/>
      </w:r>
      <w:r w:rsidR="00290592" w:rsidRPr="00F370C4">
        <w:rPr>
          <w:noProof/>
          <w:vertAlign w:val="superscript"/>
          <w:lang w:val="en-GB"/>
        </w:rPr>
        <w:t>35</w:t>
      </w:r>
      <w:r w:rsidRPr="00F370C4">
        <w:rPr>
          <w:lang w:val="en-GB"/>
        </w:rPr>
        <w:fldChar w:fldCharType="end"/>
      </w:r>
      <w:r w:rsidRPr="00F370C4">
        <w:rPr>
          <w:lang w:val="en-GB"/>
        </w:rPr>
        <w:t xml:space="preserve">). Additionally, while the described protocol is </w:t>
      </w:r>
      <w:r w:rsidR="00836EF9" w:rsidRPr="00F370C4">
        <w:rPr>
          <w:lang w:val="en-GB"/>
        </w:rPr>
        <w:t xml:space="preserve">intended </w:t>
      </w:r>
      <w:r w:rsidRPr="00F370C4">
        <w:rPr>
          <w:lang w:val="en-GB"/>
        </w:rPr>
        <w:t>for direct prosthetic control systems (where one electrode corresponds to one movement)</w:t>
      </w:r>
      <w:r w:rsidR="007A3ECD" w:rsidRPr="00F370C4">
        <w:rPr>
          <w:lang w:val="en-GB"/>
        </w:rPr>
        <w:t xml:space="preserve">, its principles remain the same if a pattern recognition control system is planned. The main difference in </w:t>
      </w:r>
      <w:r w:rsidR="005F1009" w:rsidRPr="00F370C4">
        <w:rPr>
          <w:lang w:val="en-GB"/>
        </w:rPr>
        <w:t>rehabilitation</w:t>
      </w:r>
      <w:r w:rsidR="007A3ECD" w:rsidRPr="00F370C4">
        <w:rPr>
          <w:lang w:val="en-GB"/>
        </w:rPr>
        <w:t xml:space="preserve"> is that the selective activation of single muscles becomes less relevant, while </w:t>
      </w:r>
      <w:r w:rsidR="00392DC7">
        <w:rPr>
          <w:lang w:val="en-GB"/>
        </w:rPr>
        <w:t>particular</w:t>
      </w:r>
      <w:r w:rsidR="007A3ECD" w:rsidRPr="00F370C4">
        <w:rPr>
          <w:lang w:val="en-GB"/>
        </w:rPr>
        <w:t xml:space="preserve"> and repeatable activation pattern</w:t>
      </w:r>
      <w:r w:rsidR="00392DC7">
        <w:rPr>
          <w:lang w:val="en-GB"/>
        </w:rPr>
        <w:t>s</w:t>
      </w:r>
      <w:r w:rsidR="007A3ECD" w:rsidRPr="00F370C4">
        <w:rPr>
          <w:lang w:val="en-GB"/>
        </w:rPr>
        <w:t xml:space="preserve"> of several muscles need to be trained</w:t>
      </w:r>
      <w:r w:rsidR="00651A1A" w:rsidRPr="00F370C4">
        <w:rPr>
          <w:lang w:val="en-GB"/>
        </w:rPr>
        <w:fldChar w:fldCharType="begin"/>
      </w:r>
      <w:r w:rsidR="00290592" w:rsidRPr="00F370C4">
        <w:rPr>
          <w:lang w:val="en-GB"/>
        </w:rPr>
        <w:instrText xml:space="preserve"> ADDIN EN.CITE &lt;EndNote&gt;&lt;Cite&gt;&lt;Author&gt;Stubblefield&lt;/Author&gt;&lt;Year&gt;2014&lt;/Year&gt;&lt;RecNum&gt;154&lt;/RecNum&gt;&lt;DisplayText&gt;&lt;style face="superscript"&gt;36&lt;/style&gt;&lt;/DisplayText&gt;&lt;record&gt;&lt;rec-number&gt;154&lt;/rec-number&gt;&lt;foreign-keys&gt;&lt;key app="EN" db-id="d22fxvdvvx5w5iez0v1va0sq2sp0ps5eazf0" timestamp="1415369810"&gt;154&lt;/key&gt;&lt;/foreign-keys&gt;&lt;ref-type name="Book Section"&gt;5&lt;/ref-type&gt;&lt;contributors&gt;&lt;authors&gt;&lt;author&gt;Stubblefield, KA.&lt;/author&gt;&lt;author&gt;Kuiken, TA&lt;/author&gt;&lt;/authors&gt;&lt;secondary-authors&gt;&lt;author&gt;Kuiken Ta, Schultz Feuser A. E. Barlow A. K.&lt;/author&gt;&lt;/secondary-authors&gt;&lt;/contributors&gt;&lt;titles&gt;&lt;title&gt;Occupational Therapy for the Targeted Muscle Reinnervation Patient&lt;/title&gt;&lt;secondary-title&gt;Targeted muscle reinnervation&lt;/secondary-title&gt;&lt;short-title&gt;Stubblefield KA, Kuiken TA 2014 – Occupatinal Therapy for the Targeted&lt;/short-title&gt;&lt;/titles&gt;&lt;pages&gt;99–119&lt;/pages&gt;&lt;dates&gt;&lt;year&gt;2014&lt;/year&gt;&lt;/dates&gt;&lt;pub-location&gt;Boca Raton&lt;/pub-location&gt;&lt;publisher&gt;Taylor &amp;amp; Francis Group&lt;/publisher&gt;&lt;urls&gt;&lt;/urls&gt;&lt;/record&gt;&lt;/Cite&gt;&lt;/EndNote&gt;</w:instrText>
      </w:r>
      <w:r w:rsidR="00651A1A" w:rsidRPr="00F370C4">
        <w:rPr>
          <w:lang w:val="en-GB"/>
        </w:rPr>
        <w:fldChar w:fldCharType="separate"/>
      </w:r>
      <w:r w:rsidR="00290592" w:rsidRPr="00F370C4">
        <w:rPr>
          <w:noProof/>
          <w:vertAlign w:val="superscript"/>
          <w:lang w:val="en-GB"/>
        </w:rPr>
        <w:t>36</w:t>
      </w:r>
      <w:r w:rsidR="00651A1A" w:rsidRPr="00F370C4">
        <w:rPr>
          <w:lang w:val="en-GB"/>
        </w:rPr>
        <w:fldChar w:fldCharType="end"/>
      </w:r>
      <w:r w:rsidR="007A3ECD" w:rsidRPr="00F370C4">
        <w:rPr>
          <w:lang w:val="en-GB"/>
        </w:rPr>
        <w:t>.</w:t>
      </w:r>
    </w:p>
    <w:p w14:paraId="0BEB38EC" w14:textId="77777777" w:rsidR="006E4797" w:rsidRPr="00F370C4" w:rsidRDefault="006E4797" w:rsidP="00F370C4">
      <w:pPr>
        <w:rPr>
          <w:lang w:val="en-GB"/>
        </w:rPr>
      </w:pPr>
    </w:p>
    <w:p w14:paraId="59F37CC4" w14:textId="3483DD5F" w:rsidR="006E4797" w:rsidRPr="00F370C4" w:rsidRDefault="00551D82" w:rsidP="00F370C4">
      <w:pPr>
        <w:pBdr>
          <w:top w:val="nil"/>
          <w:left w:val="nil"/>
          <w:bottom w:val="nil"/>
          <w:right w:val="nil"/>
          <w:between w:val="nil"/>
        </w:pBdr>
        <w:rPr>
          <w:lang w:val="en-GB"/>
        </w:rPr>
      </w:pPr>
      <w:r w:rsidRPr="00F370C4">
        <w:rPr>
          <w:b/>
          <w:lang w:val="en-GB"/>
        </w:rPr>
        <w:t>ACKNOWLEDGMENTS:</w:t>
      </w:r>
    </w:p>
    <w:p w14:paraId="0A33F939" w14:textId="52B89A30" w:rsidR="009C5A28" w:rsidRPr="00F370C4" w:rsidRDefault="009C5A28" w:rsidP="00F370C4">
      <w:pPr>
        <w:rPr>
          <w:lang w:val="en-GB"/>
        </w:rPr>
      </w:pPr>
      <w:r w:rsidRPr="00F370C4">
        <w:rPr>
          <w:lang w:val="en-GB"/>
        </w:rPr>
        <w:t>This study has received funding from the European Research Council (ERC) under the European Union</w:t>
      </w:r>
      <w:r w:rsidR="001F192B">
        <w:rPr>
          <w:lang w:val="en-GB"/>
        </w:rPr>
        <w:t>'</w:t>
      </w:r>
      <w:r w:rsidRPr="00F370C4">
        <w:rPr>
          <w:lang w:val="en-GB"/>
        </w:rPr>
        <w:t>s Horizon 2020 research and innovation programme (grant agreement No</w:t>
      </w:r>
      <w:r w:rsidR="00611167">
        <w:rPr>
          <w:lang w:val="en-GB"/>
        </w:rPr>
        <w:t>.</w:t>
      </w:r>
      <w:r w:rsidRPr="00F370C4">
        <w:rPr>
          <w:lang w:val="en-GB"/>
        </w:rPr>
        <w:t xml:space="preserve"> 810346).</w:t>
      </w:r>
      <w:r w:rsidR="005706D4" w:rsidRPr="00F370C4">
        <w:rPr>
          <w:lang w:val="en-GB"/>
        </w:rPr>
        <w:t xml:space="preserve"> The authors thank Aron </w:t>
      </w:r>
      <w:proofErr w:type="spellStart"/>
      <w:r w:rsidR="005706D4" w:rsidRPr="00F370C4">
        <w:rPr>
          <w:lang w:val="en-GB"/>
        </w:rPr>
        <w:t>Cserveny</w:t>
      </w:r>
      <w:proofErr w:type="spellEnd"/>
      <w:r w:rsidR="005706D4" w:rsidRPr="00F370C4">
        <w:rPr>
          <w:lang w:val="en-GB"/>
        </w:rPr>
        <w:t xml:space="preserve"> for preparing the flowcharts used in this publication.</w:t>
      </w:r>
    </w:p>
    <w:p w14:paraId="3FABDA61" w14:textId="77777777" w:rsidR="009C5A28" w:rsidRPr="00F370C4" w:rsidRDefault="009C5A28" w:rsidP="00F370C4">
      <w:pPr>
        <w:rPr>
          <w:b/>
          <w:lang w:val="en-GB"/>
        </w:rPr>
      </w:pPr>
    </w:p>
    <w:p w14:paraId="5E703EBA" w14:textId="41D066FE" w:rsidR="006E4797" w:rsidRPr="00F370C4" w:rsidRDefault="00551D82" w:rsidP="00F370C4">
      <w:pPr>
        <w:pBdr>
          <w:top w:val="nil"/>
          <w:left w:val="nil"/>
          <w:bottom w:val="nil"/>
          <w:right w:val="nil"/>
          <w:between w:val="nil"/>
        </w:pBdr>
        <w:rPr>
          <w:lang w:val="en-GB"/>
        </w:rPr>
      </w:pPr>
      <w:r w:rsidRPr="00F370C4">
        <w:rPr>
          <w:b/>
          <w:lang w:val="en-GB"/>
        </w:rPr>
        <w:t>DISCLOSURES:</w:t>
      </w:r>
    </w:p>
    <w:p w14:paraId="132340D6" w14:textId="6206BD5B" w:rsidR="006E4797" w:rsidRPr="00F370C4" w:rsidRDefault="009C5A28" w:rsidP="00F370C4">
      <w:pPr>
        <w:rPr>
          <w:lang w:val="en-GB"/>
        </w:rPr>
      </w:pPr>
      <w:r w:rsidRPr="00F370C4">
        <w:rPr>
          <w:lang w:val="en-GB"/>
        </w:rPr>
        <w:t xml:space="preserve">The authors do not </w:t>
      </w:r>
      <w:r w:rsidR="00CA2DF0" w:rsidRPr="00F370C4">
        <w:rPr>
          <w:lang w:val="en-GB"/>
        </w:rPr>
        <w:t>have</w:t>
      </w:r>
      <w:r w:rsidRPr="00F370C4">
        <w:rPr>
          <w:lang w:val="en-GB"/>
        </w:rPr>
        <w:t xml:space="preserve"> any conflict</w:t>
      </w:r>
      <w:r w:rsidR="00611167">
        <w:rPr>
          <w:lang w:val="en-GB"/>
        </w:rPr>
        <w:t>s</w:t>
      </w:r>
      <w:r w:rsidRPr="00F370C4">
        <w:rPr>
          <w:lang w:val="en-GB"/>
        </w:rPr>
        <w:t xml:space="preserve"> of interest.</w:t>
      </w:r>
    </w:p>
    <w:p w14:paraId="4A7B0E5C" w14:textId="77777777" w:rsidR="006E4797" w:rsidRPr="00F370C4" w:rsidRDefault="006E4797" w:rsidP="00F370C4">
      <w:pPr>
        <w:rPr>
          <w:color w:val="000000"/>
          <w:lang w:val="en-GB"/>
        </w:rPr>
      </w:pPr>
    </w:p>
    <w:p w14:paraId="6DE2B73C" w14:textId="2CF7EBA7" w:rsidR="006E4797" w:rsidRPr="00F370C4" w:rsidRDefault="00551D82" w:rsidP="004B2E1F">
      <w:pPr>
        <w:rPr>
          <w:b/>
          <w:color w:val="000000"/>
          <w:lang w:val="en-GB"/>
        </w:rPr>
      </w:pPr>
      <w:r w:rsidRPr="00F370C4">
        <w:rPr>
          <w:b/>
          <w:lang w:val="en-GB"/>
        </w:rPr>
        <w:t>REFERENCES:</w:t>
      </w:r>
    </w:p>
    <w:p w14:paraId="2F462BB0" w14:textId="417B65AC" w:rsidR="00D070C4" w:rsidRPr="00D070C4" w:rsidRDefault="008F5439" w:rsidP="004B2E1F">
      <w:pPr>
        <w:pStyle w:val="EndNoteBibliography"/>
      </w:pPr>
      <w:r w:rsidRPr="00F370C4">
        <w:rPr>
          <w:noProof w:val="0"/>
          <w:color w:val="808080"/>
          <w:lang w:val="en-GB"/>
        </w:rPr>
        <w:fldChar w:fldCharType="begin"/>
      </w:r>
      <w:r w:rsidRPr="00F370C4">
        <w:rPr>
          <w:noProof w:val="0"/>
          <w:color w:val="808080"/>
          <w:lang w:val="en-GB"/>
        </w:rPr>
        <w:instrText xml:space="preserve"> ADDIN EN.REFLIST </w:instrText>
      </w:r>
      <w:r w:rsidRPr="00F370C4">
        <w:rPr>
          <w:noProof w:val="0"/>
          <w:color w:val="808080"/>
          <w:lang w:val="en-GB"/>
        </w:rPr>
        <w:fldChar w:fldCharType="separate"/>
      </w:r>
      <w:r w:rsidR="00D070C4" w:rsidRPr="00D070C4">
        <w:t>1.</w:t>
      </w:r>
      <w:r w:rsidR="00D070C4" w:rsidRPr="00D070C4">
        <w:tab/>
        <w:t>Vujaklija</w:t>
      </w:r>
      <w:r w:rsidR="001F675C">
        <w:t>,</w:t>
      </w:r>
      <w:r w:rsidR="00D070C4" w:rsidRPr="00D070C4">
        <w:t xml:space="preserve"> I</w:t>
      </w:r>
      <w:r w:rsidR="001F675C">
        <w:t>.</w:t>
      </w:r>
      <w:r w:rsidR="00611167">
        <w:t>,</w:t>
      </w:r>
      <w:r w:rsidR="00D070C4" w:rsidRPr="00D070C4">
        <w:t xml:space="preserve"> Farina</w:t>
      </w:r>
      <w:r w:rsidR="001F675C">
        <w:t>,</w:t>
      </w:r>
      <w:r w:rsidR="00D070C4" w:rsidRPr="00D070C4">
        <w:t xml:space="preserve"> D</w:t>
      </w:r>
      <w:r w:rsidR="001F675C">
        <w:t>.</w:t>
      </w:r>
      <w:r w:rsidR="00611167">
        <w:t>,</w:t>
      </w:r>
      <w:r w:rsidR="00D070C4" w:rsidRPr="00D070C4">
        <w:t xml:space="preserve"> Aszmann O</w:t>
      </w:r>
      <w:r w:rsidR="00611167">
        <w:t xml:space="preserve">. </w:t>
      </w:r>
      <w:r w:rsidR="00D070C4" w:rsidRPr="00D070C4">
        <w:t xml:space="preserve">C. New developments in prosthetic arm systems. </w:t>
      </w:r>
      <w:r w:rsidR="00D070C4" w:rsidRPr="00D070C4">
        <w:rPr>
          <w:i/>
        </w:rPr>
        <w:t xml:space="preserve">Orthopedic </w:t>
      </w:r>
      <w:r w:rsidR="00611167">
        <w:rPr>
          <w:i/>
        </w:rPr>
        <w:t>R</w:t>
      </w:r>
      <w:r w:rsidR="00D070C4" w:rsidRPr="00D070C4">
        <w:rPr>
          <w:i/>
        </w:rPr>
        <w:t xml:space="preserve">esearch and </w:t>
      </w:r>
      <w:r w:rsidR="00611167">
        <w:rPr>
          <w:i/>
        </w:rPr>
        <w:t>R</w:t>
      </w:r>
      <w:r w:rsidR="00D070C4" w:rsidRPr="00D070C4">
        <w:rPr>
          <w:i/>
        </w:rPr>
        <w:t>eviews</w:t>
      </w:r>
      <w:r w:rsidR="00D070C4" w:rsidRPr="00B36842">
        <w:rPr>
          <w:iCs/>
        </w:rPr>
        <w:t>.</w:t>
      </w:r>
      <w:r w:rsidR="001F675C" w:rsidRPr="00611167">
        <w:rPr>
          <w:iCs/>
        </w:rPr>
        <w:t xml:space="preserve"> </w:t>
      </w:r>
      <w:r w:rsidR="00D070C4" w:rsidRPr="001F675C">
        <w:rPr>
          <w:b/>
          <w:bCs/>
        </w:rPr>
        <w:t>8</w:t>
      </w:r>
      <w:r w:rsidR="001F675C">
        <w:t xml:space="preserve">, </w:t>
      </w:r>
      <w:r w:rsidR="00D070C4" w:rsidRPr="00D070C4">
        <w:t>31</w:t>
      </w:r>
      <w:r w:rsidR="00611167">
        <w:t>–</w:t>
      </w:r>
      <w:r w:rsidR="00D070C4" w:rsidRPr="00D070C4">
        <w:t>39</w:t>
      </w:r>
      <w:r w:rsidR="001F675C">
        <w:t xml:space="preserve"> (</w:t>
      </w:r>
      <w:r w:rsidR="001F675C" w:rsidRPr="00D070C4">
        <w:t>2016</w:t>
      </w:r>
      <w:r w:rsidR="001F675C">
        <w:t>)</w:t>
      </w:r>
      <w:r w:rsidR="00D070C4" w:rsidRPr="00D070C4">
        <w:t>.</w:t>
      </w:r>
    </w:p>
    <w:p w14:paraId="549877C2" w14:textId="13548351" w:rsidR="00D070C4" w:rsidRPr="00331E60" w:rsidRDefault="00D070C4" w:rsidP="004B2E1F">
      <w:pPr>
        <w:pStyle w:val="EndNoteBibliography"/>
        <w:rPr>
          <w:lang w:val="de-AT"/>
        </w:rPr>
      </w:pPr>
      <w:r w:rsidRPr="00D070C4">
        <w:t>2.</w:t>
      </w:r>
      <w:r w:rsidRPr="00D070C4">
        <w:tab/>
        <w:t>Zhou P</w:t>
      </w:r>
      <w:r w:rsidR="00611167">
        <w:t>.</w:t>
      </w:r>
      <w:r w:rsidRPr="00D070C4">
        <w:t xml:space="preserve"> et al. Decoding a new neural machine interface for control of artificial limbs. </w:t>
      </w:r>
      <w:r w:rsidRPr="00331E60">
        <w:rPr>
          <w:i/>
          <w:lang w:val="de-AT"/>
        </w:rPr>
        <w:t>J</w:t>
      </w:r>
      <w:r w:rsidR="00D137F8">
        <w:rPr>
          <w:i/>
          <w:lang w:val="de-AT"/>
        </w:rPr>
        <w:t xml:space="preserve">ournal of </w:t>
      </w:r>
      <w:r w:rsidRPr="00331E60">
        <w:rPr>
          <w:i/>
          <w:lang w:val="de-AT"/>
        </w:rPr>
        <w:t>Neurophysiol</w:t>
      </w:r>
      <w:r w:rsidR="00D137F8">
        <w:rPr>
          <w:i/>
          <w:lang w:val="de-AT"/>
        </w:rPr>
        <w:t>ogy</w:t>
      </w:r>
      <w:r w:rsidR="00D137F8" w:rsidRPr="00B36842">
        <w:rPr>
          <w:iCs/>
          <w:lang w:val="de-AT"/>
        </w:rPr>
        <w:t xml:space="preserve">. </w:t>
      </w:r>
      <w:r w:rsidRPr="00D137F8">
        <w:rPr>
          <w:b/>
          <w:bCs/>
          <w:lang w:val="de-AT"/>
        </w:rPr>
        <w:t>98</w:t>
      </w:r>
      <w:r w:rsidR="00611167" w:rsidRPr="00B36842">
        <w:rPr>
          <w:lang w:val="de-AT"/>
        </w:rPr>
        <w:t xml:space="preserve"> </w:t>
      </w:r>
      <w:r w:rsidRPr="00331E60">
        <w:rPr>
          <w:lang w:val="de-AT"/>
        </w:rPr>
        <w:t>(5)</w:t>
      </w:r>
      <w:r w:rsidR="00D137F8">
        <w:rPr>
          <w:lang w:val="de-AT"/>
        </w:rPr>
        <w:t xml:space="preserve">, </w:t>
      </w:r>
      <w:r w:rsidRPr="00331E60">
        <w:rPr>
          <w:lang w:val="de-AT"/>
        </w:rPr>
        <w:t>2974</w:t>
      </w:r>
      <w:r w:rsidR="00611167">
        <w:rPr>
          <w:lang w:val="de-AT"/>
        </w:rPr>
        <w:t>–</w:t>
      </w:r>
      <w:r w:rsidRPr="00331E60">
        <w:rPr>
          <w:lang w:val="de-AT"/>
        </w:rPr>
        <w:t>2982</w:t>
      </w:r>
      <w:r w:rsidR="00D137F8">
        <w:rPr>
          <w:lang w:val="de-AT"/>
        </w:rPr>
        <w:t xml:space="preserve"> (</w:t>
      </w:r>
      <w:r w:rsidR="00D137F8" w:rsidRPr="00331E60">
        <w:rPr>
          <w:lang w:val="de-AT"/>
        </w:rPr>
        <w:t>2007</w:t>
      </w:r>
      <w:r w:rsidR="00D137F8">
        <w:rPr>
          <w:lang w:val="de-AT"/>
        </w:rPr>
        <w:t>)</w:t>
      </w:r>
      <w:r w:rsidRPr="00331E60">
        <w:rPr>
          <w:lang w:val="de-AT"/>
        </w:rPr>
        <w:t>.</w:t>
      </w:r>
    </w:p>
    <w:p w14:paraId="7A16BBA0" w14:textId="2C3E7E50" w:rsidR="00D070C4" w:rsidRPr="00D070C4" w:rsidRDefault="00D070C4" w:rsidP="004B2E1F">
      <w:pPr>
        <w:pStyle w:val="EndNoteBibliography"/>
      </w:pPr>
      <w:r w:rsidRPr="00331E60">
        <w:rPr>
          <w:lang w:val="de-AT"/>
        </w:rPr>
        <w:t>3.</w:t>
      </w:r>
      <w:r w:rsidRPr="00331E60">
        <w:rPr>
          <w:lang w:val="de-AT"/>
        </w:rPr>
        <w:tab/>
        <w:t xml:space="preserve">Sturma A, Salminger S, Aszmann O. Proximale Amputationen des Armes: Technische, chirurgische und handtherapeutische Möglichkeiten. </w:t>
      </w:r>
      <w:r w:rsidRPr="00D070C4">
        <w:rPr>
          <w:i/>
        </w:rPr>
        <w:t>Zeitschrift für Handtherapie</w:t>
      </w:r>
      <w:r w:rsidRPr="00B36842">
        <w:rPr>
          <w:iCs/>
        </w:rPr>
        <w:t>.</w:t>
      </w:r>
      <w:r w:rsidR="00BC256E" w:rsidRPr="00782CC5">
        <w:rPr>
          <w:iCs/>
        </w:rPr>
        <w:t xml:space="preserve"> </w:t>
      </w:r>
      <w:r w:rsidRPr="00BC256E">
        <w:rPr>
          <w:b/>
          <w:bCs/>
        </w:rPr>
        <w:t>21</w:t>
      </w:r>
      <w:r w:rsidR="00782CC5" w:rsidRPr="00B36842">
        <w:t xml:space="preserve"> </w:t>
      </w:r>
      <w:r w:rsidRPr="00D070C4">
        <w:t>(1)</w:t>
      </w:r>
      <w:r w:rsidR="00BC256E">
        <w:t xml:space="preserve">, </w:t>
      </w:r>
      <w:r w:rsidRPr="00D070C4">
        <w:t>18</w:t>
      </w:r>
      <w:r w:rsidR="00782CC5">
        <w:t>–</w:t>
      </w:r>
      <w:r w:rsidRPr="00D070C4">
        <w:t>25</w:t>
      </w:r>
      <w:r w:rsidR="00BC256E">
        <w:t xml:space="preserve"> (</w:t>
      </w:r>
      <w:r w:rsidR="00BC256E" w:rsidRPr="00D070C4">
        <w:t>2018</w:t>
      </w:r>
      <w:r w:rsidR="00BC256E">
        <w:t>)</w:t>
      </w:r>
      <w:r w:rsidRPr="00D070C4">
        <w:t>.</w:t>
      </w:r>
    </w:p>
    <w:p w14:paraId="6DFD1CC0" w14:textId="6B1A95B0" w:rsidR="00D070C4" w:rsidRPr="00D070C4" w:rsidRDefault="00D070C4" w:rsidP="004B2E1F">
      <w:pPr>
        <w:pStyle w:val="EndNoteBibliography"/>
      </w:pPr>
      <w:r w:rsidRPr="00D070C4">
        <w:t>4.</w:t>
      </w:r>
      <w:r w:rsidRPr="00D070C4">
        <w:tab/>
        <w:t>Uellendahl</w:t>
      </w:r>
      <w:r w:rsidR="00782CC5">
        <w:t>,</w:t>
      </w:r>
      <w:r w:rsidRPr="00D070C4">
        <w:t xml:space="preserve"> J</w:t>
      </w:r>
      <w:r w:rsidR="00782CC5">
        <w:t xml:space="preserve">. </w:t>
      </w:r>
      <w:r w:rsidRPr="00D070C4">
        <w:t xml:space="preserve">E. Upper extremity myoelectric prosthetics. </w:t>
      </w:r>
      <w:r w:rsidRPr="00D070C4">
        <w:rPr>
          <w:i/>
        </w:rPr>
        <w:t>Physical Medicine &amp; Rehabilitation Clinics of North America</w:t>
      </w:r>
      <w:r w:rsidRPr="00B36842">
        <w:rPr>
          <w:iCs/>
        </w:rPr>
        <w:t>.</w:t>
      </w:r>
      <w:r w:rsidR="001661C1" w:rsidRPr="00782CC5">
        <w:rPr>
          <w:iCs/>
        </w:rPr>
        <w:t xml:space="preserve"> </w:t>
      </w:r>
      <w:r w:rsidR="001661C1" w:rsidRPr="001661C1">
        <w:rPr>
          <w:b/>
          <w:bCs/>
        </w:rPr>
        <w:t>1</w:t>
      </w:r>
      <w:r w:rsidRPr="001661C1">
        <w:rPr>
          <w:b/>
          <w:bCs/>
        </w:rPr>
        <w:t>1</w:t>
      </w:r>
      <w:r w:rsidR="00782CC5" w:rsidRPr="00B36842">
        <w:t xml:space="preserve"> </w:t>
      </w:r>
      <w:r w:rsidRPr="00D070C4">
        <w:t>(3)</w:t>
      </w:r>
      <w:r w:rsidR="001661C1">
        <w:t xml:space="preserve">, </w:t>
      </w:r>
      <w:r w:rsidRPr="00D070C4">
        <w:t>639–652</w:t>
      </w:r>
      <w:r w:rsidR="001661C1">
        <w:t xml:space="preserve"> (</w:t>
      </w:r>
      <w:r w:rsidR="001661C1" w:rsidRPr="00D070C4">
        <w:t>2000</w:t>
      </w:r>
      <w:r w:rsidR="001661C1">
        <w:t>)</w:t>
      </w:r>
      <w:r w:rsidRPr="00D070C4">
        <w:t>.</w:t>
      </w:r>
    </w:p>
    <w:p w14:paraId="4A64AAFD" w14:textId="74808C44" w:rsidR="00D070C4" w:rsidRPr="00D070C4" w:rsidRDefault="00D070C4" w:rsidP="004B2E1F">
      <w:pPr>
        <w:pStyle w:val="EndNoteBibliography"/>
      </w:pPr>
      <w:r w:rsidRPr="00D070C4">
        <w:t>5.</w:t>
      </w:r>
      <w:r w:rsidRPr="00D070C4">
        <w:tab/>
        <w:t xml:space="preserve">Biddiss E, Chau T. Upper-limb prosthetics: critical factors in device abandonment. </w:t>
      </w:r>
      <w:r w:rsidR="001661C1" w:rsidRPr="001661C1">
        <w:rPr>
          <w:i/>
        </w:rPr>
        <w:t>American Journal of Physical Medicine &amp; Rehabilitation</w:t>
      </w:r>
      <w:r w:rsidRPr="00B36842">
        <w:rPr>
          <w:iCs/>
        </w:rPr>
        <w:t>.</w:t>
      </w:r>
      <w:r w:rsidR="001661C1" w:rsidRPr="00782CC5">
        <w:rPr>
          <w:iCs/>
        </w:rPr>
        <w:t xml:space="preserve"> </w:t>
      </w:r>
      <w:r w:rsidRPr="001661C1">
        <w:rPr>
          <w:b/>
          <w:bCs/>
        </w:rPr>
        <w:t>86</w:t>
      </w:r>
      <w:r w:rsidR="001661C1">
        <w:t xml:space="preserve"> </w:t>
      </w:r>
      <w:r w:rsidRPr="00D070C4">
        <w:t>(12)</w:t>
      </w:r>
      <w:r w:rsidR="001661C1">
        <w:t xml:space="preserve">, </w:t>
      </w:r>
      <w:r w:rsidRPr="00D070C4">
        <w:t>977</w:t>
      </w:r>
      <w:r w:rsidR="00782CC5">
        <w:t>–</w:t>
      </w:r>
      <w:r w:rsidRPr="00D070C4">
        <w:t>987</w:t>
      </w:r>
      <w:r w:rsidR="001661C1">
        <w:t xml:space="preserve"> </w:t>
      </w:r>
      <w:r w:rsidR="00824CFF">
        <w:t>(</w:t>
      </w:r>
      <w:r w:rsidR="001661C1" w:rsidRPr="00D070C4">
        <w:t>2007</w:t>
      </w:r>
      <w:r w:rsidR="00824CFF">
        <w:t>)</w:t>
      </w:r>
      <w:r w:rsidRPr="00D070C4">
        <w:t>.</w:t>
      </w:r>
    </w:p>
    <w:p w14:paraId="551FEDA6" w14:textId="0291F84E" w:rsidR="00D070C4" w:rsidRPr="00D070C4" w:rsidRDefault="00D070C4" w:rsidP="004B2E1F">
      <w:pPr>
        <w:pStyle w:val="EndNoteBibliography"/>
      </w:pPr>
      <w:r w:rsidRPr="00D070C4">
        <w:t>6.</w:t>
      </w:r>
      <w:r w:rsidRPr="00D070C4">
        <w:tab/>
        <w:t>Kuiken</w:t>
      </w:r>
      <w:r w:rsidR="00782CC5">
        <w:t>,</w:t>
      </w:r>
      <w:r w:rsidRPr="00D070C4">
        <w:t xml:space="preserve"> T</w:t>
      </w:r>
      <w:r w:rsidR="00782CC5">
        <w:t xml:space="preserve">. </w:t>
      </w:r>
      <w:r w:rsidRPr="00D070C4">
        <w:t>A</w:t>
      </w:r>
      <w:r w:rsidR="00782CC5">
        <w:t>.</w:t>
      </w:r>
      <w:r w:rsidRPr="00D070C4">
        <w:t>, Dumanian</w:t>
      </w:r>
      <w:r w:rsidR="00782CC5">
        <w:t>,</w:t>
      </w:r>
      <w:r w:rsidRPr="00D070C4">
        <w:t xml:space="preserve"> G</w:t>
      </w:r>
      <w:r w:rsidR="00782CC5">
        <w:t xml:space="preserve">. </w:t>
      </w:r>
      <w:r w:rsidRPr="00D070C4">
        <w:t>A</w:t>
      </w:r>
      <w:r w:rsidR="00782CC5">
        <w:t>.</w:t>
      </w:r>
      <w:r w:rsidRPr="00D070C4">
        <w:t>, Lipschutz</w:t>
      </w:r>
      <w:r w:rsidR="00782CC5">
        <w:t>,</w:t>
      </w:r>
      <w:r w:rsidRPr="00D070C4">
        <w:t xml:space="preserve"> R</w:t>
      </w:r>
      <w:r w:rsidR="00782CC5">
        <w:t xml:space="preserve">. </w:t>
      </w:r>
      <w:r w:rsidRPr="00D070C4">
        <w:t>D</w:t>
      </w:r>
      <w:r w:rsidR="00782CC5">
        <w:t>.</w:t>
      </w:r>
      <w:r w:rsidRPr="00D070C4">
        <w:t>, Miller</w:t>
      </w:r>
      <w:r w:rsidR="00782CC5">
        <w:t>,</w:t>
      </w:r>
      <w:r w:rsidRPr="00D070C4">
        <w:t xml:space="preserve"> L</w:t>
      </w:r>
      <w:r w:rsidR="00782CC5">
        <w:t xml:space="preserve">. </w:t>
      </w:r>
      <w:r w:rsidRPr="00D070C4">
        <w:t>A</w:t>
      </w:r>
      <w:r w:rsidR="00782CC5">
        <w:t>.</w:t>
      </w:r>
      <w:r w:rsidRPr="00D070C4">
        <w:t xml:space="preserve">, </w:t>
      </w:r>
      <w:r w:rsidR="00782CC5">
        <w:t xml:space="preserve">Stubblefield, </w:t>
      </w:r>
      <w:r w:rsidRPr="00D070C4">
        <w:t>K</w:t>
      </w:r>
      <w:r w:rsidR="00782CC5">
        <w:t xml:space="preserve">. </w:t>
      </w:r>
      <w:r w:rsidRPr="00D070C4">
        <w:t xml:space="preserve">A. The use of targeted muscle reinnervation for improved myoelectric prosthesis control in a bilateral shoulder disarticulation amputee. </w:t>
      </w:r>
      <w:r w:rsidRPr="00D070C4">
        <w:rPr>
          <w:i/>
        </w:rPr>
        <w:t>Prosthetics and Orthotics International</w:t>
      </w:r>
      <w:r w:rsidRPr="00B36842">
        <w:rPr>
          <w:iCs/>
        </w:rPr>
        <w:t>.</w:t>
      </w:r>
      <w:r w:rsidR="00452CE2" w:rsidRPr="00782CC5">
        <w:rPr>
          <w:iCs/>
        </w:rPr>
        <w:t xml:space="preserve"> </w:t>
      </w:r>
      <w:r w:rsidRPr="00452CE2">
        <w:rPr>
          <w:b/>
          <w:bCs/>
        </w:rPr>
        <w:t>28</w:t>
      </w:r>
      <w:r w:rsidR="00782CC5" w:rsidRPr="00B36842">
        <w:t xml:space="preserve"> </w:t>
      </w:r>
      <w:r w:rsidRPr="00D070C4">
        <w:t>(3)</w:t>
      </w:r>
      <w:r w:rsidR="00452CE2">
        <w:t xml:space="preserve">, </w:t>
      </w:r>
      <w:r w:rsidRPr="00D070C4">
        <w:t>245–253</w:t>
      </w:r>
      <w:r w:rsidR="00452CE2">
        <w:t xml:space="preserve"> (</w:t>
      </w:r>
      <w:r w:rsidR="00452CE2" w:rsidRPr="00D070C4">
        <w:t>2004</w:t>
      </w:r>
      <w:r w:rsidR="00452CE2">
        <w:t>)</w:t>
      </w:r>
      <w:r w:rsidRPr="00D070C4">
        <w:t>.</w:t>
      </w:r>
    </w:p>
    <w:p w14:paraId="716C09F5" w14:textId="346E9EE3" w:rsidR="00D070C4" w:rsidRPr="00331E60" w:rsidRDefault="00D070C4" w:rsidP="004B2E1F">
      <w:pPr>
        <w:pStyle w:val="EndNoteBibliography"/>
        <w:rPr>
          <w:lang w:val="de-AT"/>
        </w:rPr>
      </w:pPr>
      <w:r w:rsidRPr="00D070C4">
        <w:t>7.</w:t>
      </w:r>
      <w:r w:rsidRPr="00D070C4">
        <w:tab/>
        <w:t>Aszmann</w:t>
      </w:r>
      <w:r w:rsidR="00EC770B">
        <w:t>,</w:t>
      </w:r>
      <w:r w:rsidRPr="00D070C4">
        <w:t xml:space="preserve"> O</w:t>
      </w:r>
      <w:r w:rsidR="00EC770B">
        <w:t xml:space="preserve">. </w:t>
      </w:r>
      <w:r w:rsidRPr="00D070C4">
        <w:t>C</w:t>
      </w:r>
      <w:r w:rsidR="00EC770B">
        <w:t>.</w:t>
      </w:r>
      <w:r w:rsidRPr="00D070C4">
        <w:t>, Dietl</w:t>
      </w:r>
      <w:r w:rsidR="00EC770B">
        <w:t>,</w:t>
      </w:r>
      <w:r w:rsidRPr="00D070C4">
        <w:t xml:space="preserve"> H</w:t>
      </w:r>
      <w:r w:rsidR="00EC770B">
        <w:t>.</w:t>
      </w:r>
      <w:r w:rsidRPr="00D070C4">
        <w:t>, Frey</w:t>
      </w:r>
      <w:r w:rsidR="00EC770B">
        <w:t>,</w:t>
      </w:r>
      <w:r w:rsidRPr="00D070C4">
        <w:t xml:space="preserve"> M. Selective nerve transfers to improve the control of myoelectrical arm prostheses. </w:t>
      </w:r>
      <w:r w:rsidRPr="00331E60">
        <w:rPr>
          <w:i/>
          <w:lang w:val="de-AT"/>
        </w:rPr>
        <w:t>Handchirurgie, Mikrochirurgie, plastische Chirurgie</w:t>
      </w:r>
      <w:r w:rsidRPr="00B36842">
        <w:rPr>
          <w:iCs/>
          <w:lang w:val="de-AT"/>
        </w:rPr>
        <w:t>.</w:t>
      </w:r>
      <w:r w:rsidR="00452CE2" w:rsidRPr="00EC770B">
        <w:rPr>
          <w:iCs/>
          <w:lang w:val="de-AT"/>
        </w:rPr>
        <w:t xml:space="preserve"> </w:t>
      </w:r>
      <w:r w:rsidRPr="00452CE2">
        <w:rPr>
          <w:b/>
          <w:bCs/>
          <w:lang w:val="de-AT"/>
        </w:rPr>
        <w:t>40</w:t>
      </w:r>
      <w:r w:rsidR="00452CE2">
        <w:rPr>
          <w:lang w:val="de-AT"/>
        </w:rPr>
        <w:t xml:space="preserve"> </w:t>
      </w:r>
      <w:r w:rsidRPr="00331E60">
        <w:rPr>
          <w:lang w:val="de-AT"/>
        </w:rPr>
        <w:t>(1)</w:t>
      </w:r>
      <w:r w:rsidR="00452CE2">
        <w:rPr>
          <w:lang w:val="de-AT"/>
        </w:rPr>
        <w:t xml:space="preserve">, </w:t>
      </w:r>
      <w:r w:rsidRPr="00331E60">
        <w:rPr>
          <w:lang w:val="de-AT"/>
        </w:rPr>
        <w:t>60–65</w:t>
      </w:r>
      <w:r w:rsidR="00452CE2">
        <w:rPr>
          <w:lang w:val="de-AT"/>
        </w:rPr>
        <w:t xml:space="preserve"> </w:t>
      </w:r>
      <w:r w:rsidR="00452CE2" w:rsidRPr="00331E60">
        <w:rPr>
          <w:lang w:val="de-AT"/>
        </w:rPr>
        <w:lastRenderedPageBreak/>
        <w:t>2008</w:t>
      </w:r>
      <w:r w:rsidRPr="00331E60">
        <w:rPr>
          <w:lang w:val="de-AT"/>
        </w:rPr>
        <w:t>.</w:t>
      </w:r>
    </w:p>
    <w:p w14:paraId="4A288257" w14:textId="34EF7585" w:rsidR="00D070C4" w:rsidRPr="00D070C4" w:rsidRDefault="00D070C4" w:rsidP="004B2E1F">
      <w:pPr>
        <w:pStyle w:val="EndNoteBibliography"/>
      </w:pPr>
      <w:r w:rsidRPr="00331E60">
        <w:rPr>
          <w:lang w:val="de-AT"/>
        </w:rPr>
        <w:t>8.</w:t>
      </w:r>
      <w:r w:rsidRPr="00331E60">
        <w:rPr>
          <w:lang w:val="de-AT"/>
        </w:rPr>
        <w:tab/>
        <w:t>Cheesborough</w:t>
      </w:r>
      <w:r w:rsidR="00EC770B">
        <w:rPr>
          <w:lang w:val="de-AT"/>
        </w:rPr>
        <w:t>,</w:t>
      </w:r>
      <w:r w:rsidRPr="00331E60">
        <w:rPr>
          <w:lang w:val="de-AT"/>
        </w:rPr>
        <w:t xml:space="preserve"> J</w:t>
      </w:r>
      <w:r w:rsidR="00EC770B">
        <w:rPr>
          <w:lang w:val="de-AT"/>
        </w:rPr>
        <w:t xml:space="preserve">. </w:t>
      </w:r>
      <w:r w:rsidRPr="00331E60">
        <w:rPr>
          <w:lang w:val="de-AT"/>
        </w:rPr>
        <w:t>E</w:t>
      </w:r>
      <w:r w:rsidR="00EC770B">
        <w:rPr>
          <w:lang w:val="de-AT"/>
        </w:rPr>
        <w:t>.</w:t>
      </w:r>
      <w:r w:rsidRPr="00331E60">
        <w:rPr>
          <w:lang w:val="de-AT"/>
        </w:rPr>
        <w:t>, Smith</w:t>
      </w:r>
      <w:r w:rsidR="00EC770B">
        <w:rPr>
          <w:lang w:val="de-AT"/>
        </w:rPr>
        <w:t>,</w:t>
      </w:r>
      <w:r w:rsidRPr="00331E60">
        <w:rPr>
          <w:lang w:val="de-AT"/>
        </w:rPr>
        <w:t xml:space="preserve"> L</w:t>
      </w:r>
      <w:r w:rsidR="00EC770B">
        <w:rPr>
          <w:lang w:val="de-AT"/>
        </w:rPr>
        <w:t xml:space="preserve">. </w:t>
      </w:r>
      <w:r w:rsidRPr="00331E60">
        <w:rPr>
          <w:lang w:val="de-AT"/>
        </w:rPr>
        <w:t>H</w:t>
      </w:r>
      <w:r w:rsidR="00EC770B">
        <w:rPr>
          <w:lang w:val="de-AT"/>
        </w:rPr>
        <w:t>.</w:t>
      </w:r>
      <w:r w:rsidRPr="00331E60">
        <w:rPr>
          <w:lang w:val="de-AT"/>
        </w:rPr>
        <w:t>, Kuiken</w:t>
      </w:r>
      <w:r w:rsidR="00EC770B">
        <w:rPr>
          <w:lang w:val="de-AT"/>
        </w:rPr>
        <w:t>,</w:t>
      </w:r>
      <w:r w:rsidRPr="00331E60">
        <w:rPr>
          <w:lang w:val="de-AT"/>
        </w:rPr>
        <w:t xml:space="preserve"> T</w:t>
      </w:r>
      <w:r w:rsidR="00EC770B">
        <w:rPr>
          <w:lang w:val="de-AT"/>
        </w:rPr>
        <w:t xml:space="preserve">. </w:t>
      </w:r>
      <w:r w:rsidRPr="00331E60">
        <w:rPr>
          <w:lang w:val="de-AT"/>
        </w:rPr>
        <w:t>A</w:t>
      </w:r>
      <w:r w:rsidR="00EC770B">
        <w:rPr>
          <w:lang w:val="de-AT"/>
        </w:rPr>
        <w:t>.</w:t>
      </w:r>
      <w:r w:rsidRPr="00331E60">
        <w:rPr>
          <w:lang w:val="de-AT"/>
        </w:rPr>
        <w:t>, Dumanian</w:t>
      </w:r>
      <w:r w:rsidR="00EC770B">
        <w:rPr>
          <w:lang w:val="de-AT"/>
        </w:rPr>
        <w:t>,</w:t>
      </w:r>
      <w:r w:rsidRPr="00331E60">
        <w:rPr>
          <w:lang w:val="de-AT"/>
        </w:rPr>
        <w:t xml:space="preserve"> G</w:t>
      </w:r>
      <w:r w:rsidR="00EC770B">
        <w:rPr>
          <w:lang w:val="de-AT"/>
        </w:rPr>
        <w:t xml:space="preserve">. </w:t>
      </w:r>
      <w:r w:rsidRPr="00331E60">
        <w:rPr>
          <w:lang w:val="de-AT"/>
        </w:rPr>
        <w:t xml:space="preserve">A. </w:t>
      </w:r>
      <w:r w:rsidRPr="00D070C4">
        <w:t xml:space="preserve">Targeted muscle reinnervation and advanced prosthetic arms. </w:t>
      </w:r>
      <w:r w:rsidR="00F36AA0" w:rsidRPr="00F36AA0">
        <w:rPr>
          <w:i/>
        </w:rPr>
        <w:t>Seminars in Plastic Surgery</w:t>
      </w:r>
      <w:r w:rsidRPr="00B36842">
        <w:rPr>
          <w:iCs/>
        </w:rPr>
        <w:t>.</w:t>
      </w:r>
      <w:r w:rsidR="00F36AA0" w:rsidRPr="00EC770B">
        <w:rPr>
          <w:iCs/>
        </w:rPr>
        <w:t xml:space="preserve"> </w:t>
      </w:r>
      <w:r w:rsidRPr="00F36AA0">
        <w:rPr>
          <w:b/>
          <w:bCs/>
        </w:rPr>
        <w:t>29</w:t>
      </w:r>
      <w:r w:rsidR="00F36AA0">
        <w:t xml:space="preserve"> </w:t>
      </w:r>
      <w:r w:rsidRPr="00D070C4">
        <w:t>(1)</w:t>
      </w:r>
      <w:r w:rsidR="00F36AA0">
        <w:t xml:space="preserve">, </w:t>
      </w:r>
      <w:r w:rsidRPr="00D070C4">
        <w:t>62</w:t>
      </w:r>
      <w:r w:rsidR="00EC770B">
        <w:t>–</w:t>
      </w:r>
      <w:r w:rsidRPr="00D070C4">
        <w:t>72</w:t>
      </w:r>
      <w:r w:rsidR="00F36AA0">
        <w:t xml:space="preserve"> (</w:t>
      </w:r>
      <w:r w:rsidR="00F36AA0" w:rsidRPr="00D070C4">
        <w:t>2015</w:t>
      </w:r>
      <w:r w:rsidR="00F36AA0">
        <w:t>)</w:t>
      </w:r>
      <w:r w:rsidRPr="00D070C4">
        <w:t>.</w:t>
      </w:r>
    </w:p>
    <w:p w14:paraId="6E3C83EA" w14:textId="755AAB5F" w:rsidR="00D070C4" w:rsidRPr="00D070C4" w:rsidRDefault="00D070C4" w:rsidP="004B2E1F">
      <w:pPr>
        <w:pStyle w:val="EndNoteBibliography"/>
      </w:pPr>
      <w:r w:rsidRPr="00D070C4">
        <w:t>9.</w:t>
      </w:r>
      <w:r w:rsidRPr="00D070C4">
        <w:tab/>
        <w:t>Salminger</w:t>
      </w:r>
      <w:r w:rsidR="00EC770B">
        <w:t>,</w:t>
      </w:r>
      <w:r w:rsidRPr="00D070C4">
        <w:t xml:space="preserve"> S</w:t>
      </w:r>
      <w:r w:rsidR="00EC770B">
        <w:t>. et al</w:t>
      </w:r>
      <w:r w:rsidRPr="00D070C4">
        <w:t xml:space="preserve">. Outcomes, challenges and pitfalls after targeted muscle reinnervation in high level amputees. Is it worth the effort? </w:t>
      </w:r>
      <w:r w:rsidR="00826000" w:rsidRPr="00826000">
        <w:rPr>
          <w:i/>
        </w:rPr>
        <w:t>Plastic and Reconstructive Surgery</w:t>
      </w:r>
      <w:r w:rsidRPr="00B36842">
        <w:rPr>
          <w:iCs/>
        </w:rPr>
        <w:t>.</w:t>
      </w:r>
      <w:r w:rsidRPr="00EC770B">
        <w:rPr>
          <w:iCs/>
        </w:rPr>
        <w:t xml:space="preserve"> </w:t>
      </w:r>
      <w:r w:rsidR="00826000" w:rsidRPr="00826000">
        <w:rPr>
          <w:b/>
          <w:bCs/>
          <w:iCs/>
        </w:rPr>
        <w:t>144</w:t>
      </w:r>
      <w:r w:rsidR="00826000">
        <w:rPr>
          <w:iCs/>
        </w:rPr>
        <w:t xml:space="preserve"> </w:t>
      </w:r>
      <w:r w:rsidR="00826000" w:rsidRPr="00826000">
        <w:rPr>
          <w:iCs/>
        </w:rPr>
        <w:t>(6)</w:t>
      </w:r>
      <w:r w:rsidR="00826000">
        <w:rPr>
          <w:iCs/>
        </w:rPr>
        <w:t xml:space="preserve">, </w:t>
      </w:r>
      <w:r w:rsidR="00826000" w:rsidRPr="00826000">
        <w:rPr>
          <w:iCs/>
        </w:rPr>
        <w:t>1037e</w:t>
      </w:r>
      <w:r w:rsidR="00EC770B">
        <w:rPr>
          <w:iCs/>
        </w:rPr>
        <w:t>–</w:t>
      </w:r>
      <w:r w:rsidR="00826000" w:rsidRPr="00826000">
        <w:rPr>
          <w:iCs/>
        </w:rPr>
        <w:t>1043e</w:t>
      </w:r>
      <w:r w:rsidR="00826000">
        <w:rPr>
          <w:iCs/>
        </w:rPr>
        <w:t xml:space="preserve"> (</w:t>
      </w:r>
      <w:r w:rsidRPr="00826000">
        <w:rPr>
          <w:iCs/>
        </w:rPr>
        <w:t>2</w:t>
      </w:r>
      <w:r w:rsidRPr="00D070C4">
        <w:t>019</w:t>
      </w:r>
      <w:r w:rsidR="00826000">
        <w:t>)</w:t>
      </w:r>
      <w:r w:rsidRPr="00D070C4">
        <w:t>.</w:t>
      </w:r>
    </w:p>
    <w:p w14:paraId="109F272B" w14:textId="26770202" w:rsidR="00D070C4" w:rsidRPr="00D070C4" w:rsidRDefault="00D070C4" w:rsidP="004B2E1F">
      <w:pPr>
        <w:pStyle w:val="EndNoteBibliography"/>
      </w:pPr>
      <w:r w:rsidRPr="00D070C4">
        <w:t>10.</w:t>
      </w:r>
      <w:r w:rsidRPr="00D070C4">
        <w:tab/>
        <w:t>Sturma</w:t>
      </w:r>
      <w:r w:rsidR="00EC770B">
        <w:t>,</w:t>
      </w:r>
      <w:r w:rsidRPr="00D070C4">
        <w:t xml:space="preserve"> A</w:t>
      </w:r>
      <w:r w:rsidR="00EC770B">
        <w:t>.</w:t>
      </w:r>
      <w:r w:rsidRPr="00D070C4">
        <w:t xml:space="preserve"> et al. Rehabilitation of high upper limb amputees after Targeted Muscle Reinnervation. </w:t>
      </w:r>
      <w:r w:rsidRPr="00D070C4">
        <w:rPr>
          <w:i/>
        </w:rPr>
        <w:t xml:space="preserve">Journal of </w:t>
      </w:r>
      <w:r w:rsidR="00EC770B">
        <w:rPr>
          <w:i/>
        </w:rPr>
        <w:t>H</w:t>
      </w:r>
      <w:r w:rsidRPr="00D070C4">
        <w:rPr>
          <w:i/>
        </w:rPr>
        <w:t xml:space="preserve">and </w:t>
      </w:r>
      <w:r w:rsidR="00EC770B">
        <w:rPr>
          <w:i/>
        </w:rPr>
        <w:t>T</w:t>
      </w:r>
      <w:r w:rsidRPr="00D070C4">
        <w:rPr>
          <w:i/>
        </w:rPr>
        <w:t xml:space="preserve">herapy: </w:t>
      </w:r>
      <w:r w:rsidR="00EC770B">
        <w:rPr>
          <w:i/>
        </w:rPr>
        <w:t>O</w:t>
      </w:r>
      <w:r w:rsidRPr="00D070C4">
        <w:rPr>
          <w:i/>
        </w:rPr>
        <w:t xml:space="preserve">fficial </w:t>
      </w:r>
      <w:r w:rsidR="00EC770B">
        <w:rPr>
          <w:i/>
        </w:rPr>
        <w:t>J</w:t>
      </w:r>
      <w:r w:rsidRPr="00D070C4">
        <w:rPr>
          <w:i/>
        </w:rPr>
        <w:t xml:space="preserve">ournal of the American Society of Hand Therapists. </w:t>
      </w:r>
      <w:r w:rsidR="00A50A28">
        <w:t>In press</w:t>
      </w:r>
      <w:r w:rsidR="00EC770B">
        <w:t xml:space="preserve"> </w:t>
      </w:r>
      <w:r w:rsidR="00A50A28">
        <w:rPr>
          <w:iCs/>
        </w:rPr>
        <w:t>(</w:t>
      </w:r>
      <w:r w:rsidR="00A50A28" w:rsidRPr="00D070C4">
        <w:t>2020</w:t>
      </w:r>
      <w:r w:rsidR="00A50A28">
        <w:t>)</w:t>
      </w:r>
      <w:r w:rsidRPr="00D070C4">
        <w:t>.</w:t>
      </w:r>
    </w:p>
    <w:p w14:paraId="4166B37C" w14:textId="6E86A2B8" w:rsidR="00D070C4" w:rsidRPr="00D070C4" w:rsidRDefault="00D070C4" w:rsidP="004B2E1F">
      <w:pPr>
        <w:pStyle w:val="EndNoteBibliography"/>
      </w:pPr>
      <w:r w:rsidRPr="00D070C4">
        <w:t>11.</w:t>
      </w:r>
      <w:r w:rsidRPr="00D070C4">
        <w:tab/>
        <w:t>Ramachandran</w:t>
      </w:r>
      <w:r w:rsidR="00EC770B">
        <w:t>,</w:t>
      </w:r>
      <w:r w:rsidRPr="00D070C4">
        <w:t xml:space="preserve"> V</w:t>
      </w:r>
      <w:r w:rsidR="00EC770B">
        <w:t xml:space="preserve">. </w:t>
      </w:r>
      <w:r w:rsidRPr="00D070C4">
        <w:t>S</w:t>
      </w:r>
      <w:r w:rsidR="00EC770B">
        <w:t>.</w:t>
      </w:r>
      <w:r w:rsidRPr="00D070C4">
        <w:t>, Rogers-Ramachandran</w:t>
      </w:r>
      <w:r w:rsidR="00EC770B">
        <w:t>,</w:t>
      </w:r>
      <w:r w:rsidRPr="00D070C4">
        <w:t xml:space="preserve"> D. Synaesthesia in phantom limbs induced with mirrors. </w:t>
      </w:r>
      <w:r w:rsidRPr="00D070C4">
        <w:rPr>
          <w:i/>
        </w:rPr>
        <w:t xml:space="preserve">Proceedings Biological </w:t>
      </w:r>
      <w:r w:rsidR="00EC770B">
        <w:rPr>
          <w:i/>
        </w:rPr>
        <w:t>S</w:t>
      </w:r>
      <w:r w:rsidRPr="00D070C4">
        <w:rPr>
          <w:i/>
        </w:rPr>
        <w:t>ciences</w:t>
      </w:r>
      <w:r w:rsidRPr="00B36842">
        <w:rPr>
          <w:iCs/>
        </w:rPr>
        <w:t>.</w:t>
      </w:r>
      <w:r w:rsidR="00A50A28" w:rsidRPr="00EC770B">
        <w:rPr>
          <w:iCs/>
        </w:rPr>
        <w:t xml:space="preserve"> </w:t>
      </w:r>
      <w:r w:rsidRPr="00A50A28">
        <w:rPr>
          <w:b/>
          <w:bCs/>
        </w:rPr>
        <w:t>263</w:t>
      </w:r>
      <w:r w:rsidR="00A50A28">
        <w:t xml:space="preserve"> </w:t>
      </w:r>
      <w:r w:rsidRPr="00D070C4">
        <w:t>(1369)</w:t>
      </w:r>
      <w:r w:rsidR="00A50A28">
        <w:t xml:space="preserve">, </w:t>
      </w:r>
      <w:r w:rsidRPr="00D070C4">
        <w:t>377</w:t>
      </w:r>
      <w:r w:rsidR="00EC770B">
        <w:t>–</w:t>
      </w:r>
      <w:r w:rsidRPr="00D070C4">
        <w:t>386</w:t>
      </w:r>
      <w:r w:rsidR="00A50A28">
        <w:t xml:space="preserve"> (</w:t>
      </w:r>
      <w:r w:rsidR="00A50A28" w:rsidRPr="00D070C4">
        <w:t>1996</w:t>
      </w:r>
      <w:r w:rsidR="00A50A28">
        <w:t>)</w:t>
      </w:r>
      <w:r w:rsidRPr="00D070C4">
        <w:t>.</w:t>
      </w:r>
    </w:p>
    <w:p w14:paraId="1A6363FB" w14:textId="464D921C" w:rsidR="00D070C4" w:rsidRPr="00D070C4" w:rsidRDefault="00D070C4" w:rsidP="004B2E1F">
      <w:pPr>
        <w:pStyle w:val="EndNoteBibliography"/>
      </w:pPr>
      <w:r w:rsidRPr="00D070C4">
        <w:t>12.</w:t>
      </w:r>
      <w:r w:rsidRPr="00D070C4">
        <w:tab/>
        <w:t>Rothgangel</w:t>
      </w:r>
      <w:r w:rsidR="00EC770B">
        <w:t>,</w:t>
      </w:r>
      <w:r w:rsidRPr="00D070C4">
        <w:t xml:space="preserve"> A</w:t>
      </w:r>
      <w:r w:rsidR="00EC770B">
        <w:t xml:space="preserve">. </w:t>
      </w:r>
      <w:r w:rsidRPr="00D070C4">
        <w:t>S</w:t>
      </w:r>
      <w:r w:rsidR="00EC770B">
        <w:t>.,</w:t>
      </w:r>
      <w:r w:rsidRPr="00D070C4">
        <w:t xml:space="preserve"> B</w:t>
      </w:r>
      <w:r w:rsidR="00EC770B">
        <w:t xml:space="preserve">raun, </w:t>
      </w:r>
      <w:r w:rsidRPr="00D070C4">
        <w:t>S</w:t>
      </w:r>
      <w:r w:rsidR="00EC770B">
        <w:t>. M.</w:t>
      </w:r>
      <w:r w:rsidRPr="00D070C4">
        <w:t>, Beurskens</w:t>
      </w:r>
      <w:r w:rsidR="00EC770B">
        <w:t>,</w:t>
      </w:r>
      <w:r w:rsidRPr="00D070C4">
        <w:t xml:space="preserve"> A</w:t>
      </w:r>
      <w:r w:rsidR="00EC770B">
        <w:t xml:space="preserve">. </w:t>
      </w:r>
      <w:r w:rsidRPr="00D070C4">
        <w:t>J</w:t>
      </w:r>
      <w:r w:rsidR="00EC770B">
        <w:t>.</w:t>
      </w:r>
      <w:r w:rsidRPr="00D070C4">
        <w:t>, Seitz</w:t>
      </w:r>
      <w:r w:rsidR="00EC770B">
        <w:t>,</w:t>
      </w:r>
      <w:r w:rsidRPr="00D070C4">
        <w:t xml:space="preserve"> R</w:t>
      </w:r>
      <w:r w:rsidR="00EC770B">
        <w:t xml:space="preserve">. </w:t>
      </w:r>
      <w:r w:rsidRPr="00D070C4">
        <w:t>J</w:t>
      </w:r>
      <w:r w:rsidR="00EC770B">
        <w:t>.</w:t>
      </w:r>
      <w:r w:rsidRPr="00D070C4">
        <w:t>, Wade</w:t>
      </w:r>
      <w:r w:rsidR="00EC770B">
        <w:t>,</w:t>
      </w:r>
      <w:r w:rsidRPr="00D070C4">
        <w:t xml:space="preserve"> D</w:t>
      </w:r>
      <w:r w:rsidR="00EC770B">
        <w:t xml:space="preserve">. </w:t>
      </w:r>
      <w:r w:rsidRPr="00D070C4">
        <w:t xml:space="preserve">T. The clinical aspects of mirror therapy in rehabilitation. </w:t>
      </w:r>
      <w:r w:rsidRPr="00D070C4">
        <w:rPr>
          <w:i/>
        </w:rPr>
        <w:t>International Journal of Rehabilitation Research</w:t>
      </w:r>
      <w:r w:rsidRPr="00B36842">
        <w:rPr>
          <w:iCs/>
        </w:rPr>
        <w:t>.</w:t>
      </w:r>
      <w:r w:rsidR="00D8035A" w:rsidRPr="00EC770B">
        <w:rPr>
          <w:iCs/>
        </w:rPr>
        <w:t xml:space="preserve"> </w:t>
      </w:r>
      <w:r w:rsidRPr="00D8035A">
        <w:rPr>
          <w:b/>
          <w:bCs/>
        </w:rPr>
        <w:t>34</w:t>
      </w:r>
      <w:r w:rsidR="00D8035A">
        <w:t xml:space="preserve"> </w:t>
      </w:r>
      <w:r w:rsidRPr="00D070C4">
        <w:t>(1)</w:t>
      </w:r>
      <w:r w:rsidR="00D8035A">
        <w:t xml:space="preserve">, </w:t>
      </w:r>
      <w:r w:rsidRPr="00D070C4">
        <w:t>1–13</w:t>
      </w:r>
      <w:r w:rsidR="00D8035A">
        <w:t xml:space="preserve"> (</w:t>
      </w:r>
      <w:r w:rsidR="00D8035A" w:rsidRPr="00D070C4">
        <w:t>2011</w:t>
      </w:r>
      <w:r w:rsidR="00D8035A">
        <w:t>)</w:t>
      </w:r>
      <w:r w:rsidRPr="00D070C4">
        <w:t>.</w:t>
      </w:r>
    </w:p>
    <w:p w14:paraId="6CFC2711" w14:textId="288D206E" w:rsidR="00D070C4" w:rsidRPr="00D070C4" w:rsidRDefault="00D070C4" w:rsidP="004B2E1F">
      <w:pPr>
        <w:pStyle w:val="EndNoteBibliography"/>
      </w:pPr>
      <w:r w:rsidRPr="00D070C4">
        <w:t>13.</w:t>
      </w:r>
      <w:r w:rsidRPr="00D070C4">
        <w:tab/>
        <w:t>Dickstein</w:t>
      </w:r>
      <w:r w:rsidR="00EC770B">
        <w:t>,</w:t>
      </w:r>
      <w:r w:rsidRPr="00D070C4">
        <w:t xml:space="preserve"> R</w:t>
      </w:r>
      <w:r w:rsidR="00EC770B">
        <w:t>.,</w:t>
      </w:r>
      <w:r w:rsidRPr="00D070C4">
        <w:t xml:space="preserve"> D</w:t>
      </w:r>
      <w:r w:rsidR="00EC770B">
        <w:t xml:space="preserve">eutsch, </w:t>
      </w:r>
      <w:r w:rsidRPr="00D070C4">
        <w:t>J</w:t>
      </w:r>
      <w:r w:rsidR="00EC770B">
        <w:t>. E</w:t>
      </w:r>
      <w:r w:rsidRPr="00D070C4">
        <w:t xml:space="preserve">. Motor </w:t>
      </w:r>
      <w:r w:rsidR="00EC770B">
        <w:t>i</w:t>
      </w:r>
      <w:r w:rsidRPr="00D070C4">
        <w:t xml:space="preserve">magery in </w:t>
      </w:r>
      <w:r w:rsidR="00EC770B">
        <w:t>p</w:t>
      </w:r>
      <w:r w:rsidRPr="00D070C4">
        <w:t xml:space="preserve">hysical </w:t>
      </w:r>
      <w:r w:rsidR="00EC770B">
        <w:t>t</w:t>
      </w:r>
      <w:r w:rsidRPr="00D070C4">
        <w:t xml:space="preserve">herapist </w:t>
      </w:r>
      <w:r w:rsidR="00EC770B">
        <w:t>p</w:t>
      </w:r>
      <w:r w:rsidRPr="00D070C4">
        <w:t xml:space="preserve">ractice. </w:t>
      </w:r>
      <w:r w:rsidRPr="00D070C4">
        <w:rPr>
          <w:i/>
        </w:rPr>
        <w:t>Physical Therapy</w:t>
      </w:r>
      <w:r w:rsidRPr="00B36842">
        <w:rPr>
          <w:iCs/>
        </w:rPr>
        <w:t>.</w:t>
      </w:r>
      <w:r w:rsidR="002F5D28" w:rsidRPr="00EC770B">
        <w:rPr>
          <w:iCs/>
        </w:rPr>
        <w:t xml:space="preserve"> </w:t>
      </w:r>
      <w:r w:rsidRPr="002F5D28">
        <w:rPr>
          <w:b/>
          <w:bCs/>
        </w:rPr>
        <w:t>87</w:t>
      </w:r>
      <w:r w:rsidR="002F5D28">
        <w:t xml:space="preserve"> </w:t>
      </w:r>
      <w:r w:rsidRPr="00D070C4">
        <w:t>(7)</w:t>
      </w:r>
      <w:r w:rsidR="002F5D28">
        <w:t xml:space="preserve">, </w:t>
      </w:r>
      <w:r w:rsidRPr="00D070C4">
        <w:t>942–953</w:t>
      </w:r>
      <w:r w:rsidR="002F5D28">
        <w:t xml:space="preserve"> (</w:t>
      </w:r>
      <w:r w:rsidR="002F5D28" w:rsidRPr="00D070C4">
        <w:t>2007</w:t>
      </w:r>
      <w:r w:rsidR="002F5D28">
        <w:t>)</w:t>
      </w:r>
      <w:r w:rsidRPr="00D070C4">
        <w:t>.</w:t>
      </w:r>
    </w:p>
    <w:p w14:paraId="2CA6C868" w14:textId="7C2AEE97" w:rsidR="00D070C4" w:rsidRPr="00D070C4" w:rsidRDefault="00D070C4" w:rsidP="004B2E1F">
      <w:pPr>
        <w:pStyle w:val="EndNoteBibliography"/>
      </w:pPr>
      <w:r w:rsidRPr="00D070C4">
        <w:t>14.</w:t>
      </w:r>
      <w:r w:rsidRPr="00D070C4">
        <w:tab/>
        <w:t>Bowering</w:t>
      </w:r>
      <w:r w:rsidR="00EC770B">
        <w:t>,</w:t>
      </w:r>
      <w:r w:rsidRPr="00D070C4">
        <w:t xml:space="preserve"> K</w:t>
      </w:r>
      <w:r w:rsidR="00EC770B">
        <w:t xml:space="preserve">. </w:t>
      </w:r>
      <w:r w:rsidRPr="00D070C4">
        <w:t>J</w:t>
      </w:r>
      <w:r w:rsidR="00EC770B">
        <w:t>.</w:t>
      </w:r>
      <w:r w:rsidRPr="00D070C4">
        <w:t xml:space="preserve"> </w:t>
      </w:r>
      <w:r w:rsidR="00EC770B">
        <w:t>et al</w:t>
      </w:r>
      <w:r w:rsidRPr="00D070C4">
        <w:t xml:space="preserve">. The </w:t>
      </w:r>
      <w:r w:rsidR="00FF6E01">
        <w:t>e</w:t>
      </w:r>
      <w:r w:rsidRPr="00D070C4">
        <w:t xml:space="preserve">ffects of </w:t>
      </w:r>
      <w:r w:rsidR="00FF6E01">
        <w:t>g</w:t>
      </w:r>
      <w:r w:rsidRPr="00D070C4">
        <w:t xml:space="preserve">raded </w:t>
      </w:r>
      <w:r w:rsidR="00FF6E01">
        <w:t>m</w:t>
      </w:r>
      <w:r w:rsidRPr="00D070C4">
        <w:t xml:space="preserve">otor </w:t>
      </w:r>
      <w:r w:rsidR="00FF6E01">
        <w:t>i</w:t>
      </w:r>
      <w:r w:rsidRPr="00D070C4">
        <w:t xml:space="preserve">magery and </w:t>
      </w:r>
      <w:r w:rsidR="00FF6E01">
        <w:t>i</w:t>
      </w:r>
      <w:r w:rsidRPr="00D070C4">
        <w:t xml:space="preserve">ts </w:t>
      </w:r>
      <w:r w:rsidR="00FF6E01">
        <w:t>c</w:t>
      </w:r>
      <w:r w:rsidRPr="00D070C4">
        <w:t xml:space="preserve">omponents on </w:t>
      </w:r>
      <w:r w:rsidR="00FF6E01">
        <w:t>c</w:t>
      </w:r>
      <w:r w:rsidRPr="00D070C4">
        <w:t xml:space="preserve">hronic </w:t>
      </w:r>
      <w:r w:rsidR="00FF6E01">
        <w:t>p</w:t>
      </w:r>
      <w:r w:rsidRPr="00D070C4">
        <w:t xml:space="preserve">ain: A </w:t>
      </w:r>
      <w:r w:rsidR="00FF6E01">
        <w:t>s</w:t>
      </w:r>
      <w:r w:rsidRPr="00D070C4">
        <w:t xml:space="preserve">ystematic </w:t>
      </w:r>
      <w:r w:rsidR="00FF6E01">
        <w:t>r</w:t>
      </w:r>
      <w:r w:rsidRPr="00D070C4">
        <w:t xml:space="preserve">eview and </w:t>
      </w:r>
      <w:r w:rsidR="00FF6E01">
        <w:t>m</w:t>
      </w:r>
      <w:r w:rsidRPr="00D070C4">
        <w:t>eta-</w:t>
      </w:r>
      <w:r w:rsidR="00FF6E01">
        <w:t>a</w:t>
      </w:r>
      <w:r w:rsidRPr="00D070C4">
        <w:t xml:space="preserve">nalysis. </w:t>
      </w:r>
      <w:r w:rsidRPr="00D070C4">
        <w:rPr>
          <w:i/>
        </w:rPr>
        <w:t>The Journal of Pain</w:t>
      </w:r>
      <w:r w:rsidRPr="00B36842">
        <w:rPr>
          <w:iCs/>
        </w:rPr>
        <w:t xml:space="preserve">. </w:t>
      </w:r>
      <w:r w:rsidR="00854C43" w:rsidRPr="00854C43">
        <w:rPr>
          <w:b/>
          <w:bCs/>
          <w:iCs/>
        </w:rPr>
        <w:t>14</w:t>
      </w:r>
      <w:r w:rsidR="00854C43">
        <w:rPr>
          <w:iCs/>
        </w:rPr>
        <w:t xml:space="preserve"> (1), 3</w:t>
      </w:r>
      <w:r w:rsidR="00FF6E01">
        <w:rPr>
          <w:iCs/>
        </w:rPr>
        <w:t>–</w:t>
      </w:r>
      <w:r w:rsidR="00854C43">
        <w:rPr>
          <w:iCs/>
        </w:rPr>
        <w:t>13 (</w:t>
      </w:r>
      <w:r w:rsidRPr="00D070C4">
        <w:t>201</w:t>
      </w:r>
      <w:r w:rsidR="00854C43">
        <w:t>3)</w:t>
      </w:r>
      <w:r w:rsidRPr="00D070C4">
        <w:t>.</w:t>
      </w:r>
    </w:p>
    <w:p w14:paraId="1166704A" w14:textId="7E9FCDBE" w:rsidR="00D070C4" w:rsidRPr="00D070C4" w:rsidRDefault="00D070C4" w:rsidP="004B2E1F">
      <w:pPr>
        <w:pStyle w:val="EndNoteBibliography"/>
      </w:pPr>
      <w:r w:rsidRPr="00D070C4">
        <w:t>15.</w:t>
      </w:r>
      <w:r w:rsidRPr="00D070C4">
        <w:tab/>
        <w:t>Moseley</w:t>
      </w:r>
      <w:r w:rsidR="00FF6E01">
        <w:t>,</w:t>
      </w:r>
      <w:r w:rsidRPr="00D070C4">
        <w:t xml:space="preserve"> G</w:t>
      </w:r>
      <w:r w:rsidR="00FF6E01">
        <w:t xml:space="preserve">. </w:t>
      </w:r>
      <w:r w:rsidRPr="00D070C4">
        <w:t xml:space="preserve">L. </w:t>
      </w:r>
      <w:r w:rsidRPr="00D070C4">
        <w:rPr>
          <w:i/>
        </w:rPr>
        <w:t>The graded motor imagery handbook.</w:t>
      </w:r>
      <w:r w:rsidRPr="00D070C4">
        <w:t xml:space="preserve"> Noigroup </w:t>
      </w:r>
      <w:r w:rsidR="00FF6E01">
        <w:t>P</w:t>
      </w:r>
      <w:r w:rsidRPr="00D070C4">
        <w:t>ublications</w:t>
      </w:r>
      <w:r w:rsidR="00FF6E01">
        <w:t>.</w:t>
      </w:r>
      <w:r w:rsidRPr="00D070C4">
        <w:t xml:space="preserve"> 2012.</w:t>
      </w:r>
    </w:p>
    <w:p w14:paraId="0BA449FB" w14:textId="0479737A" w:rsidR="00D070C4" w:rsidRPr="00331E60" w:rsidRDefault="00D070C4" w:rsidP="004B2E1F">
      <w:pPr>
        <w:pStyle w:val="EndNoteBibliography"/>
        <w:rPr>
          <w:lang w:val="de-AT"/>
        </w:rPr>
      </w:pPr>
      <w:r w:rsidRPr="00D070C4">
        <w:t>16.</w:t>
      </w:r>
      <w:r w:rsidRPr="00D070C4">
        <w:tab/>
        <w:t>Merletti</w:t>
      </w:r>
      <w:r w:rsidR="00FF6E01">
        <w:t>,</w:t>
      </w:r>
      <w:r w:rsidRPr="00D070C4">
        <w:t xml:space="preserve"> R</w:t>
      </w:r>
      <w:r w:rsidR="00FF6E01">
        <w:t>.</w:t>
      </w:r>
      <w:r w:rsidRPr="00D070C4">
        <w:t>, Parker</w:t>
      </w:r>
      <w:r w:rsidR="00FF6E01">
        <w:t>,</w:t>
      </w:r>
      <w:r w:rsidRPr="00D070C4">
        <w:t xml:space="preserve"> P. Electromyography: Physiology, </w:t>
      </w:r>
      <w:r w:rsidR="00FF6E01">
        <w:t>e</w:t>
      </w:r>
      <w:r w:rsidRPr="00D070C4">
        <w:t xml:space="preserve">ngineering, and </w:t>
      </w:r>
      <w:r w:rsidR="00FF6E01">
        <w:t>n</w:t>
      </w:r>
      <w:r w:rsidRPr="00D070C4">
        <w:t>on-</w:t>
      </w:r>
      <w:r w:rsidR="00FF6E01">
        <w:t>i</w:t>
      </w:r>
      <w:r w:rsidRPr="00D070C4">
        <w:t xml:space="preserve">nvasive </w:t>
      </w:r>
      <w:r w:rsidR="00FF6E01">
        <w:t>a</w:t>
      </w:r>
      <w:r w:rsidRPr="00D070C4">
        <w:t xml:space="preserve">pplications. </w:t>
      </w:r>
      <w:r w:rsidRPr="00331E60">
        <w:rPr>
          <w:i/>
          <w:lang w:val="de-AT"/>
        </w:rPr>
        <w:t xml:space="preserve">Wiley IEEE-Press Verlag. </w:t>
      </w:r>
      <w:r w:rsidRPr="00331E60">
        <w:rPr>
          <w:lang w:val="de-AT"/>
        </w:rPr>
        <w:t>2004.</w:t>
      </w:r>
    </w:p>
    <w:p w14:paraId="793340E6" w14:textId="19F87354" w:rsidR="00D070C4" w:rsidRPr="00D070C4" w:rsidRDefault="00D070C4" w:rsidP="004B2E1F">
      <w:pPr>
        <w:pStyle w:val="EndNoteBibliography"/>
      </w:pPr>
      <w:r w:rsidRPr="00331E60">
        <w:rPr>
          <w:lang w:val="de-AT"/>
        </w:rPr>
        <w:t>17.</w:t>
      </w:r>
      <w:r w:rsidRPr="00331E60">
        <w:rPr>
          <w:lang w:val="de-AT"/>
        </w:rPr>
        <w:tab/>
        <w:t>Sturma</w:t>
      </w:r>
      <w:r w:rsidR="00FF6E01">
        <w:rPr>
          <w:lang w:val="de-AT"/>
        </w:rPr>
        <w:t>,</w:t>
      </w:r>
      <w:r w:rsidRPr="00331E60">
        <w:rPr>
          <w:lang w:val="de-AT"/>
        </w:rPr>
        <w:t xml:space="preserve"> A</w:t>
      </w:r>
      <w:r w:rsidR="00FF6E01">
        <w:rPr>
          <w:lang w:val="de-AT"/>
        </w:rPr>
        <w:t>.</w:t>
      </w:r>
      <w:r w:rsidRPr="00331E60">
        <w:rPr>
          <w:lang w:val="de-AT"/>
        </w:rPr>
        <w:t>, Hruby</w:t>
      </w:r>
      <w:r w:rsidR="00FF6E01">
        <w:rPr>
          <w:lang w:val="de-AT"/>
        </w:rPr>
        <w:t>,</w:t>
      </w:r>
      <w:r w:rsidRPr="00331E60">
        <w:rPr>
          <w:lang w:val="de-AT"/>
        </w:rPr>
        <w:t xml:space="preserve"> L</w:t>
      </w:r>
      <w:r w:rsidR="00FF6E01">
        <w:rPr>
          <w:lang w:val="de-AT"/>
        </w:rPr>
        <w:t xml:space="preserve">. </w:t>
      </w:r>
      <w:r w:rsidRPr="00331E60">
        <w:rPr>
          <w:lang w:val="de-AT"/>
        </w:rPr>
        <w:t>A</w:t>
      </w:r>
      <w:r w:rsidR="00FF6E01">
        <w:rPr>
          <w:lang w:val="de-AT"/>
        </w:rPr>
        <w:t>.</w:t>
      </w:r>
      <w:r w:rsidRPr="00331E60">
        <w:rPr>
          <w:lang w:val="de-AT"/>
        </w:rPr>
        <w:t>, Prahm</w:t>
      </w:r>
      <w:r w:rsidR="00FF6E01">
        <w:rPr>
          <w:lang w:val="de-AT"/>
        </w:rPr>
        <w:t>,</w:t>
      </w:r>
      <w:r w:rsidRPr="00331E60">
        <w:rPr>
          <w:lang w:val="de-AT"/>
        </w:rPr>
        <w:t xml:space="preserve"> C</w:t>
      </w:r>
      <w:r w:rsidR="00FF6E01">
        <w:rPr>
          <w:lang w:val="de-AT"/>
        </w:rPr>
        <w:t>.</w:t>
      </w:r>
      <w:r w:rsidRPr="00331E60">
        <w:rPr>
          <w:lang w:val="de-AT"/>
        </w:rPr>
        <w:t>, Mayer</w:t>
      </w:r>
      <w:r w:rsidR="00FF6E01">
        <w:rPr>
          <w:lang w:val="de-AT"/>
        </w:rPr>
        <w:t>,</w:t>
      </w:r>
      <w:r w:rsidRPr="00331E60">
        <w:rPr>
          <w:lang w:val="de-AT"/>
        </w:rPr>
        <w:t xml:space="preserve"> J</w:t>
      </w:r>
      <w:r w:rsidR="00FF6E01">
        <w:rPr>
          <w:lang w:val="de-AT"/>
        </w:rPr>
        <w:t xml:space="preserve">. </w:t>
      </w:r>
      <w:r w:rsidRPr="00331E60">
        <w:rPr>
          <w:lang w:val="de-AT"/>
        </w:rPr>
        <w:t>A</w:t>
      </w:r>
      <w:r w:rsidR="00FF6E01">
        <w:rPr>
          <w:lang w:val="de-AT"/>
        </w:rPr>
        <w:t>.</w:t>
      </w:r>
      <w:r w:rsidRPr="00331E60">
        <w:rPr>
          <w:lang w:val="de-AT"/>
        </w:rPr>
        <w:t>, Aszmann</w:t>
      </w:r>
      <w:r w:rsidR="00FF6E01">
        <w:rPr>
          <w:lang w:val="de-AT"/>
        </w:rPr>
        <w:t>,</w:t>
      </w:r>
      <w:r w:rsidRPr="00331E60">
        <w:rPr>
          <w:lang w:val="de-AT"/>
        </w:rPr>
        <w:t xml:space="preserve"> O</w:t>
      </w:r>
      <w:r w:rsidR="00FF6E01">
        <w:rPr>
          <w:lang w:val="de-AT"/>
        </w:rPr>
        <w:t xml:space="preserve">. </w:t>
      </w:r>
      <w:r w:rsidRPr="00331E60">
        <w:rPr>
          <w:lang w:val="de-AT"/>
        </w:rPr>
        <w:t xml:space="preserve">C. </w:t>
      </w:r>
      <w:r w:rsidRPr="00D070C4">
        <w:t xml:space="preserve">Rehabilitation of </w:t>
      </w:r>
      <w:r w:rsidR="00FF6E01">
        <w:t>u</w:t>
      </w:r>
      <w:r w:rsidRPr="00D070C4">
        <w:t xml:space="preserve">pper </w:t>
      </w:r>
      <w:r w:rsidR="00FF6E01">
        <w:t>e</w:t>
      </w:r>
      <w:r w:rsidRPr="00D070C4">
        <w:t xml:space="preserve">xtremity </w:t>
      </w:r>
      <w:r w:rsidR="00FF6E01">
        <w:t>n</w:t>
      </w:r>
      <w:r w:rsidRPr="00D070C4">
        <w:t xml:space="preserve">erve </w:t>
      </w:r>
      <w:r w:rsidR="00FF6E01">
        <w:t>i</w:t>
      </w:r>
      <w:r w:rsidRPr="00D070C4">
        <w:t xml:space="preserve">njuries </w:t>
      </w:r>
      <w:r w:rsidR="00FF6E01">
        <w:t>u</w:t>
      </w:r>
      <w:r w:rsidRPr="00D070C4">
        <w:t xml:space="preserve">sing </w:t>
      </w:r>
      <w:r w:rsidR="00FF6E01">
        <w:t>s</w:t>
      </w:r>
      <w:r w:rsidRPr="00D070C4">
        <w:t xml:space="preserve">urface EMG </w:t>
      </w:r>
      <w:r w:rsidR="00FF6E01">
        <w:t>b</w:t>
      </w:r>
      <w:r w:rsidRPr="00D070C4">
        <w:t xml:space="preserve">iofeedback: Protocols for </w:t>
      </w:r>
      <w:r w:rsidR="00FF6E01">
        <w:t>c</w:t>
      </w:r>
      <w:r w:rsidRPr="00D070C4">
        <w:t xml:space="preserve">linical </w:t>
      </w:r>
      <w:r w:rsidR="00FF6E01">
        <w:t>a</w:t>
      </w:r>
      <w:r w:rsidRPr="00D070C4">
        <w:t xml:space="preserve">pplication. </w:t>
      </w:r>
      <w:r w:rsidRPr="00D070C4">
        <w:rPr>
          <w:i/>
        </w:rPr>
        <w:t xml:space="preserve">Frontiers in </w:t>
      </w:r>
      <w:r w:rsidR="00FF6E01">
        <w:rPr>
          <w:i/>
        </w:rPr>
        <w:t>N</w:t>
      </w:r>
      <w:r w:rsidRPr="00D070C4">
        <w:rPr>
          <w:i/>
        </w:rPr>
        <w:t>euroscience</w:t>
      </w:r>
      <w:r w:rsidRPr="00B36842">
        <w:rPr>
          <w:iCs/>
        </w:rPr>
        <w:t>.</w:t>
      </w:r>
      <w:r w:rsidR="003A1EF6" w:rsidRPr="00FF6E01">
        <w:rPr>
          <w:iCs/>
        </w:rPr>
        <w:t xml:space="preserve"> </w:t>
      </w:r>
      <w:r w:rsidRPr="003A1EF6">
        <w:rPr>
          <w:b/>
          <w:bCs/>
        </w:rPr>
        <w:t>12</w:t>
      </w:r>
      <w:r w:rsidR="003A1EF6">
        <w:t xml:space="preserve"> (</w:t>
      </w:r>
      <w:r w:rsidRPr="00D070C4">
        <w:t>906</w:t>
      </w:r>
      <w:r w:rsidR="003A1EF6">
        <w:t xml:space="preserve">) </w:t>
      </w:r>
      <w:r w:rsidR="00A426FA">
        <w:t>(</w:t>
      </w:r>
      <w:r w:rsidR="003A1EF6" w:rsidRPr="00D070C4">
        <w:t>2018</w:t>
      </w:r>
      <w:r w:rsidR="00A426FA">
        <w:t>)</w:t>
      </w:r>
      <w:r w:rsidRPr="00D070C4">
        <w:t>.</w:t>
      </w:r>
    </w:p>
    <w:p w14:paraId="43EEBD7C" w14:textId="474C73D0" w:rsidR="00D070C4" w:rsidRPr="00D070C4" w:rsidRDefault="00D070C4" w:rsidP="004B2E1F">
      <w:pPr>
        <w:pStyle w:val="EndNoteBibliography"/>
      </w:pPr>
      <w:r w:rsidRPr="00D070C4">
        <w:t>18.</w:t>
      </w:r>
      <w:r w:rsidRPr="00D070C4">
        <w:tab/>
        <w:t xml:space="preserve">Farina D, Aszmann O. Bionic limbs: clinical reality and academic promises. </w:t>
      </w:r>
      <w:r w:rsidR="00385B83" w:rsidRPr="00385B83">
        <w:rPr>
          <w:i/>
        </w:rPr>
        <w:t>Science Translational Medicine</w:t>
      </w:r>
      <w:r w:rsidRPr="00B36842">
        <w:rPr>
          <w:iCs/>
        </w:rPr>
        <w:t>.</w:t>
      </w:r>
      <w:r w:rsidR="00385B83" w:rsidRPr="00FF6E01">
        <w:rPr>
          <w:iCs/>
        </w:rPr>
        <w:t xml:space="preserve"> </w:t>
      </w:r>
      <w:r w:rsidRPr="00385B83">
        <w:rPr>
          <w:b/>
          <w:bCs/>
        </w:rPr>
        <w:t>6</w:t>
      </w:r>
      <w:r w:rsidR="00385B83" w:rsidRPr="00B36842">
        <w:t xml:space="preserve"> </w:t>
      </w:r>
      <w:r w:rsidRPr="00D070C4">
        <w:t>(257)</w:t>
      </w:r>
      <w:r w:rsidR="00385B83">
        <w:t xml:space="preserve">, </w:t>
      </w:r>
      <w:r w:rsidRPr="00D070C4">
        <w:t>212</w:t>
      </w:r>
      <w:r w:rsidR="00385B83">
        <w:t xml:space="preserve"> (</w:t>
      </w:r>
      <w:r w:rsidR="00385B83" w:rsidRPr="00D070C4">
        <w:t>2014</w:t>
      </w:r>
      <w:r w:rsidR="00385B83">
        <w:t>)</w:t>
      </w:r>
      <w:r w:rsidRPr="00D070C4">
        <w:t>.</w:t>
      </w:r>
    </w:p>
    <w:p w14:paraId="403DD5F0" w14:textId="6B6D0F0A" w:rsidR="00D070C4" w:rsidRPr="00D070C4" w:rsidRDefault="00D070C4" w:rsidP="004B2E1F">
      <w:pPr>
        <w:pStyle w:val="EndNoteBibliography"/>
      </w:pPr>
      <w:r w:rsidRPr="00D070C4">
        <w:t>19.</w:t>
      </w:r>
      <w:r w:rsidRPr="00D070C4">
        <w:tab/>
        <w:t>Kyberd</w:t>
      </w:r>
      <w:r w:rsidR="00FF6E01">
        <w:t>,</w:t>
      </w:r>
      <w:r w:rsidRPr="00D070C4">
        <w:t xml:space="preserve"> P</w:t>
      </w:r>
      <w:r w:rsidR="00FF6E01">
        <w:t>.</w:t>
      </w:r>
      <w:r w:rsidRPr="00D070C4">
        <w:t xml:space="preserve"> et al. Practice evaluation. Case studies to demonstrate the range of applications of the Southampton Hand Assessment Procedure. </w:t>
      </w:r>
      <w:r w:rsidRPr="00D070C4">
        <w:rPr>
          <w:i/>
        </w:rPr>
        <w:t>British Journal of Occupational Therapy</w:t>
      </w:r>
      <w:r w:rsidRPr="00B36842">
        <w:rPr>
          <w:iCs/>
        </w:rPr>
        <w:t>.</w:t>
      </w:r>
      <w:r w:rsidR="00D323AF" w:rsidRPr="00FF6E01">
        <w:rPr>
          <w:iCs/>
        </w:rPr>
        <w:t xml:space="preserve"> </w:t>
      </w:r>
      <w:r w:rsidRPr="00D323AF">
        <w:rPr>
          <w:b/>
          <w:bCs/>
        </w:rPr>
        <w:t>72</w:t>
      </w:r>
      <w:r w:rsidR="00D323AF">
        <w:t xml:space="preserve"> </w:t>
      </w:r>
      <w:r w:rsidRPr="00D070C4">
        <w:t>(5)</w:t>
      </w:r>
      <w:r w:rsidR="00D323AF">
        <w:t xml:space="preserve">, </w:t>
      </w:r>
      <w:r w:rsidRPr="00D070C4">
        <w:t>212–218</w:t>
      </w:r>
      <w:r w:rsidR="00D323AF">
        <w:t xml:space="preserve"> (</w:t>
      </w:r>
      <w:r w:rsidR="00D323AF" w:rsidRPr="00D070C4">
        <w:t>2009</w:t>
      </w:r>
      <w:r w:rsidR="00D323AF">
        <w:t>)</w:t>
      </w:r>
      <w:r w:rsidRPr="00D070C4">
        <w:t>.</w:t>
      </w:r>
    </w:p>
    <w:p w14:paraId="43C5CE78" w14:textId="51E6F54F" w:rsidR="00D070C4" w:rsidRPr="00D070C4" w:rsidRDefault="00D070C4" w:rsidP="004B2E1F">
      <w:pPr>
        <w:pStyle w:val="EndNoteBibliography"/>
      </w:pPr>
      <w:r w:rsidRPr="00D070C4">
        <w:t>20.</w:t>
      </w:r>
      <w:r w:rsidRPr="00D070C4">
        <w:tab/>
      </w:r>
      <w:r w:rsidR="00FF6E01">
        <w:t xml:space="preserve">Lyle, </w:t>
      </w:r>
      <w:r w:rsidRPr="00D070C4">
        <w:t>R</w:t>
      </w:r>
      <w:r w:rsidR="00FF6E01">
        <w:t xml:space="preserve">. </w:t>
      </w:r>
      <w:r w:rsidRPr="00D070C4">
        <w:t xml:space="preserve">C. A performance test for assessment of upper limb function in physical rehabilitation treatment and research. </w:t>
      </w:r>
      <w:r w:rsidRPr="00D070C4">
        <w:rPr>
          <w:i/>
        </w:rPr>
        <w:t>Internationale Journal of Rehabilitation Research</w:t>
      </w:r>
      <w:r w:rsidRPr="00B36842">
        <w:rPr>
          <w:iCs/>
        </w:rPr>
        <w:t>.</w:t>
      </w:r>
      <w:r w:rsidR="0037059F" w:rsidRPr="00B36842">
        <w:rPr>
          <w:iCs/>
        </w:rPr>
        <w:t xml:space="preserve"> </w:t>
      </w:r>
      <w:r w:rsidRPr="0037059F">
        <w:rPr>
          <w:b/>
          <w:bCs/>
        </w:rPr>
        <w:t>4</w:t>
      </w:r>
      <w:r w:rsidR="0037059F">
        <w:t xml:space="preserve">, </w:t>
      </w:r>
      <w:r w:rsidRPr="00D070C4">
        <w:t>483–492</w:t>
      </w:r>
      <w:r w:rsidR="0037059F">
        <w:t xml:space="preserve"> (</w:t>
      </w:r>
      <w:r w:rsidR="0037059F" w:rsidRPr="00D070C4">
        <w:t>1981</w:t>
      </w:r>
      <w:r w:rsidR="0037059F">
        <w:t>)</w:t>
      </w:r>
      <w:r w:rsidRPr="00D070C4">
        <w:t>.</w:t>
      </w:r>
    </w:p>
    <w:p w14:paraId="79763CF3" w14:textId="245DA926" w:rsidR="00D070C4" w:rsidRPr="00D070C4" w:rsidRDefault="00D070C4" w:rsidP="004B2E1F">
      <w:pPr>
        <w:pStyle w:val="EndNoteBibliography"/>
      </w:pPr>
      <w:r w:rsidRPr="00D070C4">
        <w:t>21.</w:t>
      </w:r>
      <w:r w:rsidRPr="00D070C4">
        <w:tab/>
        <w:t>Yozbatiran</w:t>
      </w:r>
      <w:r w:rsidR="00FF6E01">
        <w:t>,</w:t>
      </w:r>
      <w:r w:rsidRPr="00D070C4">
        <w:t xml:space="preserve"> N</w:t>
      </w:r>
      <w:r w:rsidR="00FF6E01">
        <w:t>.</w:t>
      </w:r>
      <w:r w:rsidRPr="00D070C4">
        <w:t>, Der-Yeghiaian</w:t>
      </w:r>
      <w:r w:rsidR="00FF6E01">
        <w:t>,</w:t>
      </w:r>
      <w:r w:rsidRPr="00D070C4">
        <w:t xml:space="preserve"> L</w:t>
      </w:r>
      <w:r w:rsidR="00FF6E01">
        <w:t>.</w:t>
      </w:r>
      <w:r w:rsidRPr="00D070C4">
        <w:t>, Cramer</w:t>
      </w:r>
      <w:r w:rsidR="00FF6E01">
        <w:t>,</w:t>
      </w:r>
      <w:r w:rsidRPr="00D070C4">
        <w:t xml:space="preserve"> S</w:t>
      </w:r>
      <w:r w:rsidR="00FF6E01">
        <w:t xml:space="preserve">. </w:t>
      </w:r>
      <w:r w:rsidRPr="00D070C4">
        <w:t xml:space="preserve">C. A standardized approach to performing the action research arm test. </w:t>
      </w:r>
      <w:r w:rsidRPr="00D070C4">
        <w:rPr>
          <w:i/>
        </w:rPr>
        <w:t>Neurorehabil Neural Repair</w:t>
      </w:r>
      <w:r w:rsidR="008F20A9" w:rsidRPr="00B36842">
        <w:rPr>
          <w:iCs/>
        </w:rPr>
        <w:t xml:space="preserve">. </w:t>
      </w:r>
      <w:r w:rsidRPr="008F20A9">
        <w:rPr>
          <w:b/>
          <w:bCs/>
        </w:rPr>
        <w:t>22</w:t>
      </w:r>
      <w:r w:rsidR="008F20A9">
        <w:t xml:space="preserve"> </w:t>
      </w:r>
      <w:r w:rsidRPr="00D070C4">
        <w:t>(1)</w:t>
      </w:r>
      <w:r w:rsidR="008F20A9">
        <w:t xml:space="preserve">, </w:t>
      </w:r>
      <w:r w:rsidRPr="00D070C4">
        <w:t>78</w:t>
      </w:r>
      <w:r w:rsidR="00FF6E01">
        <w:t>–</w:t>
      </w:r>
      <w:r w:rsidRPr="00D070C4">
        <w:t>90</w:t>
      </w:r>
      <w:r w:rsidR="008F20A9">
        <w:t xml:space="preserve"> (</w:t>
      </w:r>
      <w:r w:rsidR="008F20A9" w:rsidRPr="00D070C4">
        <w:t>2008</w:t>
      </w:r>
      <w:r w:rsidR="008F20A9">
        <w:t>)</w:t>
      </w:r>
      <w:r w:rsidRPr="00D070C4">
        <w:t>.</w:t>
      </w:r>
    </w:p>
    <w:p w14:paraId="00C725E9" w14:textId="50EA5A5F" w:rsidR="00D070C4" w:rsidRPr="00D070C4" w:rsidRDefault="00D070C4" w:rsidP="004B2E1F">
      <w:pPr>
        <w:pStyle w:val="EndNoteBibliography"/>
      </w:pPr>
      <w:r w:rsidRPr="00D070C4">
        <w:t>22.</w:t>
      </w:r>
      <w:r w:rsidRPr="00D070C4">
        <w:tab/>
        <w:t xml:space="preserve">Hermansson LM FA, Bernspang B, Eliasson AC. Assessment of capacity for myoelectric control: a new Rasch-built measure of prosthetic hand control. </w:t>
      </w:r>
      <w:r w:rsidRPr="00D070C4">
        <w:rPr>
          <w:i/>
        </w:rPr>
        <w:t>Journal of rehabilitation medicine.</w:t>
      </w:r>
      <w:r w:rsidR="00536FA2">
        <w:t xml:space="preserve"> </w:t>
      </w:r>
      <w:r w:rsidRPr="00536FA2">
        <w:rPr>
          <w:b/>
          <w:bCs/>
        </w:rPr>
        <w:t>37</w:t>
      </w:r>
      <w:r w:rsidR="00536FA2">
        <w:t xml:space="preserve"> </w:t>
      </w:r>
      <w:r w:rsidRPr="00D070C4">
        <w:t>(3)</w:t>
      </w:r>
      <w:r w:rsidR="00536FA2">
        <w:t xml:space="preserve">, </w:t>
      </w:r>
      <w:r w:rsidRPr="00D070C4">
        <w:t>166–171</w:t>
      </w:r>
      <w:r w:rsidR="00536FA2" w:rsidRPr="00D070C4">
        <w:rPr>
          <w:i/>
        </w:rPr>
        <w:t xml:space="preserve"> </w:t>
      </w:r>
      <w:r w:rsidR="00536FA2">
        <w:rPr>
          <w:iCs/>
        </w:rPr>
        <w:t>(</w:t>
      </w:r>
      <w:r w:rsidR="00536FA2" w:rsidRPr="00D070C4">
        <w:t>2005</w:t>
      </w:r>
      <w:r w:rsidR="00536FA2">
        <w:t>)</w:t>
      </w:r>
      <w:r w:rsidRPr="00D070C4">
        <w:t>.</w:t>
      </w:r>
    </w:p>
    <w:p w14:paraId="255486F9" w14:textId="03228D0A" w:rsidR="00D070C4" w:rsidRPr="00D070C4" w:rsidRDefault="00D070C4" w:rsidP="004B2E1F">
      <w:pPr>
        <w:pStyle w:val="EndNoteBibliography"/>
      </w:pPr>
      <w:r w:rsidRPr="00D070C4">
        <w:t>23.</w:t>
      </w:r>
      <w:r w:rsidRPr="00D070C4">
        <w:tab/>
        <w:t>Hermansson</w:t>
      </w:r>
      <w:r w:rsidR="00FF6E01">
        <w:t>,</w:t>
      </w:r>
      <w:r w:rsidRPr="00D070C4">
        <w:t xml:space="preserve"> L</w:t>
      </w:r>
      <w:r w:rsidR="00FF6E01">
        <w:t xml:space="preserve">. </w:t>
      </w:r>
      <w:r w:rsidRPr="00D070C4">
        <w:t>M</w:t>
      </w:r>
      <w:r w:rsidR="00FF6E01">
        <w:t>., Fisher, A. G.,</w:t>
      </w:r>
      <w:r w:rsidR="00FF6E01" w:rsidRPr="00FF6E01">
        <w:t xml:space="preserve"> Bernspång, </w:t>
      </w:r>
      <w:r w:rsidRPr="00D070C4">
        <w:t>B</w:t>
      </w:r>
      <w:r w:rsidR="00FF6E01">
        <w:t>.</w:t>
      </w:r>
      <w:r w:rsidRPr="00D070C4">
        <w:t>, Eliasson</w:t>
      </w:r>
      <w:r w:rsidR="00FF6E01">
        <w:t>,</w:t>
      </w:r>
      <w:r w:rsidRPr="00D070C4">
        <w:t xml:space="preserve"> A</w:t>
      </w:r>
      <w:r w:rsidR="00FF6E01">
        <w:t>.-</w:t>
      </w:r>
      <w:r w:rsidRPr="00D070C4">
        <w:t xml:space="preserve">C. Intra- and inter-rater reliability of the assessment of capacity for myoelectric control. </w:t>
      </w:r>
      <w:r w:rsidRPr="00D070C4">
        <w:rPr>
          <w:i/>
        </w:rPr>
        <w:t xml:space="preserve">Journal of </w:t>
      </w:r>
      <w:r w:rsidR="00FF6E01">
        <w:rPr>
          <w:i/>
        </w:rPr>
        <w:t>R</w:t>
      </w:r>
      <w:r w:rsidRPr="00D070C4">
        <w:rPr>
          <w:i/>
        </w:rPr>
        <w:t xml:space="preserve">ehabilitation </w:t>
      </w:r>
      <w:r w:rsidR="00FF6E01">
        <w:rPr>
          <w:i/>
        </w:rPr>
        <w:t>M</w:t>
      </w:r>
      <w:r w:rsidRPr="00D070C4">
        <w:rPr>
          <w:i/>
        </w:rPr>
        <w:t>edicine</w:t>
      </w:r>
      <w:r w:rsidRPr="00B36842">
        <w:rPr>
          <w:iCs/>
        </w:rPr>
        <w:t>.</w:t>
      </w:r>
      <w:r w:rsidR="005609A3" w:rsidRPr="00FF6E01">
        <w:rPr>
          <w:iCs/>
        </w:rPr>
        <w:t xml:space="preserve"> </w:t>
      </w:r>
      <w:r w:rsidRPr="00B36842">
        <w:rPr>
          <w:b/>
          <w:bCs/>
        </w:rPr>
        <w:t>38</w:t>
      </w:r>
      <w:r w:rsidR="005609A3">
        <w:t xml:space="preserve"> </w:t>
      </w:r>
      <w:r w:rsidRPr="00D070C4">
        <w:t>(2)</w:t>
      </w:r>
      <w:r w:rsidR="005609A3">
        <w:t xml:space="preserve">, </w:t>
      </w:r>
      <w:r w:rsidRPr="00D070C4">
        <w:t>118–123</w:t>
      </w:r>
      <w:r w:rsidR="005609A3">
        <w:t xml:space="preserve"> (</w:t>
      </w:r>
      <w:r w:rsidR="005609A3" w:rsidRPr="00D070C4">
        <w:t>2006</w:t>
      </w:r>
      <w:r w:rsidR="005609A3">
        <w:t>)</w:t>
      </w:r>
      <w:r w:rsidRPr="00D070C4">
        <w:t>.</w:t>
      </w:r>
    </w:p>
    <w:p w14:paraId="5E40721E" w14:textId="535781F7" w:rsidR="00D070C4" w:rsidRPr="00D070C4" w:rsidRDefault="00D070C4" w:rsidP="004B2E1F">
      <w:pPr>
        <w:pStyle w:val="EndNoteBibliography"/>
      </w:pPr>
      <w:r w:rsidRPr="00D070C4">
        <w:t>24.</w:t>
      </w:r>
      <w:r w:rsidRPr="00D070C4">
        <w:tab/>
        <w:t>McHorney</w:t>
      </w:r>
      <w:r w:rsidR="00A01A82">
        <w:t>,</w:t>
      </w:r>
      <w:r w:rsidRPr="00D070C4">
        <w:t xml:space="preserve"> C</w:t>
      </w:r>
      <w:r w:rsidR="00A01A82">
        <w:t>. A., Ware Jr., J. E.</w:t>
      </w:r>
      <w:r w:rsidRPr="00D070C4">
        <w:t>, Raczek</w:t>
      </w:r>
      <w:r w:rsidR="00A01A82">
        <w:t>,</w:t>
      </w:r>
      <w:r w:rsidRPr="00D070C4">
        <w:t xml:space="preserve"> A</w:t>
      </w:r>
      <w:r w:rsidR="00A01A82">
        <w:t>. E</w:t>
      </w:r>
      <w:r w:rsidRPr="00D070C4">
        <w:t>. The MOS 36-</w:t>
      </w:r>
      <w:r w:rsidR="00A01A82">
        <w:t>i</w:t>
      </w:r>
      <w:r w:rsidRPr="00D070C4">
        <w:t xml:space="preserve">tem </w:t>
      </w:r>
      <w:r w:rsidR="00A01A82">
        <w:t>s</w:t>
      </w:r>
      <w:r w:rsidRPr="00D070C4">
        <w:t>hort-</w:t>
      </w:r>
      <w:r w:rsidR="00A01A82">
        <w:t>f</w:t>
      </w:r>
      <w:r w:rsidRPr="00D070C4">
        <w:t xml:space="preserve">orm </w:t>
      </w:r>
      <w:r w:rsidR="00A01A82">
        <w:t>h</w:t>
      </w:r>
      <w:r w:rsidRPr="00D070C4">
        <w:t xml:space="preserve">ealth </w:t>
      </w:r>
      <w:r w:rsidR="00A01A82">
        <w:t>s</w:t>
      </w:r>
      <w:r w:rsidRPr="00D070C4">
        <w:t xml:space="preserve">urvey (SF-36): II. Psychometric and </w:t>
      </w:r>
      <w:r w:rsidR="00A01A82">
        <w:t>c</w:t>
      </w:r>
      <w:r w:rsidRPr="00D070C4">
        <w:t xml:space="preserve">linical </w:t>
      </w:r>
      <w:r w:rsidR="00A01A82">
        <w:t>t</w:t>
      </w:r>
      <w:r w:rsidRPr="00D070C4">
        <w:t xml:space="preserve">ests of </w:t>
      </w:r>
      <w:r w:rsidR="00A01A82">
        <w:t>v</w:t>
      </w:r>
      <w:r w:rsidRPr="00D070C4">
        <w:t xml:space="preserve">alidity in </w:t>
      </w:r>
      <w:r w:rsidR="00A01A82">
        <w:t>m</w:t>
      </w:r>
      <w:r w:rsidRPr="00D070C4">
        <w:t xml:space="preserve">easuring </w:t>
      </w:r>
      <w:r w:rsidR="00A01A82">
        <w:t>p</w:t>
      </w:r>
      <w:r w:rsidRPr="00D070C4">
        <w:t xml:space="preserve">hysical and </w:t>
      </w:r>
      <w:r w:rsidR="00A01A82">
        <w:t>m</w:t>
      </w:r>
      <w:r w:rsidRPr="00D070C4">
        <w:t xml:space="preserve">ental </w:t>
      </w:r>
      <w:r w:rsidR="00A01A82">
        <w:t>h</w:t>
      </w:r>
      <w:r w:rsidRPr="00D070C4">
        <w:t xml:space="preserve">ealth </w:t>
      </w:r>
      <w:r w:rsidR="00A01A82">
        <w:t>c</w:t>
      </w:r>
      <w:r w:rsidRPr="00D070C4">
        <w:t xml:space="preserve">onstructs. </w:t>
      </w:r>
      <w:r w:rsidRPr="00D070C4">
        <w:rPr>
          <w:i/>
        </w:rPr>
        <w:t>Medical Care</w:t>
      </w:r>
      <w:r w:rsidRPr="00B36842">
        <w:rPr>
          <w:iCs/>
        </w:rPr>
        <w:t xml:space="preserve">. </w:t>
      </w:r>
      <w:r w:rsidRPr="000E57B6">
        <w:rPr>
          <w:b/>
          <w:bCs/>
        </w:rPr>
        <w:t>31</w:t>
      </w:r>
      <w:r w:rsidR="000E57B6">
        <w:t xml:space="preserve">, </w:t>
      </w:r>
      <w:r w:rsidRPr="00D070C4">
        <w:t>247–263</w:t>
      </w:r>
      <w:r w:rsidR="000E57B6">
        <w:t xml:space="preserve"> (</w:t>
      </w:r>
      <w:r w:rsidR="000E57B6" w:rsidRPr="00D070C4">
        <w:t>1993</w:t>
      </w:r>
      <w:r w:rsidR="000E57B6">
        <w:t>)</w:t>
      </w:r>
      <w:r w:rsidRPr="00D070C4">
        <w:t>.</w:t>
      </w:r>
    </w:p>
    <w:p w14:paraId="3E253B1D" w14:textId="024E829C" w:rsidR="00D070C4" w:rsidRPr="00D070C4" w:rsidRDefault="00D070C4" w:rsidP="004B2E1F">
      <w:pPr>
        <w:pStyle w:val="EndNoteBibliography"/>
      </w:pPr>
      <w:r w:rsidRPr="00D070C4">
        <w:t>25.</w:t>
      </w:r>
      <w:r w:rsidRPr="00D070C4">
        <w:tab/>
        <w:t>Gummesson</w:t>
      </w:r>
      <w:r w:rsidR="00A01A82">
        <w:t>,</w:t>
      </w:r>
      <w:r w:rsidRPr="00D070C4">
        <w:t xml:space="preserve"> C</w:t>
      </w:r>
      <w:r w:rsidR="00A01A82">
        <w:t>.,</w:t>
      </w:r>
      <w:r w:rsidRPr="00D070C4">
        <w:t xml:space="preserve"> A</w:t>
      </w:r>
      <w:r w:rsidR="00A01A82">
        <w:t xml:space="preserve">troshi, </w:t>
      </w:r>
      <w:r w:rsidRPr="00D070C4">
        <w:t>I</w:t>
      </w:r>
      <w:r w:rsidR="00A01A82">
        <w:t>.</w:t>
      </w:r>
      <w:r w:rsidRPr="00D070C4">
        <w:t>, Ekdahl</w:t>
      </w:r>
      <w:r w:rsidR="00A01A82">
        <w:t>,</w:t>
      </w:r>
      <w:r w:rsidRPr="00D070C4">
        <w:t xml:space="preserve"> C. The disabilities of the arm, shoulder and hand </w:t>
      </w:r>
      <w:r w:rsidRPr="00D070C4">
        <w:lastRenderedPageBreak/>
        <w:t xml:space="preserve">(DASH) outcome questionnaire: longitudinal construct validity and measuring self-rated health change after surgery. </w:t>
      </w:r>
      <w:r w:rsidRPr="00D070C4">
        <w:rPr>
          <w:i/>
        </w:rPr>
        <w:t>BMC Musculoskeletal Disorders</w:t>
      </w:r>
      <w:r w:rsidRPr="00B36842">
        <w:rPr>
          <w:iCs/>
        </w:rPr>
        <w:t>.</w:t>
      </w:r>
      <w:r w:rsidR="00402633" w:rsidRPr="00A01A82">
        <w:rPr>
          <w:iCs/>
        </w:rPr>
        <w:t xml:space="preserve"> </w:t>
      </w:r>
      <w:r w:rsidRPr="00402633">
        <w:rPr>
          <w:b/>
          <w:bCs/>
        </w:rPr>
        <w:t>4</w:t>
      </w:r>
      <w:r w:rsidR="00402633">
        <w:t xml:space="preserve"> </w:t>
      </w:r>
      <w:r w:rsidRPr="00D070C4">
        <w:t>(1)</w:t>
      </w:r>
      <w:r w:rsidR="00402633">
        <w:t xml:space="preserve">, </w:t>
      </w:r>
      <w:r w:rsidRPr="00D070C4">
        <w:t>11</w:t>
      </w:r>
      <w:r w:rsidR="00402633">
        <w:t xml:space="preserve"> (</w:t>
      </w:r>
      <w:r w:rsidR="00402633" w:rsidRPr="00D070C4">
        <w:t>2003</w:t>
      </w:r>
      <w:r w:rsidR="00402633">
        <w:t>)</w:t>
      </w:r>
      <w:r w:rsidRPr="00D070C4">
        <w:t>.</w:t>
      </w:r>
    </w:p>
    <w:p w14:paraId="67943E68" w14:textId="2AA6543B" w:rsidR="00D070C4" w:rsidRPr="00D070C4" w:rsidRDefault="00D070C4" w:rsidP="004B2E1F">
      <w:pPr>
        <w:pStyle w:val="EndNoteBibliography"/>
      </w:pPr>
      <w:r w:rsidRPr="00D070C4">
        <w:t>26.</w:t>
      </w:r>
      <w:r w:rsidRPr="00D070C4">
        <w:tab/>
        <w:t>Stubblefield</w:t>
      </w:r>
      <w:r w:rsidR="00A01A82">
        <w:t>,</w:t>
      </w:r>
      <w:r w:rsidRPr="00D070C4">
        <w:t xml:space="preserve"> K</w:t>
      </w:r>
      <w:r w:rsidR="00A01A82">
        <w:t xml:space="preserve">. </w:t>
      </w:r>
      <w:r w:rsidRPr="00D070C4">
        <w:t xml:space="preserve">A. Occupational therapy outcomes with targeted hyper-reinnervation nerve transfer surgery: Two case studies. </w:t>
      </w:r>
      <w:r w:rsidRPr="00D070C4">
        <w:rPr>
          <w:i/>
        </w:rPr>
        <w:t xml:space="preserve">MEC '05 Intergrating Prosthetics and Medicine, Proceedings of the 2005 MyoElectric Controls/Powered Prosthetics </w:t>
      </w:r>
      <w:r w:rsidR="00A01A82" w:rsidRPr="00B36842">
        <w:rPr>
          <w:iCs/>
        </w:rPr>
        <w:t>(</w:t>
      </w:r>
      <w:r w:rsidRPr="00D070C4">
        <w:t>2005</w:t>
      </w:r>
      <w:r w:rsidR="00A01A82">
        <w:t>)</w:t>
      </w:r>
      <w:r w:rsidRPr="00D070C4">
        <w:t>.</w:t>
      </w:r>
    </w:p>
    <w:p w14:paraId="395EE9E9" w14:textId="25E58966" w:rsidR="00D070C4" w:rsidRPr="00D070C4" w:rsidRDefault="00D070C4" w:rsidP="004B2E1F">
      <w:pPr>
        <w:pStyle w:val="EndNoteBibliography"/>
      </w:pPr>
      <w:r w:rsidRPr="00D070C4">
        <w:t>27.</w:t>
      </w:r>
      <w:r w:rsidRPr="00D070C4">
        <w:tab/>
        <w:t>Geary</w:t>
      </w:r>
      <w:r w:rsidR="00A01A82">
        <w:t>,</w:t>
      </w:r>
      <w:r w:rsidRPr="00D070C4">
        <w:t xml:space="preserve"> M</w:t>
      </w:r>
      <w:r w:rsidR="00A01A82">
        <w:t>.</w:t>
      </w:r>
      <w:r w:rsidRPr="00D070C4">
        <w:t>, Gaston</w:t>
      </w:r>
      <w:r w:rsidR="00A01A82">
        <w:t>,</w:t>
      </w:r>
      <w:r w:rsidRPr="00D070C4">
        <w:t xml:space="preserve"> R</w:t>
      </w:r>
      <w:r w:rsidR="00A01A82">
        <w:t xml:space="preserve">. </w:t>
      </w:r>
      <w:r w:rsidRPr="00D070C4">
        <w:t>G</w:t>
      </w:r>
      <w:r w:rsidR="00A01A82">
        <w:t>.</w:t>
      </w:r>
      <w:r w:rsidRPr="00D070C4">
        <w:t>, Loeffler</w:t>
      </w:r>
      <w:r w:rsidR="00A01A82">
        <w:t>,</w:t>
      </w:r>
      <w:r w:rsidRPr="00D070C4">
        <w:t xml:space="preserve"> B. Surgical and technological advances in the management of upper limb amputees. </w:t>
      </w:r>
      <w:r w:rsidRPr="00D070C4">
        <w:rPr>
          <w:i/>
        </w:rPr>
        <w:t xml:space="preserve">The </w:t>
      </w:r>
      <w:r w:rsidR="00A01A82">
        <w:rPr>
          <w:i/>
        </w:rPr>
        <w:t>B</w:t>
      </w:r>
      <w:r w:rsidRPr="00D070C4">
        <w:rPr>
          <w:i/>
        </w:rPr>
        <w:t xml:space="preserve">one &amp; </w:t>
      </w:r>
      <w:r w:rsidR="00A01A82">
        <w:rPr>
          <w:i/>
        </w:rPr>
        <w:t>J</w:t>
      </w:r>
      <w:r w:rsidRPr="00D070C4">
        <w:rPr>
          <w:i/>
        </w:rPr>
        <w:t xml:space="preserve">oint </w:t>
      </w:r>
      <w:r w:rsidR="00A01A82">
        <w:rPr>
          <w:i/>
        </w:rPr>
        <w:t>J</w:t>
      </w:r>
      <w:r w:rsidRPr="00D070C4">
        <w:rPr>
          <w:i/>
        </w:rPr>
        <w:t>ournal.</w:t>
      </w:r>
      <w:r w:rsidR="00402633">
        <w:t xml:space="preserve"> </w:t>
      </w:r>
      <w:r w:rsidRPr="00402633">
        <w:rPr>
          <w:b/>
          <w:bCs/>
        </w:rPr>
        <w:t>103-b</w:t>
      </w:r>
      <w:r w:rsidR="00402633">
        <w:t xml:space="preserve"> </w:t>
      </w:r>
      <w:r w:rsidRPr="00D070C4">
        <w:t>(3)</w:t>
      </w:r>
      <w:r w:rsidR="00402633">
        <w:t xml:space="preserve">, </w:t>
      </w:r>
      <w:r w:rsidRPr="00D070C4">
        <w:t>430</w:t>
      </w:r>
      <w:r w:rsidR="00A01A82">
        <w:t>–</w:t>
      </w:r>
      <w:r w:rsidRPr="00D070C4">
        <w:t>439</w:t>
      </w:r>
      <w:r w:rsidR="00402633" w:rsidRPr="00D070C4">
        <w:rPr>
          <w:i/>
        </w:rPr>
        <w:t xml:space="preserve"> </w:t>
      </w:r>
      <w:r w:rsidR="00402633">
        <w:rPr>
          <w:iCs/>
        </w:rPr>
        <w:t>(</w:t>
      </w:r>
      <w:r w:rsidR="00402633" w:rsidRPr="00D070C4">
        <w:t>2021</w:t>
      </w:r>
      <w:r w:rsidR="00402633">
        <w:t>)</w:t>
      </w:r>
      <w:r w:rsidRPr="00D070C4">
        <w:t>.</w:t>
      </w:r>
    </w:p>
    <w:p w14:paraId="62A38732" w14:textId="71D4CDF7" w:rsidR="00D070C4" w:rsidRPr="00D070C4" w:rsidRDefault="00D070C4" w:rsidP="004B2E1F">
      <w:pPr>
        <w:pStyle w:val="EndNoteBibliography"/>
      </w:pPr>
      <w:r w:rsidRPr="00D070C4">
        <w:t>28.</w:t>
      </w:r>
      <w:r w:rsidRPr="00D070C4">
        <w:tab/>
        <w:t>Stubblefield</w:t>
      </w:r>
      <w:r w:rsidR="00A01A82">
        <w:t>,</w:t>
      </w:r>
      <w:r w:rsidRPr="00D070C4">
        <w:t xml:space="preserve"> K</w:t>
      </w:r>
      <w:r w:rsidR="00A01A82">
        <w:t xml:space="preserve">. </w:t>
      </w:r>
      <w:r w:rsidRPr="00D070C4">
        <w:t>A</w:t>
      </w:r>
      <w:r w:rsidR="00A01A82">
        <w:t>.</w:t>
      </w:r>
      <w:r w:rsidRPr="00D070C4">
        <w:t>, Miller</w:t>
      </w:r>
      <w:r w:rsidR="00A01A82">
        <w:t>,</w:t>
      </w:r>
      <w:r w:rsidRPr="00D070C4">
        <w:t xml:space="preserve"> L</w:t>
      </w:r>
      <w:r w:rsidR="00A01A82">
        <w:t xml:space="preserve">. </w:t>
      </w:r>
      <w:r w:rsidRPr="00D070C4">
        <w:t>A</w:t>
      </w:r>
      <w:r w:rsidR="00A01A82">
        <w:t>.</w:t>
      </w:r>
      <w:r w:rsidRPr="00D070C4">
        <w:t>, Lipschutz</w:t>
      </w:r>
      <w:r w:rsidR="00A01A82">
        <w:t>,</w:t>
      </w:r>
      <w:r w:rsidRPr="00D070C4">
        <w:t xml:space="preserve"> R</w:t>
      </w:r>
      <w:r w:rsidR="00A01A82">
        <w:t xml:space="preserve">. </w:t>
      </w:r>
      <w:r w:rsidRPr="00D070C4">
        <w:t>D</w:t>
      </w:r>
      <w:r w:rsidR="00A01A82">
        <w:t>.</w:t>
      </w:r>
      <w:r w:rsidRPr="00D070C4">
        <w:t xml:space="preserve">, </w:t>
      </w:r>
      <w:r w:rsidR="00774130">
        <w:t xml:space="preserve">Kuiken, </w:t>
      </w:r>
      <w:r w:rsidRPr="00D070C4">
        <w:t>T</w:t>
      </w:r>
      <w:r w:rsidR="00774130">
        <w:t xml:space="preserve">. </w:t>
      </w:r>
      <w:r w:rsidRPr="00D070C4">
        <w:t xml:space="preserve">A. Occupational therapy protocol for amputees with targeted muscle reinnervation. </w:t>
      </w:r>
      <w:r w:rsidR="00FE0FC1" w:rsidRPr="00FE0FC1">
        <w:rPr>
          <w:i/>
        </w:rPr>
        <w:t>Journal of Rehabilitation Research &amp; Development</w:t>
      </w:r>
      <w:r w:rsidRPr="00B36842">
        <w:rPr>
          <w:iCs/>
        </w:rPr>
        <w:t>.</w:t>
      </w:r>
      <w:r w:rsidR="00FE0FC1" w:rsidRPr="00774130">
        <w:rPr>
          <w:iCs/>
        </w:rPr>
        <w:t xml:space="preserve"> </w:t>
      </w:r>
      <w:r w:rsidRPr="00FE0FC1">
        <w:rPr>
          <w:b/>
          <w:bCs/>
        </w:rPr>
        <w:t>46</w:t>
      </w:r>
      <w:r w:rsidR="00FE0FC1">
        <w:t xml:space="preserve"> </w:t>
      </w:r>
      <w:r w:rsidRPr="00D070C4">
        <w:t>(4)</w:t>
      </w:r>
      <w:r w:rsidR="00FE0FC1">
        <w:t xml:space="preserve">, </w:t>
      </w:r>
      <w:r w:rsidRPr="00D070C4">
        <w:t>481–488</w:t>
      </w:r>
      <w:r w:rsidR="00FE0FC1">
        <w:t xml:space="preserve"> (</w:t>
      </w:r>
      <w:r w:rsidR="00FE0FC1" w:rsidRPr="00D070C4">
        <w:t>2009</w:t>
      </w:r>
      <w:r w:rsidR="00FE0FC1">
        <w:t>)</w:t>
      </w:r>
      <w:r w:rsidRPr="00D070C4">
        <w:t>.</w:t>
      </w:r>
    </w:p>
    <w:p w14:paraId="1F6A8477" w14:textId="5ABC5D58" w:rsidR="00D070C4" w:rsidRPr="00D070C4" w:rsidRDefault="00D070C4" w:rsidP="004B2E1F">
      <w:pPr>
        <w:pStyle w:val="EndNoteBibliography"/>
      </w:pPr>
      <w:r w:rsidRPr="00D070C4">
        <w:t>29.</w:t>
      </w:r>
      <w:r w:rsidRPr="00D070C4">
        <w:tab/>
        <w:t>Dumanian</w:t>
      </w:r>
      <w:r w:rsidR="00774130">
        <w:t>,</w:t>
      </w:r>
      <w:r w:rsidRPr="00D070C4">
        <w:t xml:space="preserve"> G</w:t>
      </w:r>
      <w:r w:rsidR="00774130">
        <w:t xml:space="preserve">. </w:t>
      </w:r>
      <w:r w:rsidRPr="00D070C4">
        <w:t>A</w:t>
      </w:r>
      <w:r w:rsidR="00774130">
        <w:t>.</w:t>
      </w:r>
      <w:r w:rsidRPr="00D070C4">
        <w:t xml:space="preserve"> et al. Targeted </w:t>
      </w:r>
      <w:r w:rsidR="00774130">
        <w:t>m</w:t>
      </w:r>
      <w:r w:rsidRPr="00D070C4">
        <w:t xml:space="preserve">uscle </w:t>
      </w:r>
      <w:r w:rsidR="00774130">
        <w:t>r</w:t>
      </w:r>
      <w:r w:rsidRPr="00D070C4">
        <w:t xml:space="preserve">einnervation </w:t>
      </w:r>
      <w:r w:rsidR="00774130">
        <w:t>t</w:t>
      </w:r>
      <w:r w:rsidRPr="00D070C4">
        <w:t xml:space="preserve">reats </w:t>
      </w:r>
      <w:r w:rsidR="00774130">
        <w:t>n</w:t>
      </w:r>
      <w:r w:rsidRPr="00D070C4">
        <w:t xml:space="preserve">euroma and </w:t>
      </w:r>
      <w:r w:rsidR="00774130">
        <w:t>p</w:t>
      </w:r>
      <w:r w:rsidRPr="00D070C4">
        <w:t xml:space="preserve">hantom </w:t>
      </w:r>
      <w:r w:rsidR="00774130">
        <w:t>p</w:t>
      </w:r>
      <w:r w:rsidRPr="00D070C4">
        <w:t xml:space="preserve">ain in </w:t>
      </w:r>
      <w:r w:rsidR="00774130">
        <w:t>m</w:t>
      </w:r>
      <w:r w:rsidRPr="00D070C4">
        <w:t xml:space="preserve">ajor </w:t>
      </w:r>
      <w:r w:rsidR="00774130">
        <w:t>l</w:t>
      </w:r>
      <w:r w:rsidRPr="00D070C4">
        <w:t xml:space="preserve">imb </w:t>
      </w:r>
      <w:r w:rsidR="00774130">
        <w:t>a</w:t>
      </w:r>
      <w:r w:rsidRPr="00D070C4">
        <w:t xml:space="preserve">mputees: A </w:t>
      </w:r>
      <w:r w:rsidR="00774130">
        <w:t>r</w:t>
      </w:r>
      <w:r w:rsidRPr="00D070C4">
        <w:t xml:space="preserve">andomized </w:t>
      </w:r>
      <w:r w:rsidR="00774130">
        <w:t>c</w:t>
      </w:r>
      <w:r w:rsidRPr="00D070C4">
        <w:t xml:space="preserve">linical </w:t>
      </w:r>
      <w:r w:rsidR="00774130">
        <w:t>t</w:t>
      </w:r>
      <w:r w:rsidRPr="00D070C4">
        <w:t xml:space="preserve">rial. </w:t>
      </w:r>
      <w:r w:rsidRPr="00D070C4">
        <w:rPr>
          <w:i/>
        </w:rPr>
        <w:t xml:space="preserve">Annals of </w:t>
      </w:r>
      <w:r w:rsidR="00774130">
        <w:rPr>
          <w:i/>
        </w:rPr>
        <w:t>S</w:t>
      </w:r>
      <w:r w:rsidRPr="00D070C4">
        <w:rPr>
          <w:i/>
        </w:rPr>
        <w:t>urgery</w:t>
      </w:r>
      <w:r w:rsidRPr="00B36842">
        <w:rPr>
          <w:iCs/>
        </w:rPr>
        <w:t xml:space="preserve">. </w:t>
      </w:r>
      <w:r w:rsidR="001C35E6" w:rsidRPr="001C35E6">
        <w:rPr>
          <w:b/>
          <w:bCs/>
          <w:iCs/>
        </w:rPr>
        <w:t>270</w:t>
      </w:r>
      <w:r w:rsidR="001C35E6">
        <w:rPr>
          <w:iCs/>
        </w:rPr>
        <w:t xml:space="preserve"> (2), 238</w:t>
      </w:r>
      <w:r w:rsidR="00774130">
        <w:rPr>
          <w:iCs/>
        </w:rPr>
        <w:t>–</w:t>
      </w:r>
      <w:r w:rsidR="001C35E6">
        <w:rPr>
          <w:iCs/>
        </w:rPr>
        <w:t>246 (</w:t>
      </w:r>
      <w:r w:rsidRPr="00D070C4">
        <w:t>2018</w:t>
      </w:r>
      <w:r w:rsidR="001C35E6">
        <w:t>)</w:t>
      </w:r>
      <w:r w:rsidRPr="00D070C4">
        <w:t>.</w:t>
      </w:r>
    </w:p>
    <w:p w14:paraId="47D579CE" w14:textId="13A622B3" w:rsidR="00D070C4" w:rsidRPr="00D070C4" w:rsidRDefault="00D070C4" w:rsidP="004B2E1F">
      <w:pPr>
        <w:pStyle w:val="EndNoteBibliography"/>
      </w:pPr>
      <w:r w:rsidRPr="00D070C4">
        <w:t>30.</w:t>
      </w:r>
      <w:r w:rsidRPr="00D070C4">
        <w:tab/>
        <w:t>Pet</w:t>
      </w:r>
      <w:r w:rsidR="00774130">
        <w:t>,</w:t>
      </w:r>
      <w:r w:rsidRPr="00D070C4">
        <w:t xml:space="preserve"> M</w:t>
      </w:r>
      <w:r w:rsidR="00774130">
        <w:t xml:space="preserve">. </w:t>
      </w:r>
      <w:r w:rsidRPr="00D070C4">
        <w:t>A</w:t>
      </w:r>
      <w:r w:rsidR="00774130">
        <w:t>.</w:t>
      </w:r>
      <w:r w:rsidRPr="00D070C4">
        <w:t>, Ko</w:t>
      </w:r>
      <w:r w:rsidR="00774130">
        <w:t>,</w:t>
      </w:r>
      <w:r w:rsidRPr="00D070C4">
        <w:t xml:space="preserve"> J</w:t>
      </w:r>
      <w:r w:rsidR="00774130">
        <w:t xml:space="preserve">. </w:t>
      </w:r>
      <w:r w:rsidRPr="00D070C4">
        <w:t>H</w:t>
      </w:r>
      <w:r w:rsidR="00774130">
        <w:t>.</w:t>
      </w:r>
      <w:r w:rsidRPr="00D070C4">
        <w:t>, Friedly</w:t>
      </w:r>
      <w:r w:rsidR="00774130">
        <w:t>,</w:t>
      </w:r>
      <w:r w:rsidRPr="00D070C4">
        <w:t xml:space="preserve"> J</w:t>
      </w:r>
      <w:r w:rsidR="00774130">
        <w:t xml:space="preserve">. </w:t>
      </w:r>
      <w:r w:rsidRPr="00D070C4">
        <w:t>L</w:t>
      </w:r>
      <w:r w:rsidR="00774130">
        <w:t>.</w:t>
      </w:r>
      <w:r w:rsidRPr="00D070C4">
        <w:t>, Mourad</w:t>
      </w:r>
      <w:r w:rsidR="00774130">
        <w:t>,</w:t>
      </w:r>
      <w:r w:rsidRPr="00D070C4">
        <w:t xml:space="preserve"> P</w:t>
      </w:r>
      <w:r w:rsidR="00774130">
        <w:t xml:space="preserve">. </w:t>
      </w:r>
      <w:r w:rsidRPr="00D070C4">
        <w:t>D</w:t>
      </w:r>
      <w:r w:rsidR="00774130">
        <w:t>.</w:t>
      </w:r>
      <w:r w:rsidRPr="00D070C4">
        <w:t>, Smith</w:t>
      </w:r>
      <w:r w:rsidR="00774130">
        <w:t>,</w:t>
      </w:r>
      <w:r w:rsidRPr="00D070C4">
        <w:t xml:space="preserve"> D</w:t>
      </w:r>
      <w:r w:rsidR="00774130">
        <w:t xml:space="preserve">. </w:t>
      </w:r>
      <w:r w:rsidRPr="00D070C4">
        <w:t xml:space="preserve">G. Does </w:t>
      </w:r>
      <w:r w:rsidR="00774130">
        <w:t>t</w:t>
      </w:r>
      <w:r w:rsidRPr="00D070C4">
        <w:t xml:space="preserve">argeted </w:t>
      </w:r>
      <w:r w:rsidR="00774130">
        <w:t>n</w:t>
      </w:r>
      <w:r w:rsidRPr="00D070C4">
        <w:t xml:space="preserve">erve </w:t>
      </w:r>
      <w:r w:rsidR="00774130">
        <w:t>i</w:t>
      </w:r>
      <w:r w:rsidRPr="00D070C4">
        <w:t xml:space="preserve">mplantation </w:t>
      </w:r>
      <w:r w:rsidR="00774130">
        <w:t>r</w:t>
      </w:r>
      <w:r w:rsidRPr="00D070C4">
        <w:t xml:space="preserve">educe </w:t>
      </w:r>
      <w:r w:rsidR="00774130">
        <w:t>n</w:t>
      </w:r>
      <w:r w:rsidRPr="00D070C4">
        <w:t xml:space="preserve">euroma </w:t>
      </w:r>
      <w:r w:rsidR="00774130">
        <w:t>p</w:t>
      </w:r>
      <w:r w:rsidRPr="00D070C4">
        <w:t xml:space="preserve">ain in </w:t>
      </w:r>
      <w:r w:rsidR="00774130">
        <w:t>a</w:t>
      </w:r>
      <w:r w:rsidRPr="00D070C4">
        <w:t xml:space="preserve">mputees? </w:t>
      </w:r>
      <w:r w:rsidRPr="00D070C4">
        <w:rPr>
          <w:i/>
        </w:rPr>
        <w:t>Clinical Orthopaedics and Related Research</w:t>
      </w:r>
      <w:r w:rsidR="00D27325" w:rsidRPr="00B36842">
        <w:rPr>
          <w:iCs/>
        </w:rPr>
        <w:t xml:space="preserve">. </w:t>
      </w:r>
      <w:r w:rsidRPr="00D27325">
        <w:rPr>
          <w:b/>
          <w:bCs/>
        </w:rPr>
        <w:t>472</w:t>
      </w:r>
      <w:r w:rsidR="00D27325">
        <w:t xml:space="preserve"> </w:t>
      </w:r>
      <w:r w:rsidRPr="00D070C4">
        <w:t>(10)</w:t>
      </w:r>
      <w:r w:rsidR="00D27325">
        <w:t xml:space="preserve">, </w:t>
      </w:r>
      <w:r w:rsidRPr="00D070C4">
        <w:t>2991–3001</w:t>
      </w:r>
      <w:r w:rsidR="00D27325">
        <w:t xml:space="preserve"> (</w:t>
      </w:r>
      <w:r w:rsidR="00D27325" w:rsidRPr="00D070C4">
        <w:t>2014</w:t>
      </w:r>
      <w:r w:rsidR="00D27325">
        <w:t>)</w:t>
      </w:r>
      <w:r w:rsidRPr="00D070C4">
        <w:t>.</w:t>
      </w:r>
    </w:p>
    <w:p w14:paraId="36867FCD" w14:textId="091FCA8C" w:rsidR="00D070C4" w:rsidRPr="00D070C4" w:rsidRDefault="00D070C4" w:rsidP="004B2E1F">
      <w:pPr>
        <w:pStyle w:val="EndNoteBibliography"/>
      </w:pPr>
      <w:r w:rsidRPr="00D070C4">
        <w:t>31.</w:t>
      </w:r>
      <w:r w:rsidRPr="00D070C4">
        <w:tab/>
        <w:t>Souza</w:t>
      </w:r>
      <w:r w:rsidR="00774130">
        <w:t>,</w:t>
      </w:r>
      <w:r w:rsidRPr="00D070C4">
        <w:t xml:space="preserve"> J</w:t>
      </w:r>
      <w:r w:rsidR="00774130">
        <w:t xml:space="preserve">. </w:t>
      </w:r>
      <w:r w:rsidRPr="00D070C4">
        <w:t>M</w:t>
      </w:r>
      <w:r w:rsidR="00774130">
        <w:t>. et al</w:t>
      </w:r>
      <w:r w:rsidRPr="00D070C4">
        <w:t xml:space="preserve">. Targeted muscle reinnervation: a novel approach to postamputation neuroma pain. </w:t>
      </w:r>
      <w:r w:rsidRPr="00D070C4">
        <w:rPr>
          <w:i/>
        </w:rPr>
        <w:t xml:space="preserve">Clinical </w:t>
      </w:r>
      <w:r w:rsidR="00774130">
        <w:rPr>
          <w:i/>
        </w:rPr>
        <w:t>O</w:t>
      </w:r>
      <w:r w:rsidRPr="00D070C4">
        <w:rPr>
          <w:i/>
        </w:rPr>
        <w:t xml:space="preserve">rthopaedics and </w:t>
      </w:r>
      <w:r w:rsidR="00774130">
        <w:rPr>
          <w:i/>
        </w:rPr>
        <w:t>R</w:t>
      </w:r>
      <w:r w:rsidRPr="00D070C4">
        <w:rPr>
          <w:i/>
        </w:rPr>
        <w:t xml:space="preserve">elated </w:t>
      </w:r>
      <w:r w:rsidR="00774130">
        <w:rPr>
          <w:i/>
        </w:rPr>
        <w:t>R</w:t>
      </w:r>
      <w:r w:rsidRPr="00D070C4">
        <w:rPr>
          <w:i/>
        </w:rPr>
        <w:t>esearch</w:t>
      </w:r>
      <w:r w:rsidRPr="00B36842">
        <w:rPr>
          <w:iCs/>
        </w:rPr>
        <w:t>.</w:t>
      </w:r>
      <w:r w:rsidR="004F0CF6" w:rsidRPr="00774130">
        <w:rPr>
          <w:iCs/>
        </w:rPr>
        <w:t xml:space="preserve"> </w:t>
      </w:r>
      <w:r w:rsidRPr="004F0CF6">
        <w:rPr>
          <w:b/>
          <w:bCs/>
        </w:rPr>
        <w:t>472</w:t>
      </w:r>
      <w:r w:rsidR="004F0CF6">
        <w:t xml:space="preserve"> </w:t>
      </w:r>
      <w:r w:rsidRPr="00D070C4">
        <w:t>(10)</w:t>
      </w:r>
      <w:r w:rsidR="004F0CF6">
        <w:t xml:space="preserve">, </w:t>
      </w:r>
      <w:r w:rsidRPr="00D070C4">
        <w:t>2984–2990</w:t>
      </w:r>
      <w:r w:rsidR="004F0CF6">
        <w:t xml:space="preserve"> (</w:t>
      </w:r>
      <w:r w:rsidR="004F0CF6" w:rsidRPr="00D070C4">
        <w:t>2014</w:t>
      </w:r>
      <w:r w:rsidR="004F0CF6">
        <w:t>)</w:t>
      </w:r>
      <w:r w:rsidRPr="00D070C4">
        <w:t>.</w:t>
      </w:r>
    </w:p>
    <w:p w14:paraId="12352D1A" w14:textId="7E30B90C" w:rsidR="00D070C4" w:rsidRPr="00D070C4" w:rsidRDefault="00D070C4" w:rsidP="004B2E1F">
      <w:pPr>
        <w:pStyle w:val="EndNoteBibliography"/>
      </w:pPr>
      <w:r w:rsidRPr="00D070C4">
        <w:t>32.</w:t>
      </w:r>
      <w:r w:rsidRPr="00D070C4">
        <w:tab/>
        <w:t>Sturma</w:t>
      </w:r>
      <w:r w:rsidR="00774130">
        <w:t>,</w:t>
      </w:r>
      <w:r w:rsidRPr="00D070C4">
        <w:t xml:space="preserve"> A</w:t>
      </w:r>
      <w:r w:rsidR="00774130">
        <w:t>.</w:t>
      </w:r>
      <w:r w:rsidRPr="00D070C4">
        <w:t>, Hruby</w:t>
      </w:r>
      <w:r w:rsidR="00774130">
        <w:t>,</w:t>
      </w:r>
      <w:r w:rsidRPr="00D070C4">
        <w:t xml:space="preserve"> L</w:t>
      </w:r>
      <w:r w:rsidR="00774130">
        <w:t xml:space="preserve">. </w:t>
      </w:r>
      <w:r w:rsidRPr="00D070C4">
        <w:t>A</w:t>
      </w:r>
      <w:r w:rsidR="00774130">
        <w:t>.</w:t>
      </w:r>
      <w:r w:rsidRPr="00D070C4">
        <w:t>, Vujaklija</w:t>
      </w:r>
      <w:r w:rsidR="00774130">
        <w:t>,</w:t>
      </w:r>
      <w:r w:rsidRPr="00D070C4">
        <w:t xml:space="preserve"> I</w:t>
      </w:r>
      <w:r w:rsidR="00774130">
        <w:t>.</w:t>
      </w:r>
      <w:r w:rsidRPr="00D070C4">
        <w:t>, Østlie</w:t>
      </w:r>
      <w:r w:rsidR="00774130">
        <w:t>,</w:t>
      </w:r>
      <w:r w:rsidRPr="00D070C4">
        <w:t xml:space="preserve"> K</w:t>
      </w:r>
      <w:r w:rsidR="00774130">
        <w:t>.</w:t>
      </w:r>
      <w:r w:rsidRPr="00D070C4">
        <w:t>, Farina</w:t>
      </w:r>
      <w:r w:rsidR="00774130">
        <w:t>,</w:t>
      </w:r>
      <w:r w:rsidRPr="00D070C4">
        <w:t xml:space="preserve"> D. Treatment </w:t>
      </w:r>
      <w:r w:rsidR="00774130">
        <w:t>s</w:t>
      </w:r>
      <w:r w:rsidRPr="00D070C4">
        <w:t xml:space="preserve">trategies for </w:t>
      </w:r>
      <w:r w:rsidR="00774130">
        <w:t>p</w:t>
      </w:r>
      <w:r w:rsidRPr="00D070C4">
        <w:t xml:space="preserve">hantom </w:t>
      </w:r>
      <w:r w:rsidR="00774130">
        <w:t>l</w:t>
      </w:r>
      <w:r w:rsidRPr="00D070C4">
        <w:t xml:space="preserve">imb </w:t>
      </w:r>
      <w:r w:rsidR="00774130">
        <w:t>p</w:t>
      </w:r>
      <w:r w:rsidRPr="00D070C4">
        <w:t>ain. In: Aszmann</w:t>
      </w:r>
      <w:r w:rsidR="00774130">
        <w:t>,</w:t>
      </w:r>
      <w:r w:rsidRPr="00D070C4">
        <w:t xml:space="preserve"> O</w:t>
      </w:r>
      <w:r w:rsidR="00774130">
        <w:t xml:space="preserve">. </w:t>
      </w:r>
      <w:r w:rsidRPr="00D070C4">
        <w:t>C</w:t>
      </w:r>
      <w:r w:rsidR="00774130">
        <w:t>.</w:t>
      </w:r>
      <w:r w:rsidRPr="00D070C4">
        <w:t>, Farina</w:t>
      </w:r>
      <w:r w:rsidR="00774130">
        <w:t>,</w:t>
      </w:r>
      <w:r w:rsidRPr="00D070C4">
        <w:t xml:space="preserve"> D</w:t>
      </w:r>
      <w:r w:rsidR="00774130">
        <w:t>.</w:t>
      </w:r>
      <w:r w:rsidRPr="00D070C4">
        <w:t xml:space="preserve">, eds. </w:t>
      </w:r>
      <w:r w:rsidRPr="00D070C4">
        <w:rPr>
          <w:i/>
        </w:rPr>
        <w:t>Bionic Limb Reconstruction</w:t>
      </w:r>
      <w:r w:rsidRPr="00D070C4">
        <w:t>. 1 ed: Springer International Publishing</w:t>
      </w:r>
      <w:r w:rsidR="00064742">
        <w:t xml:space="preserve">. </w:t>
      </w:r>
      <w:r w:rsidRPr="00D070C4">
        <w:t>113</w:t>
      </w:r>
      <w:r w:rsidR="00774130">
        <w:t>–</w:t>
      </w:r>
      <w:r w:rsidRPr="00D070C4">
        <w:t>124</w:t>
      </w:r>
      <w:r w:rsidR="00064742">
        <w:t xml:space="preserve"> (</w:t>
      </w:r>
      <w:r w:rsidR="00064742" w:rsidRPr="00D070C4">
        <w:t>2021</w:t>
      </w:r>
      <w:r w:rsidR="00064742">
        <w:t>)</w:t>
      </w:r>
      <w:r w:rsidRPr="00D070C4">
        <w:t>.</w:t>
      </w:r>
    </w:p>
    <w:p w14:paraId="61F3FC3F" w14:textId="2E37EB02" w:rsidR="00D070C4" w:rsidRPr="00D070C4" w:rsidRDefault="00D070C4" w:rsidP="004B2E1F">
      <w:pPr>
        <w:pStyle w:val="EndNoteBibliography"/>
      </w:pPr>
      <w:r w:rsidRPr="00D070C4">
        <w:t>33.</w:t>
      </w:r>
      <w:r w:rsidRPr="00D070C4">
        <w:tab/>
        <w:t>Li</w:t>
      </w:r>
      <w:r w:rsidR="00774130">
        <w:t>,</w:t>
      </w:r>
      <w:r w:rsidRPr="00D070C4">
        <w:t xml:space="preserve"> Y</w:t>
      </w:r>
      <w:r w:rsidR="00774130">
        <w:t>.</w:t>
      </w:r>
      <w:r w:rsidRPr="00D070C4">
        <w:t>, Branemark</w:t>
      </w:r>
      <w:r w:rsidR="00774130">
        <w:t>,</w:t>
      </w:r>
      <w:r w:rsidRPr="00D070C4">
        <w:t xml:space="preserve"> R. Osseointegrated prostheses for rehabilitation following amputation : The pioneering Swedish model. </w:t>
      </w:r>
      <w:r w:rsidRPr="00D070C4">
        <w:rPr>
          <w:i/>
        </w:rPr>
        <w:t>Der Unfallchirurg</w:t>
      </w:r>
      <w:r w:rsidRPr="00B36842">
        <w:rPr>
          <w:iCs/>
        </w:rPr>
        <w:t>.</w:t>
      </w:r>
      <w:r w:rsidR="00064742" w:rsidRPr="00774130">
        <w:rPr>
          <w:iCs/>
        </w:rPr>
        <w:t xml:space="preserve"> </w:t>
      </w:r>
      <w:r w:rsidRPr="00064742">
        <w:rPr>
          <w:b/>
          <w:bCs/>
        </w:rPr>
        <w:t>120</w:t>
      </w:r>
      <w:r w:rsidR="00064742">
        <w:t xml:space="preserve"> </w:t>
      </w:r>
      <w:r w:rsidRPr="00D070C4">
        <w:t>(4)</w:t>
      </w:r>
      <w:r w:rsidR="00064742">
        <w:t xml:space="preserve">, </w:t>
      </w:r>
      <w:r w:rsidRPr="00D070C4">
        <w:t>285</w:t>
      </w:r>
      <w:r w:rsidR="00774130">
        <w:t>–</w:t>
      </w:r>
      <w:r w:rsidRPr="00D070C4">
        <w:t>292</w:t>
      </w:r>
      <w:r w:rsidR="00064742" w:rsidRPr="00D070C4">
        <w:rPr>
          <w:i/>
        </w:rPr>
        <w:t xml:space="preserve"> </w:t>
      </w:r>
      <w:r w:rsidR="00064742">
        <w:rPr>
          <w:iCs/>
        </w:rPr>
        <w:t>(</w:t>
      </w:r>
      <w:r w:rsidR="00064742" w:rsidRPr="00D070C4">
        <w:t>2017</w:t>
      </w:r>
      <w:r w:rsidR="00064742">
        <w:t>)</w:t>
      </w:r>
      <w:r w:rsidRPr="00D070C4">
        <w:t>.</w:t>
      </w:r>
    </w:p>
    <w:p w14:paraId="03654730" w14:textId="61FA7BA5" w:rsidR="00D070C4" w:rsidRPr="00D070C4" w:rsidRDefault="00D070C4" w:rsidP="004B2E1F">
      <w:pPr>
        <w:pStyle w:val="EndNoteBibliography"/>
      </w:pPr>
      <w:r w:rsidRPr="00D070C4">
        <w:t>34.</w:t>
      </w:r>
      <w:r w:rsidRPr="00D070C4">
        <w:tab/>
        <w:t>Vincitorio</w:t>
      </w:r>
      <w:r w:rsidR="00774130">
        <w:t>,</w:t>
      </w:r>
      <w:r w:rsidRPr="00D070C4">
        <w:t xml:space="preserve"> F</w:t>
      </w:r>
      <w:r w:rsidR="00774130">
        <w:t>.</w:t>
      </w:r>
      <w:r w:rsidRPr="00D070C4">
        <w:t xml:space="preserve"> et al. Targeted </w:t>
      </w:r>
      <w:r w:rsidR="00774130">
        <w:t>m</w:t>
      </w:r>
      <w:r w:rsidRPr="00D070C4">
        <w:t xml:space="preserve">uscle </w:t>
      </w:r>
      <w:r w:rsidR="00774130">
        <w:t>r</w:t>
      </w:r>
      <w:r w:rsidRPr="00D070C4">
        <w:t xml:space="preserve">einnervation and </w:t>
      </w:r>
      <w:r w:rsidR="00774130">
        <w:t>o</w:t>
      </w:r>
      <w:r w:rsidRPr="00D070C4">
        <w:t xml:space="preserve">sseointegration for </w:t>
      </w:r>
      <w:r w:rsidR="00774130">
        <w:t>p</w:t>
      </w:r>
      <w:r w:rsidRPr="00D070C4">
        <w:t xml:space="preserve">ain </w:t>
      </w:r>
      <w:r w:rsidR="00774130">
        <w:t>r</w:t>
      </w:r>
      <w:r w:rsidRPr="00D070C4">
        <w:t xml:space="preserve">elief and </w:t>
      </w:r>
      <w:r w:rsidR="00774130">
        <w:t>p</w:t>
      </w:r>
      <w:r w:rsidRPr="00D070C4">
        <w:t xml:space="preserve">rosthetic </w:t>
      </w:r>
      <w:r w:rsidR="00774130">
        <w:t>a</w:t>
      </w:r>
      <w:r w:rsidRPr="00D070C4">
        <w:t xml:space="preserve">rm </w:t>
      </w:r>
      <w:r w:rsidR="00774130">
        <w:t>c</w:t>
      </w:r>
      <w:r w:rsidRPr="00D070C4">
        <w:t xml:space="preserve">ontrol in a </w:t>
      </w:r>
      <w:r w:rsidR="00774130">
        <w:t>w</w:t>
      </w:r>
      <w:r w:rsidRPr="00D070C4">
        <w:t xml:space="preserve">oman with </w:t>
      </w:r>
      <w:r w:rsidR="00774130">
        <w:t>b</w:t>
      </w:r>
      <w:r w:rsidRPr="00D070C4">
        <w:t xml:space="preserve">ilateral </w:t>
      </w:r>
      <w:r w:rsidR="00774130">
        <w:t>p</w:t>
      </w:r>
      <w:r w:rsidRPr="00D070C4">
        <w:t xml:space="preserve">roximal </w:t>
      </w:r>
      <w:r w:rsidR="00774130">
        <w:t>u</w:t>
      </w:r>
      <w:r w:rsidRPr="00D070C4">
        <w:t xml:space="preserve">pper </w:t>
      </w:r>
      <w:r w:rsidR="00774130">
        <w:t>l</w:t>
      </w:r>
      <w:r w:rsidRPr="00D070C4">
        <w:t xml:space="preserve">imb </w:t>
      </w:r>
      <w:r w:rsidR="00774130">
        <w:t>a</w:t>
      </w:r>
      <w:r w:rsidRPr="00D070C4">
        <w:t xml:space="preserve">mputation. </w:t>
      </w:r>
      <w:r w:rsidRPr="00D070C4">
        <w:rPr>
          <w:i/>
        </w:rPr>
        <w:t xml:space="preserve">World </w:t>
      </w:r>
      <w:r w:rsidR="00774130">
        <w:rPr>
          <w:i/>
        </w:rPr>
        <w:t>N</w:t>
      </w:r>
      <w:r w:rsidRPr="00D070C4">
        <w:rPr>
          <w:i/>
        </w:rPr>
        <w:t>eurosurgery</w:t>
      </w:r>
      <w:r w:rsidRPr="00B36842">
        <w:rPr>
          <w:iCs/>
        </w:rPr>
        <w:t>.</w:t>
      </w:r>
      <w:r w:rsidR="00064742" w:rsidRPr="00774130">
        <w:rPr>
          <w:iCs/>
        </w:rPr>
        <w:t xml:space="preserve"> </w:t>
      </w:r>
      <w:r w:rsidRPr="00064742">
        <w:rPr>
          <w:b/>
          <w:bCs/>
        </w:rPr>
        <w:t>143</w:t>
      </w:r>
      <w:r w:rsidR="00064742">
        <w:t xml:space="preserve">, </w:t>
      </w:r>
      <w:r w:rsidRPr="00D070C4">
        <w:t>365</w:t>
      </w:r>
      <w:r w:rsidR="00774130">
        <w:t>–</w:t>
      </w:r>
      <w:r w:rsidRPr="00D070C4">
        <w:t>373</w:t>
      </w:r>
      <w:r w:rsidR="00064742">
        <w:t xml:space="preserve"> (</w:t>
      </w:r>
      <w:r w:rsidR="00064742" w:rsidRPr="00D070C4">
        <w:t>2020</w:t>
      </w:r>
      <w:r w:rsidR="00064742">
        <w:t>)</w:t>
      </w:r>
      <w:r w:rsidRPr="00D070C4">
        <w:t>.</w:t>
      </w:r>
    </w:p>
    <w:p w14:paraId="4BB35264" w14:textId="61664FE4" w:rsidR="00D070C4" w:rsidRPr="00D070C4" w:rsidRDefault="00D070C4" w:rsidP="004B2E1F">
      <w:pPr>
        <w:pStyle w:val="EndNoteBibliography"/>
      </w:pPr>
      <w:r w:rsidRPr="00D070C4">
        <w:t>35.</w:t>
      </w:r>
      <w:r w:rsidRPr="00D070C4">
        <w:tab/>
        <w:t>Jonsson</w:t>
      </w:r>
      <w:r w:rsidR="00774130">
        <w:t>,</w:t>
      </w:r>
      <w:r w:rsidRPr="00D070C4">
        <w:t xml:space="preserve"> S</w:t>
      </w:r>
      <w:r w:rsidR="00774130">
        <w:t>.</w:t>
      </w:r>
      <w:r w:rsidRPr="00D070C4">
        <w:t>, Caine-Winterberger</w:t>
      </w:r>
      <w:r w:rsidR="00774130">
        <w:t>,</w:t>
      </w:r>
      <w:r w:rsidRPr="00D070C4">
        <w:t xml:space="preserve"> K</w:t>
      </w:r>
      <w:r w:rsidR="00774130">
        <w:t>.</w:t>
      </w:r>
      <w:r w:rsidRPr="00D070C4">
        <w:t>, Branemark</w:t>
      </w:r>
      <w:r w:rsidR="00774130">
        <w:t>,</w:t>
      </w:r>
      <w:r w:rsidRPr="00D070C4">
        <w:t xml:space="preserve"> R. Osseointegration amputation prostheses on the upper limbs: methods, prosthetics and rehabilitation. </w:t>
      </w:r>
      <w:r w:rsidR="00064742" w:rsidRPr="00064742">
        <w:rPr>
          <w:i/>
        </w:rPr>
        <w:t>Prosthetics and Orthotics International</w:t>
      </w:r>
      <w:r w:rsidRPr="00B36842">
        <w:rPr>
          <w:iCs/>
        </w:rPr>
        <w:t>.</w:t>
      </w:r>
      <w:r w:rsidR="00064742" w:rsidRPr="00774130">
        <w:rPr>
          <w:iCs/>
        </w:rPr>
        <w:t xml:space="preserve"> </w:t>
      </w:r>
      <w:r w:rsidRPr="00064742">
        <w:rPr>
          <w:b/>
          <w:bCs/>
        </w:rPr>
        <w:t>35</w:t>
      </w:r>
      <w:r w:rsidR="00064742">
        <w:t xml:space="preserve"> </w:t>
      </w:r>
      <w:r w:rsidRPr="00D070C4">
        <w:t>(2)</w:t>
      </w:r>
      <w:r w:rsidR="00064742">
        <w:t xml:space="preserve">, </w:t>
      </w:r>
      <w:r w:rsidRPr="00D070C4">
        <w:t>190</w:t>
      </w:r>
      <w:r w:rsidR="00774130">
        <w:t>–</w:t>
      </w:r>
      <w:r w:rsidRPr="00D070C4">
        <w:t>200</w:t>
      </w:r>
      <w:r w:rsidR="00064742">
        <w:t xml:space="preserve"> (</w:t>
      </w:r>
      <w:r w:rsidR="00064742" w:rsidRPr="00D070C4">
        <w:t>2011</w:t>
      </w:r>
      <w:r w:rsidR="00064742">
        <w:t>)</w:t>
      </w:r>
      <w:r w:rsidRPr="00D070C4">
        <w:t>.</w:t>
      </w:r>
    </w:p>
    <w:p w14:paraId="46584ED2" w14:textId="54332924" w:rsidR="00D070C4" w:rsidRPr="00D070C4" w:rsidRDefault="00D070C4" w:rsidP="004B2E1F">
      <w:pPr>
        <w:pStyle w:val="EndNoteBibliography"/>
      </w:pPr>
      <w:r w:rsidRPr="00D070C4">
        <w:t>36.</w:t>
      </w:r>
      <w:r w:rsidRPr="00D070C4">
        <w:tab/>
        <w:t>Stubblefield</w:t>
      </w:r>
      <w:r w:rsidR="00774130">
        <w:t>,</w:t>
      </w:r>
      <w:r w:rsidRPr="00D070C4">
        <w:t xml:space="preserve"> K</w:t>
      </w:r>
      <w:r w:rsidR="00774130">
        <w:t>.</w:t>
      </w:r>
      <w:r w:rsidRPr="00D070C4">
        <w:t>, Kuiken</w:t>
      </w:r>
      <w:r w:rsidR="00774130">
        <w:t>,</w:t>
      </w:r>
      <w:r w:rsidRPr="00D070C4">
        <w:t xml:space="preserve"> T. Occupational </w:t>
      </w:r>
      <w:r w:rsidR="00774130">
        <w:t>t</w:t>
      </w:r>
      <w:r w:rsidRPr="00D070C4">
        <w:t xml:space="preserve">herapy for the </w:t>
      </w:r>
      <w:r w:rsidR="00774130">
        <w:t>t</w:t>
      </w:r>
      <w:r w:rsidRPr="00D070C4">
        <w:t xml:space="preserve">argeted </w:t>
      </w:r>
      <w:r w:rsidR="00774130">
        <w:t>m</w:t>
      </w:r>
      <w:r w:rsidRPr="00D070C4">
        <w:t xml:space="preserve">uscle </w:t>
      </w:r>
      <w:r w:rsidR="00774130">
        <w:t>r</w:t>
      </w:r>
      <w:r w:rsidRPr="00D070C4">
        <w:t xml:space="preserve">einnervation </w:t>
      </w:r>
      <w:r w:rsidR="00774130">
        <w:t>p</w:t>
      </w:r>
      <w:r w:rsidRPr="00D070C4">
        <w:t>atient. In: Kuiken</w:t>
      </w:r>
      <w:r w:rsidR="00774130">
        <w:t>,</w:t>
      </w:r>
      <w:r w:rsidRPr="00D070C4">
        <w:t xml:space="preserve"> T</w:t>
      </w:r>
      <w:r w:rsidR="00774130">
        <w:t>.,</w:t>
      </w:r>
      <w:r w:rsidRPr="00D070C4">
        <w:t xml:space="preserve"> </w:t>
      </w:r>
      <w:r w:rsidR="00727C4A">
        <w:t xml:space="preserve">Schultz-Feuser, A., Barlow, A. </w:t>
      </w:r>
      <w:r w:rsidRPr="00D070C4">
        <w:t xml:space="preserve">ed. </w:t>
      </w:r>
      <w:r w:rsidRPr="00D070C4">
        <w:rPr>
          <w:i/>
        </w:rPr>
        <w:t xml:space="preserve">Targeted </w:t>
      </w:r>
      <w:r w:rsidR="00744EEC">
        <w:rPr>
          <w:i/>
        </w:rPr>
        <w:t>M</w:t>
      </w:r>
      <w:r w:rsidRPr="00D070C4">
        <w:rPr>
          <w:i/>
        </w:rPr>
        <w:t xml:space="preserve">uscle </w:t>
      </w:r>
      <w:r w:rsidR="00744EEC">
        <w:rPr>
          <w:i/>
        </w:rPr>
        <w:t>R</w:t>
      </w:r>
      <w:r w:rsidRPr="00D070C4">
        <w:rPr>
          <w:i/>
        </w:rPr>
        <w:t>einnervation</w:t>
      </w:r>
      <w:r w:rsidRPr="00D070C4">
        <w:t>. Boca Raton: Taylor &amp; Francis Group</w:t>
      </w:r>
      <w:r w:rsidR="009562AD">
        <w:t xml:space="preserve">. </w:t>
      </w:r>
      <w:r w:rsidRPr="00D070C4">
        <w:t>99–119</w:t>
      </w:r>
      <w:r w:rsidR="009562AD">
        <w:t xml:space="preserve"> (</w:t>
      </w:r>
      <w:r w:rsidR="009562AD" w:rsidRPr="00D070C4">
        <w:t>2014</w:t>
      </w:r>
      <w:r w:rsidR="009562AD">
        <w:t>)</w:t>
      </w:r>
      <w:r w:rsidRPr="00D070C4">
        <w:t>.</w:t>
      </w:r>
    </w:p>
    <w:p w14:paraId="6B2B1AA9" w14:textId="7DEAFB25" w:rsidR="006E4797" w:rsidRPr="00F370C4" w:rsidRDefault="008F5439" w:rsidP="004B2E1F">
      <w:pPr>
        <w:rPr>
          <w:b/>
          <w:color w:val="808080"/>
          <w:lang w:val="en-GB"/>
        </w:rPr>
      </w:pPr>
      <w:r w:rsidRPr="00F370C4">
        <w:rPr>
          <w:color w:val="808080"/>
          <w:lang w:val="en-GB"/>
        </w:rPr>
        <w:fldChar w:fldCharType="end"/>
      </w:r>
    </w:p>
    <w:sectPr w:rsidR="006E4797" w:rsidRPr="00F370C4" w:rsidSect="002E170A">
      <w:headerReference w:type="even" r:id="rId14"/>
      <w:headerReference w:type="default" r:id="rId15"/>
      <w:footerReference w:type="even"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911CC" w14:textId="77777777" w:rsidR="00D07C1E" w:rsidRDefault="00D07C1E">
      <w:r>
        <w:separator/>
      </w:r>
    </w:p>
  </w:endnote>
  <w:endnote w:type="continuationSeparator" w:id="0">
    <w:p w14:paraId="4BB77307" w14:textId="77777777" w:rsidR="00D07C1E" w:rsidRDefault="00D07C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4466FE" w:rsidRDefault="004466F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DB5D4" w14:textId="77777777" w:rsidR="00D07C1E" w:rsidRDefault="00D07C1E">
      <w:r>
        <w:separator/>
      </w:r>
    </w:p>
  </w:footnote>
  <w:footnote w:type="continuationSeparator" w:id="0">
    <w:p w14:paraId="66626FFD" w14:textId="77777777" w:rsidR="00D07C1E" w:rsidRDefault="00D07C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4466FE" w:rsidRDefault="004466F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3AB1B2A1" w:rsidR="004466FE" w:rsidRDefault="004466FE">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43183"/>
    <w:multiLevelType w:val="hybridMultilevel"/>
    <w:tmpl w:val="402AD9B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1060043"/>
    <w:multiLevelType w:val="multilevel"/>
    <w:tmpl w:val="0C07001F"/>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4"/>
  </w:num>
  <w:num w:numId="4">
    <w:abstractNumId w:val="2"/>
  </w:num>
  <w:num w:numId="5">
    <w:abstractNumId w:val="12"/>
  </w:num>
  <w:num w:numId="6">
    <w:abstractNumId w:val="13"/>
  </w:num>
  <w:num w:numId="7">
    <w:abstractNumId w:val="7"/>
  </w:num>
  <w:num w:numId="8">
    <w:abstractNumId w:val="9"/>
  </w:num>
  <w:num w:numId="9">
    <w:abstractNumId w:val="3"/>
  </w:num>
  <w:num w:numId="10">
    <w:abstractNumId w:val="8"/>
  </w:num>
  <w:num w:numId="11">
    <w:abstractNumId w:val="11"/>
  </w:num>
  <w:num w:numId="12">
    <w:abstractNumId w:val="4"/>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15"/>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yM7OwMDGwNDI1MDRS0lEKTi0uzszPAymwrAUASHgJWi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fxvdvvx5w5iez0v1va0sq2sp0ps5eazf0&quot;&gt;My EndNote Library&lt;record-ids&gt;&lt;item&gt;4&lt;/item&gt;&lt;item&gt;9&lt;/item&gt;&lt;item&gt;14&lt;/item&gt;&lt;item&gt;42&lt;/item&gt;&lt;item&gt;63&lt;/item&gt;&lt;item&gt;72&lt;/item&gt;&lt;item&gt;73&lt;/item&gt;&lt;item&gt;88&lt;/item&gt;&lt;item&gt;93&lt;/item&gt;&lt;item&gt;99&lt;/item&gt;&lt;item&gt;106&lt;/item&gt;&lt;item&gt;110&lt;/item&gt;&lt;item&gt;128&lt;/item&gt;&lt;item&gt;142&lt;/item&gt;&lt;item&gt;149&lt;/item&gt;&lt;item&gt;153&lt;/item&gt;&lt;item&gt;154&lt;/item&gt;&lt;item&gt;155&lt;/item&gt;&lt;item&gt;164&lt;/item&gt;&lt;item&gt;284&lt;/item&gt;&lt;item&gt;291&lt;/item&gt;&lt;item&gt;357&lt;/item&gt;&lt;item&gt;419&lt;/item&gt;&lt;item&gt;528&lt;/item&gt;&lt;item&gt;541&lt;/item&gt;&lt;item&gt;585&lt;/item&gt;&lt;item&gt;594&lt;/item&gt;&lt;item&gt;661&lt;/item&gt;&lt;item&gt;715&lt;/item&gt;&lt;item&gt;726&lt;/item&gt;&lt;item&gt;749&lt;/item&gt;&lt;item&gt;789&lt;/item&gt;&lt;item&gt;797&lt;/item&gt;&lt;item&gt;800&lt;/item&gt;&lt;item&gt;805&lt;/item&gt;&lt;item&gt;809&lt;/item&gt;&lt;/record-ids&gt;&lt;/item&gt;&lt;/Libraries&gt;"/>
  </w:docVars>
  <w:rsids>
    <w:rsidRoot w:val="006E4797"/>
    <w:rsid w:val="00000446"/>
    <w:rsid w:val="00000C99"/>
    <w:rsid w:val="00001CD2"/>
    <w:rsid w:val="00003A57"/>
    <w:rsid w:val="000062EA"/>
    <w:rsid w:val="00010012"/>
    <w:rsid w:val="00014660"/>
    <w:rsid w:val="00014774"/>
    <w:rsid w:val="00015EA9"/>
    <w:rsid w:val="00017C35"/>
    <w:rsid w:val="0002779C"/>
    <w:rsid w:val="00031100"/>
    <w:rsid w:val="000407AD"/>
    <w:rsid w:val="0004660D"/>
    <w:rsid w:val="000524C3"/>
    <w:rsid w:val="000565A8"/>
    <w:rsid w:val="00064742"/>
    <w:rsid w:val="00066B20"/>
    <w:rsid w:val="000671E6"/>
    <w:rsid w:val="000676B9"/>
    <w:rsid w:val="0007500D"/>
    <w:rsid w:val="00076FA0"/>
    <w:rsid w:val="000775AC"/>
    <w:rsid w:val="00082EA2"/>
    <w:rsid w:val="000830B2"/>
    <w:rsid w:val="000848A5"/>
    <w:rsid w:val="00087BDD"/>
    <w:rsid w:val="00087CD1"/>
    <w:rsid w:val="000915B8"/>
    <w:rsid w:val="000962FA"/>
    <w:rsid w:val="000A1D11"/>
    <w:rsid w:val="000A2572"/>
    <w:rsid w:val="000A2B80"/>
    <w:rsid w:val="000A79E9"/>
    <w:rsid w:val="000A7D22"/>
    <w:rsid w:val="000B1651"/>
    <w:rsid w:val="000B3F72"/>
    <w:rsid w:val="000B7DAB"/>
    <w:rsid w:val="000C0732"/>
    <w:rsid w:val="000C2C23"/>
    <w:rsid w:val="000C3522"/>
    <w:rsid w:val="000C489E"/>
    <w:rsid w:val="000D075F"/>
    <w:rsid w:val="000D19FD"/>
    <w:rsid w:val="000D1F99"/>
    <w:rsid w:val="000D2AA3"/>
    <w:rsid w:val="000D2E05"/>
    <w:rsid w:val="000D3A31"/>
    <w:rsid w:val="000D4F0F"/>
    <w:rsid w:val="000D7053"/>
    <w:rsid w:val="000D795E"/>
    <w:rsid w:val="000D7BA6"/>
    <w:rsid w:val="000E069E"/>
    <w:rsid w:val="000E17B7"/>
    <w:rsid w:val="000E57B6"/>
    <w:rsid w:val="000E6145"/>
    <w:rsid w:val="000E643D"/>
    <w:rsid w:val="000E7AF7"/>
    <w:rsid w:val="000F1303"/>
    <w:rsid w:val="000F16E3"/>
    <w:rsid w:val="000F1D57"/>
    <w:rsid w:val="000F2490"/>
    <w:rsid w:val="000F604F"/>
    <w:rsid w:val="000F62A4"/>
    <w:rsid w:val="000F6353"/>
    <w:rsid w:val="0010015D"/>
    <w:rsid w:val="00100B47"/>
    <w:rsid w:val="00101A88"/>
    <w:rsid w:val="00102D42"/>
    <w:rsid w:val="00103D31"/>
    <w:rsid w:val="0010457F"/>
    <w:rsid w:val="001109AD"/>
    <w:rsid w:val="00111910"/>
    <w:rsid w:val="0011501B"/>
    <w:rsid w:val="00124E29"/>
    <w:rsid w:val="00125B26"/>
    <w:rsid w:val="00127410"/>
    <w:rsid w:val="001330BE"/>
    <w:rsid w:val="00135007"/>
    <w:rsid w:val="0013747D"/>
    <w:rsid w:val="001408FE"/>
    <w:rsid w:val="001410B9"/>
    <w:rsid w:val="00141B48"/>
    <w:rsid w:val="0014361E"/>
    <w:rsid w:val="00151188"/>
    <w:rsid w:val="00164A2B"/>
    <w:rsid w:val="00165258"/>
    <w:rsid w:val="00165653"/>
    <w:rsid w:val="00165C77"/>
    <w:rsid w:val="001661C1"/>
    <w:rsid w:val="00166FC2"/>
    <w:rsid w:val="00174B73"/>
    <w:rsid w:val="00174F88"/>
    <w:rsid w:val="0017588B"/>
    <w:rsid w:val="001801D9"/>
    <w:rsid w:val="00182B8D"/>
    <w:rsid w:val="00182C36"/>
    <w:rsid w:val="00185954"/>
    <w:rsid w:val="00187683"/>
    <w:rsid w:val="00190BCF"/>
    <w:rsid w:val="00191E99"/>
    <w:rsid w:val="00192569"/>
    <w:rsid w:val="0019403E"/>
    <w:rsid w:val="00196E38"/>
    <w:rsid w:val="001A3E4E"/>
    <w:rsid w:val="001A73B8"/>
    <w:rsid w:val="001A780E"/>
    <w:rsid w:val="001B265E"/>
    <w:rsid w:val="001B5227"/>
    <w:rsid w:val="001B6C8E"/>
    <w:rsid w:val="001C028D"/>
    <w:rsid w:val="001C35E6"/>
    <w:rsid w:val="001C3981"/>
    <w:rsid w:val="001C482F"/>
    <w:rsid w:val="001C65D0"/>
    <w:rsid w:val="001C7EE2"/>
    <w:rsid w:val="001D0853"/>
    <w:rsid w:val="001D25EE"/>
    <w:rsid w:val="001D2F9A"/>
    <w:rsid w:val="001D56BE"/>
    <w:rsid w:val="001D5EF5"/>
    <w:rsid w:val="001D771E"/>
    <w:rsid w:val="001E0261"/>
    <w:rsid w:val="001E0A28"/>
    <w:rsid w:val="001E18B7"/>
    <w:rsid w:val="001E2134"/>
    <w:rsid w:val="001E53AA"/>
    <w:rsid w:val="001E5625"/>
    <w:rsid w:val="001E6356"/>
    <w:rsid w:val="001F192B"/>
    <w:rsid w:val="001F3777"/>
    <w:rsid w:val="001F6423"/>
    <w:rsid w:val="001F675C"/>
    <w:rsid w:val="001F6F8C"/>
    <w:rsid w:val="002004EC"/>
    <w:rsid w:val="00202135"/>
    <w:rsid w:val="00207609"/>
    <w:rsid w:val="0021004D"/>
    <w:rsid w:val="00211080"/>
    <w:rsid w:val="00214A54"/>
    <w:rsid w:val="002159BB"/>
    <w:rsid w:val="00220D04"/>
    <w:rsid w:val="0022530F"/>
    <w:rsid w:val="00236DA0"/>
    <w:rsid w:val="00240B2E"/>
    <w:rsid w:val="00243D4E"/>
    <w:rsid w:val="0024539E"/>
    <w:rsid w:val="00247364"/>
    <w:rsid w:val="00252262"/>
    <w:rsid w:val="00257762"/>
    <w:rsid w:val="002578F4"/>
    <w:rsid w:val="00260987"/>
    <w:rsid w:val="00261444"/>
    <w:rsid w:val="00263679"/>
    <w:rsid w:val="00263813"/>
    <w:rsid w:val="002700F8"/>
    <w:rsid w:val="002760AB"/>
    <w:rsid w:val="00290592"/>
    <w:rsid w:val="00291302"/>
    <w:rsid w:val="00296396"/>
    <w:rsid w:val="002965AC"/>
    <w:rsid w:val="002A1FCC"/>
    <w:rsid w:val="002A3B5A"/>
    <w:rsid w:val="002A4202"/>
    <w:rsid w:val="002B08AB"/>
    <w:rsid w:val="002B47AE"/>
    <w:rsid w:val="002B6AB8"/>
    <w:rsid w:val="002B6B08"/>
    <w:rsid w:val="002C2416"/>
    <w:rsid w:val="002C3150"/>
    <w:rsid w:val="002C4430"/>
    <w:rsid w:val="002C4A89"/>
    <w:rsid w:val="002C6091"/>
    <w:rsid w:val="002C6399"/>
    <w:rsid w:val="002D0431"/>
    <w:rsid w:val="002D573E"/>
    <w:rsid w:val="002D63E2"/>
    <w:rsid w:val="002D70FE"/>
    <w:rsid w:val="002E170A"/>
    <w:rsid w:val="002F0064"/>
    <w:rsid w:val="002F1D44"/>
    <w:rsid w:val="002F27F9"/>
    <w:rsid w:val="002F5D28"/>
    <w:rsid w:val="003014B3"/>
    <w:rsid w:val="00301B6C"/>
    <w:rsid w:val="00301D62"/>
    <w:rsid w:val="00301F86"/>
    <w:rsid w:val="00302C61"/>
    <w:rsid w:val="0030366E"/>
    <w:rsid w:val="00304AE6"/>
    <w:rsid w:val="00305406"/>
    <w:rsid w:val="00305993"/>
    <w:rsid w:val="00310270"/>
    <w:rsid w:val="00311792"/>
    <w:rsid w:val="003158B4"/>
    <w:rsid w:val="00320A35"/>
    <w:rsid w:val="00325400"/>
    <w:rsid w:val="00326529"/>
    <w:rsid w:val="00330AD3"/>
    <w:rsid w:val="00331473"/>
    <w:rsid w:val="00331E60"/>
    <w:rsid w:val="0033445F"/>
    <w:rsid w:val="003366C2"/>
    <w:rsid w:val="00340F4A"/>
    <w:rsid w:val="00342413"/>
    <w:rsid w:val="00342CD5"/>
    <w:rsid w:val="00343F66"/>
    <w:rsid w:val="00347E01"/>
    <w:rsid w:val="003504CD"/>
    <w:rsid w:val="0035104D"/>
    <w:rsid w:val="00351087"/>
    <w:rsid w:val="0035210B"/>
    <w:rsid w:val="003534A1"/>
    <w:rsid w:val="00354C49"/>
    <w:rsid w:val="0036001C"/>
    <w:rsid w:val="003627AD"/>
    <w:rsid w:val="003666B3"/>
    <w:rsid w:val="003667BB"/>
    <w:rsid w:val="00367141"/>
    <w:rsid w:val="00367DED"/>
    <w:rsid w:val="0037059F"/>
    <w:rsid w:val="0037061E"/>
    <w:rsid w:val="00371D7E"/>
    <w:rsid w:val="003723CF"/>
    <w:rsid w:val="00374087"/>
    <w:rsid w:val="003743E7"/>
    <w:rsid w:val="00375F9F"/>
    <w:rsid w:val="0037623E"/>
    <w:rsid w:val="00377A93"/>
    <w:rsid w:val="00377FE9"/>
    <w:rsid w:val="00380ED7"/>
    <w:rsid w:val="00382FA6"/>
    <w:rsid w:val="0038412D"/>
    <w:rsid w:val="00385B83"/>
    <w:rsid w:val="0038752F"/>
    <w:rsid w:val="00392DC7"/>
    <w:rsid w:val="0039593B"/>
    <w:rsid w:val="00396314"/>
    <w:rsid w:val="00396876"/>
    <w:rsid w:val="003A17BB"/>
    <w:rsid w:val="003A1EF6"/>
    <w:rsid w:val="003A49F2"/>
    <w:rsid w:val="003A7198"/>
    <w:rsid w:val="003A7ABA"/>
    <w:rsid w:val="003B22EE"/>
    <w:rsid w:val="003C0C56"/>
    <w:rsid w:val="003C4822"/>
    <w:rsid w:val="003C6F96"/>
    <w:rsid w:val="003D06F2"/>
    <w:rsid w:val="003D1809"/>
    <w:rsid w:val="003D4F18"/>
    <w:rsid w:val="003D5CD9"/>
    <w:rsid w:val="003E3805"/>
    <w:rsid w:val="003F07D2"/>
    <w:rsid w:val="003F3388"/>
    <w:rsid w:val="003F5C35"/>
    <w:rsid w:val="003F6E4A"/>
    <w:rsid w:val="004009FF"/>
    <w:rsid w:val="00400FA9"/>
    <w:rsid w:val="00401D84"/>
    <w:rsid w:val="00402633"/>
    <w:rsid w:val="00403D32"/>
    <w:rsid w:val="004041CF"/>
    <w:rsid w:val="00406676"/>
    <w:rsid w:val="00412BDC"/>
    <w:rsid w:val="00413564"/>
    <w:rsid w:val="00413892"/>
    <w:rsid w:val="00413C8A"/>
    <w:rsid w:val="00416DA8"/>
    <w:rsid w:val="004203D7"/>
    <w:rsid w:val="00430A6C"/>
    <w:rsid w:val="00430DA0"/>
    <w:rsid w:val="0043471B"/>
    <w:rsid w:val="0043551C"/>
    <w:rsid w:val="00436D38"/>
    <w:rsid w:val="00436D86"/>
    <w:rsid w:val="00436DCC"/>
    <w:rsid w:val="004370CF"/>
    <w:rsid w:val="004466FE"/>
    <w:rsid w:val="00446CE6"/>
    <w:rsid w:val="00447634"/>
    <w:rsid w:val="00451491"/>
    <w:rsid w:val="00451D0C"/>
    <w:rsid w:val="004529F2"/>
    <w:rsid w:val="00452CE2"/>
    <w:rsid w:val="004545FA"/>
    <w:rsid w:val="00454941"/>
    <w:rsid w:val="00460751"/>
    <w:rsid w:val="004638F2"/>
    <w:rsid w:val="00465E56"/>
    <w:rsid w:val="00471623"/>
    <w:rsid w:val="00476267"/>
    <w:rsid w:val="00483AEF"/>
    <w:rsid w:val="004848AF"/>
    <w:rsid w:val="00484D01"/>
    <w:rsid w:val="00485AEE"/>
    <w:rsid w:val="00486DE1"/>
    <w:rsid w:val="00491C19"/>
    <w:rsid w:val="0049732B"/>
    <w:rsid w:val="004A2E03"/>
    <w:rsid w:val="004A5020"/>
    <w:rsid w:val="004A7E9C"/>
    <w:rsid w:val="004B0499"/>
    <w:rsid w:val="004B13A9"/>
    <w:rsid w:val="004B2E1F"/>
    <w:rsid w:val="004B439A"/>
    <w:rsid w:val="004B5A2D"/>
    <w:rsid w:val="004B6BA0"/>
    <w:rsid w:val="004B6BD2"/>
    <w:rsid w:val="004C677E"/>
    <w:rsid w:val="004D0829"/>
    <w:rsid w:val="004D0D6B"/>
    <w:rsid w:val="004D1898"/>
    <w:rsid w:val="004E00FD"/>
    <w:rsid w:val="004E18E5"/>
    <w:rsid w:val="004E5608"/>
    <w:rsid w:val="004F0CF6"/>
    <w:rsid w:val="004F36D9"/>
    <w:rsid w:val="004F445C"/>
    <w:rsid w:val="00500B78"/>
    <w:rsid w:val="005032C0"/>
    <w:rsid w:val="005039F7"/>
    <w:rsid w:val="00503E0F"/>
    <w:rsid w:val="00507495"/>
    <w:rsid w:val="00511F41"/>
    <w:rsid w:val="005135C9"/>
    <w:rsid w:val="00513F2F"/>
    <w:rsid w:val="00515A54"/>
    <w:rsid w:val="00516822"/>
    <w:rsid w:val="005172FA"/>
    <w:rsid w:val="005228CC"/>
    <w:rsid w:val="00525091"/>
    <w:rsid w:val="00531707"/>
    <w:rsid w:val="00532D33"/>
    <w:rsid w:val="00532F1E"/>
    <w:rsid w:val="00536FA2"/>
    <w:rsid w:val="0054051F"/>
    <w:rsid w:val="00541674"/>
    <w:rsid w:val="00543123"/>
    <w:rsid w:val="00545F20"/>
    <w:rsid w:val="00547298"/>
    <w:rsid w:val="0055070A"/>
    <w:rsid w:val="00551D82"/>
    <w:rsid w:val="0055222E"/>
    <w:rsid w:val="00553030"/>
    <w:rsid w:val="005541FD"/>
    <w:rsid w:val="0055545A"/>
    <w:rsid w:val="0055576E"/>
    <w:rsid w:val="00555D41"/>
    <w:rsid w:val="00555D98"/>
    <w:rsid w:val="00556A00"/>
    <w:rsid w:val="00557AD7"/>
    <w:rsid w:val="005609A3"/>
    <w:rsid w:val="00562CAE"/>
    <w:rsid w:val="00562D0C"/>
    <w:rsid w:val="00566591"/>
    <w:rsid w:val="00566C2B"/>
    <w:rsid w:val="005706D4"/>
    <w:rsid w:val="00570E91"/>
    <w:rsid w:val="00574DA9"/>
    <w:rsid w:val="005849FC"/>
    <w:rsid w:val="00584F4A"/>
    <w:rsid w:val="00586355"/>
    <w:rsid w:val="005863BC"/>
    <w:rsid w:val="00590E53"/>
    <w:rsid w:val="00592FAE"/>
    <w:rsid w:val="00593CD8"/>
    <w:rsid w:val="005A1C5C"/>
    <w:rsid w:val="005A3C84"/>
    <w:rsid w:val="005A5594"/>
    <w:rsid w:val="005B3E48"/>
    <w:rsid w:val="005B6E8D"/>
    <w:rsid w:val="005C0566"/>
    <w:rsid w:val="005C1947"/>
    <w:rsid w:val="005C1D65"/>
    <w:rsid w:val="005C49DA"/>
    <w:rsid w:val="005C4F2B"/>
    <w:rsid w:val="005D3B2F"/>
    <w:rsid w:val="005D3DEE"/>
    <w:rsid w:val="005D3E62"/>
    <w:rsid w:val="005D429B"/>
    <w:rsid w:val="005D7528"/>
    <w:rsid w:val="005E241F"/>
    <w:rsid w:val="005E4ED4"/>
    <w:rsid w:val="005E4F3C"/>
    <w:rsid w:val="005E59D6"/>
    <w:rsid w:val="005F1009"/>
    <w:rsid w:val="005F1CE6"/>
    <w:rsid w:val="00611167"/>
    <w:rsid w:val="00612ED5"/>
    <w:rsid w:val="00613AD5"/>
    <w:rsid w:val="00614535"/>
    <w:rsid w:val="00615B4D"/>
    <w:rsid w:val="00616FD7"/>
    <w:rsid w:val="00620326"/>
    <w:rsid w:val="00622578"/>
    <w:rsid w:val="00622B7D"/>
    <w:rsid w:val="00626478"/>
    <w:rsid w:val="00633FE5"/>
    <w:rsid w:val="0063630F"/>
    <w:rsid w:val="006369C5"/>
    <w:rsid w:val="00644081"/>
    <w:rsid w:val="00646109"/>
    <w:rsid w:val="006469D8"/>
    <w:rsid w:val="00651A1A"/>
    <w:rsid w:val="0065678C"/>
    <w:rsid w:val="00657D49"/>
    <w:rsid w:val="0066073E"/>
    <w:rsid w:val="00660E11"/>
    <w:rsid w:val="0066265D"/>
    <w:rsid w:val="00662CC9"/>
    <w:rsid w:val="00663E84"/>
    <w:rsid w:val="00666B47"/>
    <w:rsid w:val="006756E4"/>
    <w:rsid w:val="00676CF8"/>
    <w:rsid w:val="0068458B"/>
    <w:rsid w:val="006853C4"/>
    <w:rsid w:val="0068579A"/>
    <w:rsid w:val="00694045"/>
    <w:rsid w:val="00695FAC"/>
    <w:rsid w:val="00696932"/>
    <w:rsid w:val="006971C7"/>
    <w:rsid w:val="006A1C03"/>
    <w:rsid w:val="006A6873"/>
    <w:rsid w:val="006B1B56"/>
    <w:rsid w:val="006B50C9"/>
    <w:rsid w:val="006B5C58"/>
    <w:rsid w:val="006B6EB5"/>
    <w:rsid w:val="006B7973"/>
    <w:rsid w:val="006C294F"/>
    <w:rsid w:val="006C3319"/>
    <w:rsid w:val="006C5703"/>
    <w:rsid w:val="006C7A9B"/>
    <w:rsid w:val="006D06D9"/>
    <w:rsid w:val="006D13F2"/>
    <w:rsid w:val="006D3EAF"/>
    <w:rsid w:val="006E0178"/>
    <w:rsid w:val="006E4511"/>
    <w:rsid w:val="006E4797"/>
    <w:rsid w:val="006E6F8D"/>
    <w:rsid w:val="006E76C9"/>
    <w:rsid w:val="00703B03"/>
    <w:rsid w:val="0070525A"/>
    <w:rsid w:val="00705831"/>
    <w:rsid w:val="0070673F"/>
    <w:rsid w:val="00710D1D"/>
    <w:rsid w:val="007130A0"/>
    <w:rsid w:val="007130AD"/>
    <w:rsid w:val="00715814"/>
    <w:rsid w:val="00715DDD"/>
    <w:rsid w:val="00716E00"/>
    <w:rsid w:val="007200AA"/>
    <w:rsid w:val="0072105C"/>
    <w:rsid w:val="0072509E"/>
    <w:rsid w:val="00727C4A"/>
    <w:rsid w:val="0073122D"/>
    <w:rsid w:val="00732322"/>
    <w:rsid w:val="00735A37"/>
    <w:rsid w:val="00736A72"/>
    <w:rsid w:val="007405DA"/>
    <w:rsid w:val="00740E42"/>
    <w:rsid w:val="007413B6"/>
    <w:rsid w:val="007442F4"/>
    <w:rsid w:val="007447F0"/>
    <w:rsid w:val="00744EEC"/>
    <w:rsid w:val="00747B66"/>
    <w:rsid w:val="00750655"/>
    <w:rsid w:val="007526AF"/>
    <w:rsid w:val="00757595"/>
    <w:rsid w:val="00760CCA"/>
    <w:rsid w:val="00765333"/>
    <w:rsid w:val="00765CCE"/>
    <w:rsid w:val="00765E1B"/>
    <w:rsid w:val="007714C2"/>
    <w:rsid w:val="00774130"/>
    <w:rsid w:val="0077771B"/>
    <w:rsid w:val="00780874"/>
    <w:rsid w:val="00781C8C"/>
    <w:rsid w:val="00782CC5"/>
    <w:rsid w:val="00783A73"/>
    <w:rsid w:val="00785DCA"/>
    <w:rsid w:val="00793AC9"/>
    <w:rsid w:val="00795AB3"/>
    <w:rsid w:val="00795C81"/>
    <w:rsid w:val="00796078"/>
    <w:rsid w:val="007A0665"/>
    <w:rsid w:val="007A363E"/>
    <w:rsid w:val="007A3738"/>
    <w:rsid w:val="007A3ECD"/>
    <w:rsid w:val="007B2401"/>
    <w:rsid w:val="007B529C"/>
    <w:rsid w:val="007B6C5B"/>
    <w:rsid w:val="007C14AA"/>
    <w:rsid w:val="007C30E2"/>
    <w:rsid w:val="007C343C"/>
    <w:rsid w:val="007C5167"/>
    <w:rsid w:val="007D2D9D"/>
    <w:rsid w:val="007D5007"/>
    <w:rsid w:val="007D5A0F"/>
    <w:rsid w:val="007D5D83"/>
    <w:rsid w:val="007D6F9A"/>
    <w:rsid w:val="007D7256"/>
    <w:rsid w:val="007E14E2"/>
    <w:rsid w:val="007E26F3"/>
    <w:rsid w:val="007E3C22"/>
    <w:rsid w:val="007E456B"/>
    <w:rsid w:val="007E488A"/>
    <w:rsid w:val="007E6B69"/>
    <w:rsid w:val="007E789B"/>
    <w:rsid w:val="007F0F0C"/>
    <w:rsid w:val="007F53BD"/>
    <w:rsid w:val="00810632"/>
    <w:rsid w:val="00810E97"/>
    <w:rsid w:val="00820AED"/>
    <w:rsid w:val="00821FFE"/>
    <w:rsid w:val="00822211"/>
    <w:rsid w:val="00822AD6"/>
    <w:rsid w:val="00824CFF"/>
    <w:rsid w:val="00826000"/>
    <w:rsid w:val="00826CFB"/>
    <w:rsid w:val="00830730"/>
    <w:rsid w:val="00834E75"/>
    <w:rsid w:val="00836EF9"/>
    <w:rsid w:val="00841BF2"/>
    <w:rsid w:val="008424FD"/>
    <w:rsid w:val="00850407"/>
    <w:rsid w:val="00851CC7"/>
    <w:rsid w:val="00851EE3"/>
    <w:rsid w:val="00852C42"/>
    <w:rsid w:val="00853261"/>
    <w:rsid w:val="008547F8"/>
    <w:rsid w:val="00854C43"/>
    <w:rsid w:val="00862AC6"/>
    <w:rsid w:val="00863B80"/>
    <w:rsid w:val="00864817"/>
    <w:rsid w:val="00865B32"/>
    <w:rsid w:val="00867DE6"/>
    <w:rsid w:val="008743DA"/>
    <w:rsid w:val="00875783"/>
    <w:rsid w:val="00885751"/>
    <w:rsid w:val="00885E1B"/>
    <w:rsid w:val="008865F3"/>
    <w:rsid w:val="00892E9E"/>
    <w:rsid w:val="00893C6B"/>
    <w:rsid w:val="00894F44"/>
    <w:rsid w:val="00896FBA"/>
    <w:rsid w:val="008A089A"/>
    <w:rsid w:val="008A09D0"/>
    <w:rsid w:val="008A1FA6"/>
    <w:rsid w:val="008A2347"/>
    <w:rsid w:val="008A35F4"/>
    <w:rsid w:val="008A3E6C"/>
    <w:rsid w:val="008A45EE"/>
    <w:rsid w:val="008A4D60"/>
    <w:rsid w:val="008B7A85"/>
    <w:rsid w:val="008C3607"/>
    <w:rsid w:val="008C659F"/>
    <w:rsid w:val="008C7B9D"/>
    <w:rsid w:val="008C7C45"/>
    <w:rsid w:val="008D5F46"/>
    <w:rsid w:val="008D766B"/>
    <w:rsid w:val="008D7CC8"/>
    <w:rsid w:val="008E2BCF"/>
    <w:rsid w:val="008E713E"/>
    <w:rsid w:val="008E7383"/>
    <w:rsid w:val="008E79BD"/>
    <w:rsid w:val="008F0850"/>
    <w:rsid w:val="008F1EA2"/>
    <w:rsid w:val="008F20A9"/>
    <w:rsid w:val="008F5439"/>
    <w:rsid w:val="008F7C1F"/>
    <w:rsid w:val="00900710"/>
    <w:rsid w:val="00905CCD"/>
    <w:rsid w:val="009112AD"/>
    <w:rsid w:val="00912B2F"/>
    <w:rsid w:val="009137FA"/>
    <w:rsid w:val="0092348E"/>
    <w:rsid w:val="00924138"/>
    <w:rsid w:val="0092428F"/>
    <w:rsid w:val="00926F20"/>
    <w:rsid w:val="00932C3D"/>
    <w:rsid w:val="00935330"/>
    <w:rsid w:val="00937AF8"/>
    <w:rsid w:val="00940852"/>
    <w:rsid w:val="00941ECA"/>
    <w:rsid w:val="0094484C"/>
    <w:rsid w:val="009500ED"/>
    <w:rsid w:val="00951E92"/>
    <w:rsid w:val="009529EE"/>
    <w:rsid w:val="00953255"/>
    <w:rsid w:val="0095352F"/>
    <w:rsid w:val="009544E5"/>
    <w:rsid w:val="0095539B"/>
    <w:rsid w:val="009562AD"/>
    <w:rsid w:val="00957218"/>
    <w:rsid w:val="00965CF9"/>
    <w:rsid w:val="009668BF"/>
    <w:rsid w:val="009706D5"/>
    <w:rsid w:val="00970E31"/>
    <w:rsid w:val="00972839"/>
    <w:rsid w:val="00974638"/>
    <w:rsid w:val="00975650"/>
    <w:rsid w:val="009825C3"/>
    <w:rsid w:val="00996CE1"/>
    <w:rsid w:val="009A7246"/>
    <w:rsid w:val="009A76E3"/>
    <w:rsid w:val="009B09DF"/>
    <w:rsid w:val="009B300E"/>
    <w:rsid w:val="009B50A9"/>
    <w:rsid w:val="009C07CB"/>
    <w:rsid w:val="009C535D"/>
    <w:rsid w:val="009C5A28"/>
    <w:rsid w:val="009C5E41"/>
    <w:rsid w:val="009D011F"/>
    <w:rsid w:val="009D07C4"/>
    <w:rsid w:val="009D47E9"/>
    <w:rsid w:val="009D5FDB"/>
    <w:rsid w:val="009D6CA4"/>
    <w:rsid w:val="009D74FF"/>
    <w:rsid w:val="009E1F2A"/>
    <w:rsid w:val="009E2239"/>
    <w:rsid w:val="009E23DE"/>
    <w:rsid w:val="009E2557"/>
    <w:rsid w:val="009E53F5"/>
    <w:rsid w:val="009E6C5B"/>
    <w:rsid w:val="00A00EC7"/>
    <w:rsid w:val="00A01A82"/>
    <w:rsid w:val="00A068FF"/>
    <w:rsid w:val="00A06D96"/>
    <w:rsid w:val="00A124FA"/>
    <w:rsid w:val="00A12731"/>
    <w:rsid w:val="00A127EA"/>
    <w:rsid w:val="00A12DF5"/>
    <w:rsid w:val="00A161ED"/>
    <w:rsid w:val="00A20CC9"/>
    <w:rsid w:val="00A2221A"/>
    <w:rsid w:val="00A248A2"/>
    <w:rsid w:val="00A26764"/>
    <w:rsid w:val="00A353CC"/>
    <w:rsid w:val="00A37DAF"/>
    <w:rsid w:val="00A40CD5"/>
    <w:rsid w:val="00A426FA"/>
    <w:rsid w:val="00A42BA1"/>
    <w:rsid w:val="00A43D65"/>
    <w:rsid w:val="00A50874"/>
    <w:rsid w:val="00A50A28"/>
    <w:rsid w:val="00A51966"/>
    <w:rsid w:val="00A5244F"/>
    <w:rsid w:val="00A52BA0"/>
    <w:rsid w:val="00A56C0C"/>
    <w:rsid w:val="00A572C2"/>
    <w:rsid w:val="00A61168"/>
    <w:rsid w:val="00A62A09"/>
    <w:rsid w:val="00A62C6A"/>
    <w:rsid w:val="00A64B07"/>
    <w:rsid w:val="00A7284D"/>
    <w:rsid w:val="00A75B5A"/>
    <w:rsid w:val="00A80A1F"/>
    <w:rsid w:val="00A8162F"/>
    <w:rsid w:val="00A82466"/>
    <w:rsid w:val="00A86090"/>
    <w:rsid w:val="00A93621"/>
    <w:rsid w:val="00A94624"/>
    <w:rsid w:val="00A94CC4"/>
    <w:rsid w:val="00A962BC"/>
    <w:rsid w:val="00A978D0"/>
    <w:rsid w:val="00AA1B43"/>
    <w:rsid w:val="00AA7B9C"/>
    <w:rsid w:val="00AB2D52"/>
    <w:rsid w:val="00AB327C"/>
    <w:rsid w:val="00AB42F5"/>
    <w:rsid w:val="00AB4828"/>
    <w:rsid w:val="00AB4C82"/>
    <w:rsid w:val="00AC0AC3"/>
    <w:rsid w:val="00AD0D14"/>
    <w:rsid w:val="00AD10CD"/>
    <w:rsid w:val="00AD222A"/>
    <w:rsid w:val="00AD4809"/>
    <w:rsid w:val="00AD4847"/>
    <w:rsid w:val="00AD4A68"/>
    <w:rsid w:val="00AD6569"/>
    <w:rsid w:val="00AE0908"/>
    <w:rsid w:val="00AE3C33"/>
    <w:rsid w:val="00AE4CEE"/>
    <w:rsid w:val="00AE58E5"/>
    <w:rsid w:val="00AE5ECA"/>
    <w:rsid w:val="00AE7086"/>
    <w:rsid w:val="00AF3535"/>
    <w:rsid w:val="00AF3936"/>
    <w:rsid w:val="00AF4B90"/>
    <w:rsid w:val="00B012B5"/>
    <w:rsid w:val="00B05BD7"/>
    <w:rsid w:val="00B06521"/>
    <w:rsid w:val="00B07920"/>
    <w:rsid w:val="00B07B65"/>
    <w:rsid w:val="00B11019"/>
    <w:rsid w:val="00B116E8"/>
    <w:rsid w:val="00B137B2"/>
    <w:rsid w:val="00B23288"/>
    <w:rsid w:val="00B2781D"/>
    <w:rsid w:val="00B31A06"/>
    <w:rsid w:val="00B321E2"/>
    <w:rsid w:val="00B3358B"/>
    <w:rsid w:val="00B343D5"/>
    <w:rsid w:val="00B354AB"/>
    <w:rsid w:val="00B36842"/>
    <w:rsid w:val="00B423D9"/>
    <w:rsid w:val="00B479FC"/>
    <w:rsid w:val="00B53738"/>
    <w:rsid w:val="00B5602F"/>
    <w:rsid w:val="00B61CC8"/>
    <w:rsid w:val="00B653BB"/>
    <w:rsid w:val="00B733E1"/>
    <w:rsid w:val="00B74FAF"/>
    <w:rsid w:val="00B75658"/>
    <w:rsid w:val="00B75F2D"/>
    <w:rsid w:val="00B81AD0"/>
    <w:rsid w:val="00B81C91"/>
    <w:rsid w:val="00B843DA"/>
    <w:rsid w:val="00B8500A"/>
    <w:rsid w:val="00B86998"/>
    <w:rsid w:val="00B86DFA"/>
    <w:rsid w:val="00B90FCC"/>
    <w:rsid w:val="00B92294"/>
    <w:rsid w:val="00B9520A"/>
    <w:rsid w:val="00B974D8"/>
    <w:rsid w:val="00BA0CFE"/>
    <w:rsid w:val="00BA18CB"/>
    <w:rsid w:val="00BA1B6D"/>
    <w:rsid w:val="00BA3B74"/>
    <w:rsid w:val="00BA5994"/>
    <w:rsid w:val="00BA7B75"/>
    <w:rsid w:val="00BB0B6C"/>
    <w:rsid w:val="00BB0F4B"/>
    <w:rsid w:val="00BB27F4"/>
    <w:rsid w:val="00BB31E8"/>
    <w:rsid w:val="00BB4D1D"/>
    <w:rsid w:val="00BB6D77"/>
    <w:rsid w:val="00BC256E"/>
    <w:rsid w:val="00BC39DA"/>
    <w:rsid w:val="00BD10E6"/>
    <w:rsid w:val="00BD4618"/>
    <w:rsid w:val="00BE11FD"/>
    <w:rsid w:val="00BE46B3"/>
    <w:rsid w:val="00BE4E3F"/>
    <w:rsid w:val="00BE5AC8"/>
    <w:rsid w:val="00BE63F7"/>
    <w:rsid w:val="00BE78B8"/>
    <w:rsid w:val="00BE7EF8"/>
    <w:rsid w:val="00BF5782"/>
    <w:rsid w:val="00BF57C2"/>
    <w:rsid w:val="00C0153D"/>
    <w:rsid w:val="00C01A96"/>
    <w:rsid w:val="00C0269B"/>
    <w:rsid w:val="00C030B8"/>
    <w:rsid w:val="00C1244C"/>
    <w:rsid w:val="00C12765"/>
    <w:rsid w:val="00C13532"/>
    <w:rsid w:val="00C148A6"/>
    <w:rsid w:val="00C222BA"/>
    <w:rsid w:val="00C27E02"/>
    <w:rsid w:val="00C340CF"/>
    <w:rsid w:val="00C346EF"/>
    <w:rsid w:val="00C354EC"/>
    <w:rsid w:val="00C357DE"/>
    <w:rsid w:val="00C36397"/>
    <w:rsid w:val="00C37127"/>
    <w:rsid w:val="00C37598"/>
    <w:rsid w:val="00C42906"/>
    <w:rsid w:val="00C42ECC"/>
    <w:rsid w:val="00C445C8"/>
    <w:rsid w:val="00C46150"/>
    <w:rsid w:val="00C46502"/>
    <w:rsid w:val="00C51523"/>
    <w:rsid w:val="00C539B9"/>
    <w:rsid w:val="00C54A1E"/>
    <w:rsid w:val="00C55302"/>
    <w:rsid w:val="00C603E3"/>
    <w:rsid w:val="00C6040F"/>
    <w:rsid w:val="00C60872"/>
    <w:rsid w:val="00C62481"/>
    <w:rsid w:val="00C65F22"/>
    <w:rsid w:val="00C66D90"/>
    <w:rsid w:val="00C671F0"/>
    <w:rsid w:val="00C67A81"/>
    <w:rsid w:val="00C67E1B"/>
    <w:rsid w:val="00C72686"/>
    <w:rsid w:val="00C73635"/>
    <w:rsid w:val="00C73F4C"/>
    <w:rsid w:val="00C742ED"/>
    <w:rsid w:val="00C7617B"/>
    <w:rsid w:val="00C810DC"/>
    <w:rsid w:val="00C841F0"/>
    <w:rsid w:val="00C86AC5"/>
    <w:rsid w:val="00C9048E"/>
    <w:rsid w:val="00C91474"/>
    <w:rsid w:val="00C97611"/>
    <w:rsid w:val="00CA00D1"/>
    <w:rsid w:val="00CA0B43"/>
    <w:rsid w:val="00CA186D"/>
    <w:rsid w:val="00CA1964"/>
    <w:rsid w:val="00CA2675"/>
    <w:rsid w:val="00CA2DF0"/>
    <w:rsid w:val="00CA4ECA"/>
    <w:rsid w:val="00CA5C77"/>
    <w:rsid w:val="00CA74DE"/>
    <w:rsid w:val="00CC18F6"/>
    <w:rsid w:val="00CC27BB"/>
    <w:rsid w:val="00CC3218"/>
    <w:rsid w:val="00CC3817"/>
    <w:rsid w:val="00CC4194"/>
    <w:rsid w:val="00CC4790"/>
    <w:rsid w:val="00CC56D7"/>
    <w:rsid w:val="00CC680E"/>
    <w:rsid w:val="00CC7A45"/>
    <w:rsid w:val="00CD07E5"/>
    <w:rsid w:val="00CD0ED1"/>
    <w:rsid w:val="00CD106A"/>
    <w:rsid w:val="00CD4479"/>
    <w:rsid w:val="00CD6717"/>
    <w:rsid w:val="00CE157A"/>
    <w:rsid w:val="00CE18D4"/>
    <w:rsid w:val="00CE246B"/>
    <w:rsid w:val="00CE31CF"/>
    <w:rsid w:val="00CE370F"/>
    <w:rsid w:val="00CE7551"/>
    <w:rsid w:val="00CE75BC"/>
    <w:rsid w:val="00CF0AB7"/>
    <w:rsid w:val="00CF0D41"/>
    <w:rsid w:val="00CF37D6"/>
    <w:rsid w:val="00D00FC3"/>
    <w:rsid w:val="00D02341"/>
    <w:rsid w:val="00D026A9"/>
    <w:rsid w:val="00D04C77"/>
    <w:rsid w:val="00D070C4"/>
    <w:rsid w:val="00D07AD3"/>
    <w:rsid w:val="00D07C1E"/>
    <w:rsid w:val="00D07CD9"/>
    <w:rsid w:val="00D1248D"/>
    <w:rsid w:val="00D137F8"/>
    <w:rsid w:val="00D201FF"/>
    <w:rsid w:val="00D23043"/>
    <w:rsid w:val="00D236E9"/>
    <w:rsid w:val="00D25A5B"/>
    <w:rsid w:val="00D26213"/>
    <w:rsid w:val="00D26A8D"/>
    <w:rsid w:val="00D27325"/>
    <w:rsid w:val="00D323AF"/>
    <w:rsid w:val="00D34315"/>
    <w:rsid w:val="00D3540C"/>
    <w:rsid w:val="00D44D34"/>
    <w:rsid w:val="00D45206"/>
    <w:rsid w:val="00D45669"/>
    <w:rsid w:val="00D474B0"/>
    <w:rsid w:val="00D5451E"/>
    <w:rsid w:val="00D60C3F"/>
    <w:rsid w:val="00D6321F"/>
    <w:rsid w:val="00D65446"/>
    <w:rsid w:val="00D66EFE"/>
    <w:rsid w:val="00D75348"/>
    <w:rsid w:val="00D8035A"/>
    <w:rsid w:val="00D819F1"/>
    <w:rsid w:val="00D85903"/>
    <w:rsid w:val="00D86312"/>
    <w:rsid w:val="00D8763D"/>
    <w:rsid w:val="00D91CEB"/>
    <w:rsid w:val="00D96D99"/>
    <w:rsid w:val="00D96DF4"/>
    <w:rsid w:val="00DA1215"/>
    <w:rsid w:val="00DA3EB1"/>
    <w:rsid w:val="00DB5744"/>
    <w:rsid w:val="00DB59D7"/>
    <w:rsid w:val="00DC1866"/>
    <w:rsid w:val="00DC278C"/>
    <w:rsid w:val="00DC6C6F"/>
    <w:rsid w:val="00DD1BD5"/>
    <w:rsid w:val="00DD2D69"/>
    <w:rsid w:val="00DD3952"/>
    <w:rsid w:val="00DE6872"/>
    <w:rsid w:val="00DF068F"/>
    <w:rsid w:val="00DF31F3"/>
    <w:rsid w:val="00DF3C46"/>
    <w:rsid w:val="00DF55B0"/>
    <w:rsid w:val="00DF5706"/>
    <w:rsid w:val="00DF75BF"/>
    <w:rsid w:val="00DF7936"/>
    <w:rsid w:val="00E007E3"/>
    <w:rsid w:val="00E01026"/>
    <w:rsid w:val="00E02A6B"/>
    <w:rsid w:val="00E03CB1"/>
    <w:rsid w:val="00E057E0"/>
    <w:rsid w:val="00E0585E"/>
    <w:rsid w:val="00E058E0"/>
    <w:rsid w:val="00E10C24"/>
    <w:rsid w:val="00E10CA2"/>
    <w:rsid w:val="00E130F6"/>
    <w:rsid w:val="00E152B7"/>
    <w:rsid w:val="00E208C8"/>
    <w:rsid w:val="00E23FC7"/>
    <w:rsid w:val="00E24080"/>
    <w:rsid w:val="00E2592A"/>
    <w:rsid w:val="00E27C50"/>
    <w:rsid w:val="00E27F40"/>
    <w:rsid w:val="00E32136"/>
    <w:rsid w:val="00E322DE"/>
    <w:rsid w:val="00E336EE"/>
    <w:rsid w:val="00E347FA"/>
    <w:rsid w:val="00E34A89"/>
    <w:rsid w:val="00E3655F"/>
    <w:rsid w:val="00E37270"/>
    <w:rsid w:val="00E42654"/>
    <w:rsid w:val="00E43F41"/>
    <w:rsid w:val="00E441A9"/>
    <w:rsid w:val="00E53ED3"/>
    <w:rsid w:val="00E5474F"/>
    <w:rsid w:val="00E55BCC"/>
    <w:rsid w:val="00E55EB0"/>
    <w:rsid w:val="00E56359"/>
    <w:rsid w:val="00E61D96"/>
    <w:rsid w:val="00E6376D"/>
    <w:rsid w:val="00E64D06"/>
    <w:rsid w:val="00E746D2"/>
    <w:rsid w:val="00E749A2"/>
    <w:rsid w:val="00E76510"/>
    <w:rsid w:val="00E80688"/>
    <w:rsid w:val="00E848F0"/>
    <w:rsid w:val="00E878A7"/>
    <w:rsid w:val="00E90B0D"/>
    <w:rsid w:val="00E90E00"/>
    <w:rsid w:val="00E94A42"/>
    <w:rsid w:val="00EA05B4"/>
    <w:rsid w:val="00EA105C"/>
    <w:rsid w:val="00EA5E9F"/>
    <w:rsid w:val="00EA6F51"/>
    <w:rsid w:val="00EB1E68"/>
    <w:rsid w:val="00EB51C8"/>
    <w:rsid w:val="00EB5AE8"/>
    <w:rsid w:val="00EB7ADD"/>
    <w:rsid w:val="00EC679A"/>
    <w:rsid w:val="00EC6C1F"/>
    <w:rsid w:val="00EC74B9"/>
    <w:rsid w:val="00EC770B"/>
    <w:rsid w:val="00ED5531"/>
    <w:rsid w:val="00ED722E"/>
    <w:rsid w:val="00EE2D15"/>
    <w:rsid w:val="00EE389D"/>
    <w:rsid w:val="00EE6EAE"/>
    <w:rsid w:val="00EF0AED"/>
    <w:rsid w:val="00EF222F"/>
    <w:rsid w:val="00EF5056"/>
    <w:rsid w:val="00EF6C0D"/>
    <w:rsid w:val="00F026A4"/>
    <w:rsid w:val="00F035C6"/>
    <w:rsid w:val="00F14064"/>
    <w:rsid w:val="00F14F24"/>
    <w:rsid w:val="00F202F8"/>
    <w:rsid w:val="00F23048"/>
    <w:rsid w:val="00F25D2A"/>
    <w:rsid w:val="00F276B6"/>
    <w:rsid w:val="00F32A00"/>
    <w:rsid w:val="00F3342F"/>
    <w:rsid w:val="00F36AA0"/>
    <w:rsid w:val="00F36C14"/>
    <w:rsid w:val="00F370C4"/>
    <w:rsid w:val="00F37E4B"/>
    <w:rsid w:val="00F41888"/>
    <w:rsid w:val="00F527E0"/>
    <w:rsid w:val="00F5310A"/>
    <w:rsid w:val="00F536C1"/>
    <w:rsid w:val="00F53CF1"/>
    <w:rsid w:val="00F552A4"/>
    <w:rsid w:val="00F565D5"/>
    <w:rsid w:val="00F56EA4"/>
    <w:rsid w:val="00F622F1"/>
    <w:rsid w:val="00F62E91"/>
    <w:rsid w:val="00F66BAA"/>
    <w:rsid w:val="00F70E69"/>
    <w:rsid w:val="00F7182B"/>
    <w:rsid w:val="00F7755F"/>
    <w:rsid w:val="00F801A2"/>
    <w:rsid w:val="00F842E4"/>
    <w:rsid w:val="00F86B81"/>
    <w:rsid w:val="00F87D9B"/>
    <w:rsid w:val="00F91441"/>
    <w:rsid w:val="00F946F5"/>
    <w:rsid w:val="00F95E55"/>
    <w:rsid w:val="00F96F37"/>
    <w:rsid w:val="00F9701C"/>
    <w:rsid w:val="00FA1AA6"/>
    <w:rsid w:val="00FA306B"/>
    <w:rsid w:val="00FA3B9E"/>
    <w:rsid w:val="00FB08F2"/>
    <w:rsid w:val="00FB0DEC"/>
    <w:rsid w:val="00FB5A08"/>
    <w:rsid w:val="00FC06C4"/>
    <w:rsid w:val="00FC2E37"/>
    <w:rsid w:val="00FD263F"/>
    <w:rsid w:val="00FD4F48"/>
    <w:rsid w:val="00FD6842"/>
    <w:rsid w:val="00FE0FC1"/>
    <w:rsid w:val="00FF265E"/>
    <w:rsid w:val="00FF2D81"/>
    <w:rsid w:val="00FF4ABE"/>
    <w:rsid w:val="00FF6E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NichtaufgelsteErwhnung1">
    <w:name w:val="Nicht aufgelöste Erwähnung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347E01"/>
    <w:pPr>
      <w:tabs>
        <w:tab w:val="center" w:pos="4536"/>
        <w:tab w:val="right" w:pos="9072"/>
      </w:tabs>
    </w:pPr>
  </w:style>
  <w:style w:type="character" w:customStyle="1" w:styleId="FooterChar">
    <w:name w:val="Footer Char"/>
    <w:basedOn w:val="DefaultParagraphFont"/>
    <w:link w:val="Footer"/>
    <w:uiPriority w:val="99"/>
    <w:rsid w:val="00347E01"/>
  </w:style>
  <w:style w:type="paragraph" w:customStyle="1" w:styleId="EndNoteBibliographyTitle">
    <w:name w:val="EndNote Bibliography Title"/>
    <w:basedOn w:val="Normal"/>
    <w:link w:val="EndNoteBibliographyTitleZchn"/>
    <w:rsid w:val="0024539E"/>
    <w:pPr>
      <w:jc w:val="center"/>
    </w:pPr>
    <w:rPr>
      <w:noProof/>
    </w:rPr>
  </w:style>
  <w:style w:type="character" w:customStyle="1" w:styleId="EndNoteBibliographyTitleZchn">
    <w:name w:val="EndNote Bibliography Title Zchn"/>
    <w:basedOn w:val="DefaultParagraphFont"/>
    <w:link w:val="EndNoteBibliographyTitle"/>
    <w:rsid w:val="0024539E"/>
    <w:rPr>
      <w:noProof/>
    </w:rPr>
  </w:style>
  <w:style w:type="paragraph" w:customStyle="1" w:styleId="EndNoteBibliography">
    <w:name w:val="EndNote Bibliography"/>
    <w:basedOn w:val="Normal"/>
    <w:link w:val="EndNoteBibliographyZchn"/>
    <w:rsid w:val="0024539E"/>
    <w:rPr>
      <w:noProof/>
    </w:rPr>
  </w:style>
  <w:style w:type="character" w:customStyle="1" w:styleId="EndNoteBibliographyZchn">
    <w:name w:val="EndNote Bibliography Zchn"/>
    <w:basedOn w:val="DefaultParagraphFont"/>
    <w:link w:val="EndNoteBibliography"/>
    <w:rsid w:val="0024539E"/>
    <w:rPr>
      <w:noProof/>
    </w:rPr>
  </w:style>
  <w:style w:type="paragraph" w:styleId="ListParagraph">
    <w:name w:val="List Paragraph"/>
    <w:basedOn w:val="Normal"/>
    <w:uiPriority w:val="34"/>
    <w:qFormat/>
    <w:rsid w:val="005032C0"/>
    <w:pPr>
      <w:autoSpaceDE w:val="0"/>
      <w:autoSpaceDN w:val="0"/>
      <w:adjustRightInd w:val="0"/>
      <w:ind w:left="720"/>
      <w:contextualSpacing/>
    </w:pPr>
    <w:rPr>
      <w:rFonts w:eastAsia="Times New Roman"/>
      <w:color w:val="000000"/>
    </w:rPr>
  </w:style>
  <w:style w:type="character" w:styleId="CommentReference">
    <w:name w:val="annotation reference"/>
    <w:basedOn w:val="DefaultParagraphFont"/>
    <w:uiPriority w:val="99"/>
    <w:semiHidden/>
    <w:unhideWhenUsed/>
    <w:rsid w:val="00FF4ABE"/>
    <w:rPr>
      <w:sz w:val="16"/>
      <w:szCs w:val="16"/>
    </w:rPr>
  </w:style>
  <w:style w:type="paragraph" w:styleId="CommentText">
    <w:name w:val="annotation text"/>
    <w:basedOn w:val="Normal"/>
    <w:link w:val="CommentTextChar"/>
    <w:uiPriority w:val="99"/>
    <w:unhideWhenUsed/>
    <w:rsid w:val="00FF4ABE"/>
    <w:rPr>
      <w:sz w:val="20"/>
      <w:szCs w:val="20"/>
    </w:rPr>
  </w:style>
  <w:style w:type="character" w:customStyle="1" w:styleId="CommentTextChar">
    <w:name w:val="Comment Text Char"/>
    <w:basedOn w:val="DefaultParagraphFont"/>
    <w:link w:val="CommentText"/>
    <w:uiPriority w:val="99"/>
    <w:rsid w:val="00FF4ABE"/>
    <w:rPr>
      <w:sz w:val="20"/>
      <w:szCs w:val="20"/>
    </w:rPr>
  </w:style>
  <w:style w:type="paragraph" w:styleId="CommentSubject">
    <w:name w:val="annotation subject"/>
    <w:basedOn w:val="CommentText"/>
    <w:next w:val="CommentText"/>
    <w:link w:val="CommentSubjectChar"/>
    <w:uiPriority w:val="99"/>
    <w:semiHidden/>
    <w:unhideWhenUsed/>
    <w:rsid w:val="00FF4ABE"/>
    <w:rPr>
      <w:b/>
      <w:bCs/>
    </w:rPr>
  </w:style>
  <w:style w:type="character" w:customStyle="1" w:styleId="CommentSubjectChar">
    <w:name w:val="Comment Subject Char"/>
    <w:basedOn w:val="CommentTextChar"/>
    <w:link w:val="CommentSubject"/>
    <w:uiPriority w:val="99"/>
    <w:semiHidden/>
    <w:rsid w:val="00FF4ABE"/>
    <w:rPr>
      <w:b/>
      <w:bCs/>
      <w:sz w:val="20"/>
      <w:szCs w:val="20"/>
    </w:rPr>
  </w:style>
  <w:style w:type="paragraph" w:styleId="BalloonText">
    <w:name w:val="Balloon Text"/>
    <w:basedOn w:val="Normal"/>
    <w:link w:val="BalloonTextChar"/>
    <w:uiPriority w:val="99"/>
    <w:semiHidden/>
    <w:unhideWhenUsed/>
    <w:rsid w:val="00C030B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30B8"/>
    <w:rPr>
      <w:rFonts w:ascii="Times New Roman" w:hAnsi="Times New Roman" w:cs="Times New Roman"/>
      <w:sz w:val="18"/>
      <w:szCs w:val="18"/>
    </w:rPr>
  </w:style>
  <w:style w:type="paragraph" w:styleId="Revision">
    <w:name w:val="Revision"/>
    <w:hidden/>
    <w:uiPriority w:val="99"/>
    <w:semiHidden/>
    <w:rsid w:val="00695FAC"/>
    <w:pPr>
      <w:widowControl/>
      <w:jc w:val="left"/>
    </w:pPr>
  </w:style>
  <w:style w:type="paragraph" w:styleId="Header">
    <w:name w:val="header"/>
    <w:basedOn w:val="Normal"/>
    <w:link w:val="HeaderChar"/>
    <w:uiPriority w:val="99"/>
    <w:unhideWhenUsed/>
    <w:rsid w:val="002E170A"/>
    <w:pPr>
      <w:tabs>
        <w:tab w:val="center" w:pos="4513"/>
        <w:tab w:val="right" w:pos="9026"/>
      </w:tabs>
    </w:pPr>
  </w:style>
  <w:style w:type="character" w:customStyle="1" w:styleId="HeaderChar">
    <w:name w:val="Header Char"/>
    <w:basedOn w:val="DefaultParagraphFont"/>
    <w:link w:val="Header"/>
    <w:uiPriority w:val="99"/>
    <w:rsid w:val="002E170A"/>
  </w:style>
  <w:style w:type="character" w:styleId="LineNumber">
    <w:name w:val="line number"/>
    <w:basedOn w:val="DefaultParagraphFont"/>
    <w:uiPriority w:val="99"/>
    <w:semiHidden/>
    <w:unhideWhenUsed/>
    <w:rsid w:val="002E170A"/>
  </w:style>
  <w:style w:type="character" w:styleId="Emphasis">
    <w:name w:val="Emphasis"/>
    <w:basedOn w:val="DefaultParagraphFont"/>
    <w:uiPriority w:val="20"/>
    <w:qFormat/>
    <w:rsid w:val="00727C4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67321">
      <w:bodyDiv w:val="1"/>
      <w:marLeft w:val="0"/>
      <w:marRight w:val="0"/>
      <w:marTop w:val="0"/>
      <w:marBottom w:val="0"/>
      <w:divBdr>
        <w:top w:val="none" w:sz="0" w:space="0" w:color="auto"/>
        <w:left w:val="none" w:sz="0" w:space="0" w:color="auto"/>
        <w:bottom w:val="none" w:sz="0" w:space="0" w:color="auto"/>
        <w:right w:val="none" w:sz="0" w:space="0" w:color="auto"/>
      </w:divBdr>
    </w:div>
    <w:div w:id="294485123">
      <w:bodyDiv w:val="1"/>
      <w:marLeft w:val="0"/>
      <w:marRight w:val="0"/>
      <w:marTop w:val="0"/>
      <w:marBottom w:val="0"/>
      <w:divBdr>
        <w:top w:val="none" w:sz="0" w:space="0" w:color="auto"/>
        <w:left w:val="none" w:sz="0" w:space="0" w:color="auto"/>
        <w:bottom w:val="none" w:sz="0" w:space="0" w:color="auto"/>
        <w:right w:val="none" w:sz="0" w:space="0" w:color="auto"/>
      </w:divBdr>
    </w:div>
    <w:div w:id="1278878363">
      <w:bodyDiv w:val="1"/>
      <w:marLeft w:val="0"/>
      <w:marRight w:val="0"/>
      <w:marTop w:val="0"/>
      <w:marBottom w:val="0"/>
      <w:divBdr>
        <w:top w:val="none" w:sz="0" w:space="0" w:color="auto"/>
        <w:left w:val="none" w:sz="0" w:space="0" w:color="auto"/>
        <w:bottom w:val="none" w:sz="0" w:space="0" w:color="auto"/>
        <w:right w:val="none" w:sz="0" w:space="0" w:color="auto"/>
      </w:divBdr>
    </w:div>
    <w:div w:id="1293754654">
      <w:bodyDiv w:val="1"/>
      <w:marLeft w:val="0"/>
      <w:marRight w:val="0"/>
      <w:marTop w:val="0"/>
      <w:marBottom w:val="0"/>
      <w:divBdr>
        <w:top w:val="none" w:sz="0" w:space="0" w:color="auto"/>
        <w:left w:val="none" w:sz="0" w:space="0" w:color="auto"/>
        <w:bottom w:val="none" w:sz="0" w:space="0" w:color="auto"/>
        <w:right w:val="none" w:sz="0" w:space="0" w:color="auto"/>
      </w:divBdr>
    </w:div>
    <w:div w:id="1379283906">
      <w:bodyDiv w:val="1"/>
      <w:marLeft w:val="0"/>
      <w:marRight w:val="0"/>
      <w:marTop w:val="0"/>
      <w:marBottom w:val="0"/>
      <w:divBdr>
        <w:top w:val="none" w:sz="0" w:space="0" w:color="auto"/>
        <w:left w:val="none" w:sz="0" w:space="0" w:color="auto"/>
        <w:bottom w:val="none" w:sz="0" w:space="0" w:color="auto"/>
        <w:right w:val="none" w:sz="0" w:space="0" w:color="auto"/>
      </w:divBdr>
      <w:divsChild>
        <w:div w:id="1480152702">
          <w:marLeft w:val="75"/>
          <w:marRight w:val="75"/>
          <w:marTop w:val="75"/>
          <w:marBottom w:val="75"/>
          <w:divBdr>
            <w:top w:val="none" w:sz="0" w:space="0" w:color="auto"/>
            <w:left w:val="none" w:sz="0" w:space="0" w:color="auto"/>
            <w:bottom w:val="none" w:sz="0" w:space="0" w:color="auto"/>
            <w:right w:val="none" w:sz="0" w:space="0" w:color="auto"/>
          </w:divBdr>
        </w:div>
      </w:divsChild>
    </w:div>
    <w:div w:id="1427845188">
      <w:bodyDiv w:val="1"/>
      <w:marLeft w:val="0"/>
      <w:marRight w:val="0"/>
      <w:marTop w:val="0"/>
      <w:marBottom w:val="0"/>
      <w:divBdr>
        <w:top w:val="none" w:sz="0" w:space="0" w:color="auto"/>
        <w:left w:val="none" w:sz="0" w:space="0" w:color="auto"/>
        <w:bottom w:val="none" w:sz="0" w:space="0" w:color="auto"/>
        <w:right w:val="none" w:sz="0" w:space="0" w:color="auto"/>
      </w:divBdr>
    </w:div>
    <w:div w:id="1980915859">
      <w:bodyDiv w:val="1"/>
      <w:marLeft w:val="0"/>
      <w:marRight w:val="0"/>
      <w:marTop w:val="0"/>
      <w:marBottom w:val="0"/>
      <w:divBdr>
        <w:top w:val="none" w:sz="0" w:space="0" w:color="auto"/>
        <w:left w:val="none" w:sz="0" w:space="0" w:color="auto"/>
        <w:bottom w:val="none" w:sz="0" w:space="0" w:color="auto"/>
        <w:right w:val="none" w:sz="0" w:space="0" w:color="auto"/>
      </w:divBdr>
    </w:div>
    <w:div w:id="2120752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nes.sturma@meduniwien.ac.at" TargetMode="External"/><Relationship Id="rId13" Type="http://schemas.openxmlformats.org/officeDocument/2006/relationships/hyperlink" Target="mailto:oskar.aszmann@meduniwien.ac.a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farina@imperial.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lemens.gstoettner@meduniwien.ac.at"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nna.boesendorfer@meduniwien.ac.at" TargetMode="External"/><Relationship Id="rId4" Type="http://schemas.openxmlformats.org/officeDocument/2006/relationships/settings" Target="settings.xml"/><Relationship Id="rId9" Type="http://schemas.openxmlformats.org/officeDocument/2006/relationships/hyperlink" Target="mailto:laura.hruby@meduniwien.ac.at"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F2D9F-5F48-2A40-8DEC-3A089A67F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448</Words>
  <Characters>65258</Characters>
  <Application>Microsoft Office Word</Application>
  <DocSecurity>0</DocSecurity>
  <Lines>543</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8-25T14:40:00Z</dcterms:created>
  <dcterms:modified xsi:type="dcterms:W3CDTF">2021-09-30T06:05:00Z</dcterms:modified>
</cp:coreProperties>
</file>